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310F4" w14:textId="2FC8BFA2" w:rsidR="00DA3A12" w:rsidRDefault="009D1326" w:rsidP="002839AD">
      <w:pPr>
        <w:rPr>
          <w:rFonts w:ascii="Garamond" w:hAnsi="Garamond"/>
          <w:b/>
          <w:sz w:val="36"/>
        </w:rPr>
      </w:pPr>
      <w:r>
        <w:rPr>
          <w:rFonts w:ascii="Garamond" w:hAnsi="Garamond"/>
          <w:b/>
          <w:sz w:val="36"/>
        </w:rPr>
        <w:t>When Does Self-Interest Distort Moral Belief?</w:t>
      </w:r>
    </w:p>
    <w:p w14:paraId="69412B24" w14:textId="77777777" w:rsidR="002839AD" w:rsidRDefault="002839AD" w:rsidP="002839AD">
      <w:pPr>
        <w:rPr>
          <w:rFonts w:ascii="Garamond" w:hAnsi="Garamond"/>
          <w:bCs/>
          <w:sz w:val="36"/>
        </w:rPr>
      </w:pPr>
    </w:p>
    <w:p w14:paraId="436C6665" w14:textId="53106A83" w:rsidR="002839AD" w:rsidRPr="002839AD" w:rsidRDefault="002839AD" w:rsidP="002839AD">
      <w:pPr>
        <w:rPr>
          <w:rFonts w:ascii="Garamond" w:hAnsi="Garamond"/>
          <w:bCs/>
          <w:sz w:val="28"/>
          <w:szCs w:val="20"/>
        </w:rPr>
      </w:pPr>
      <w:r w:rsidRPr="002839AD">
        <w:rPr>
          <w:rFonts w:ascii="Garamond" w:hAnsi="Garamond"/>
          <w:bCs/>
          <w:sz w:val="28"/>
          <w:szCs w:val="20"/>
        </w:rPr>
        <w:t>Nicholas Smyth,</w:t>
      </w:r>
    </w:p>
    <w:p w14:paraId="13722637" w14:textId="70C51119" w:rsidR="002839AD" w:rsidRDefault="002839AD" w:rsidP="002839AD">
      <w:pPr>
        <w:pBdr>
          <w:bottom w:val="single" w:sz="6" w:space="1" w:color="auto"/>
        </w:pBdr>
        <w:rPr>
          <w:rFonts w:ascii="Garamond" w:hAnsi="Garamond"/>
          <w:bCs/>
          <w:i/>
          <w:iCs/>
          <w:sz w:val="28"/>
          <w:szCs w:val="20"/>
        </w:rPr>
      </w:pPr>
      <w:r w:rsidRPr="002839AD">
        <w:rPr>
          <w:rFonts w:ascii="Garamond" w:hAnsi="Garamond"/>
          <w:bCs/>
          <w:i/>
          <w:iCs/>
          <w:sz w:val="28"/>
          <w:szCs w:val="20"/>
        </w:rPr>
        <w:t>Fordham University</w:t>
      </w:r>
    </w:p>
    <w:p w14:paraId="532DCFD0" w14:textId="77777777" w:rsidR="002839AD" w:rsidRPr="002839AD" w:rsidRDefault="002839AD" w:rsidP="002839AD">
      <w:pPr>
        <w:pBdr>
          <w:bottom w:val="single" w:sz="6" w:space="1" w:color="auto"/>
        </w:pBdr>
        <w:rPr>
          <w:rFonts w:ascii="Garamond" w:hAnsi="Garamond"/>
          <w:bCs/>
          <w:i/>
          <w:iCs/>
          <w:sz w:val="28"/>
          <w:szCs w:val="20"/>
        </w:rPr>
      </w:pPr>
    </w:p>
    <w:p w14:paraId="50052CD0" w14:textId="77777777" w:rsidR="002839AD" w:rsidRDefault="002839AD" w:rsidP="00380D49">
      <w:pPr>
        <w:spacing w:line="360" w:lineRule="auto"/>
        <w:jc w:val="both"/>
        <w:rPr>
          <w:rFonts w:ascii="Garamond" w:hAnsi="Garamond"/>
        </w:rPr>
      </w:pPr>
    </w:p>
    <w:p w14:paraId="16047293" w14:textId="716F1879" w:rsidR="00DA3A12" w:rsidRDefault="00DA3A12" w:rsidP="00380D49">
      <w:pPr>
        <w:spacing w:line="360" w:lineRule="auto"/>
        <w:jc w:val="both"/>
        <w:rPr>
          <w:rFonts w:ascii="Garamond" w:hAnsi="Garamond"/>
        </w:rPr>
      </w:pPr>
      <w:r w:rsidRPr="00E55F88">
        <w:rPr>
          <w:rFonts w:ascii="Garamond" w:hAnsi="Garamond"/>
        </w:rPr>
        <w:t>In this paper, I argue against a dogma in contemporary moral epistemology: the idea that moral belief-formation is</w:t>
      </w:r>
      <w:r w:rsidR="00C67689">
        <w:rPr>
          <w:rFonts w:ascii="Garamond" w:hAnsi="Garamond"/>
        </w:rPr>
        <w:t xml:space="preserve"> </w:t>
      </w:r>
      <w:r w:rsidRPr="00E55F88">
        <w:rPr>
          <w:rFonts w:ascii="Garamond" w:hAnsi="Garamond"/>
        </w:rPr>
        <w:t>distorted when it is influenced by self-interest.</w:t>
      </w:r>
      <w:r w:rsidR="00426360" w:rsidRPr="00E55F88">
        <w:rPr>
          <w:rStyle w:val="FootnoteReference"/>
          <w:rFonts w:ascii="Garamond" w:hAnsi="Garamond"/>
        </w:rPr>
        <w:footnoteReference w:id="1"/>
      </w:r>
      <w:r w:rsidRPr="00E55F88">
        <w:rPr>
          <w:rFonts w:ascii="Garamond" w:hAnsi="Garamond"/>
        </w:rPr>
        <w:t xml:space="preserve"> Virtually none of the writers who deploy this idea have </w:t>
      </w:r>
      <w:r w:rsidR="000832BF">
        <w:rPr>
          <w:rFonts w:ascii="Garamond" w:hAnsi="Garamond"/>
        </w:rPr>
        <w:t>tried</w:t>
      </w:r>
      <w:r w:rsidRPr="00E55F88">
        <w:rPr>
          <w:rFonts w:ascii="Garamond" w:hAnsi="Garamond"/>
        </w:rPr>
        <w:t xml:space="preserve"> to defend it, </w:t>
      </w:r>
      <w:r w:rsidR="00DB359D">
        <w:rPr>
          <w:rFonts w:ascii="Garamond" w:hAnsi="Garamond"/>
        </w:rPr>
        <w:t>and as it turns out, the idea is</w:t>
      </w:r>
      <w:r w:rsidRPr="00E55F88">
        <w:rPr>
          <w:rFonts w:ascii="Garamond" w:hAnsi="Garamond"/>
        </w:rPr>
        <w:t xml:space="preserve"> </w:t>
      </w:r>
      <w:r w:rsidR="00B90E16" w:rsidRPr="00E55F88">
        <w:rPr>
          <w:rFonts w:ascii="Garamond" w:hAnsi="Garamond"/>
        </w:rPr>
        <w:t>very questionable</w:t>
      </w:r>
      <w:r w:rsidRPr="00E55F88">
        <w:rPr>
          <w:rFonts w:ascii="Garamond" w:hAnsi="Garamond"/>
        </w:rPr>
        <w:t xml:space="preserve"> on reflection. </w:t>
      </w:r>
      <w:r w:rsidR="003847DC">
        <w:rPr>
          <w:rFonts w:ascii="Garamond" w:hAnsi="Garamond"/>
        </w:rPr>
        <w:t xml:space="preserve"> After offering some reasons to reject the idea, </w:t>
      </w:r>
      <w:r w:rsidR="00F01202">
        <w:rPr>
          <w:rFonts w:ascii="Garamond" w:hAnsi="Garamond"/>
        </w:rPr>
        <w:t>I will suggest that m</w:t>
      </w:r>
      <w:r w:rsidRPr="00E55F88">
        <w:rPr>
          <w:rFonts w:ascii="Garamond" w:hAnsi="Garamond"/>
        </w:rPr>
        <w:t xml:space="preserve">oral epistemology needs a more nuance and situational sensitivity than it </w:t>
      </w:r>
      <w:r w:rsidR="00F01202">
        <w:rPr>
          <w:rFonts w:ascii="Garamond" w:hAnsi="Garamond"/>
        </w:rPr>
        <w:t xml:space="preserve">often </w:t>
      </w:r>
      <w:r w:rsidRPr="00E55F88">
        <w:rPr>
          <w:rFonts w:ascii="Garamond" w:hAnsi="Garamond"/>
        </w:rPr>
        <w:t>displays</w:t>
      </w:r>
      <w:r w:rsidR="00431DFE">
        <w:rPr>
          <w:rFonts w:ascii="Garamond" w:hAnsi="Garamond"/>
        </w:rPr>
        <w:t>, and</w:t>
      </w:r>
      <w:r w:rsidRPr="00E55F88">
        <w:rPr>
          <w:rFonts w:ascii="Garamond" w:hAnsi="Garamond"/>
        </w:rPr>
        <w:t xml:space="preserve"> </w:t>
      </w:r>
      <w:r w:rsidR="00BA1C67">
        <w:rPr>
          <w:rFonts w:ascii="Garamond" w:hAnsi="Garamond"/>
        </w:rPr>
        <w:t xml:space="preserve">that </w:t>
      </w:r>
      <w:r w:rsidR="00431DFE">
        <w:rPr>
          <w:rFonts w:ascii="Garamond" w:hAnsi="Garamond"/>
        </w:rPr>
        <w:t>i</w:t>
      </w:r>
      <w:r w:rsidRPr="00E55F88">
        <w:rPr>
          <w:rFonts w:ascii="Garamond" w:hAnsi="Garamond"/>
        </w:rPr>
        <w:t xml:space="preserve">deas like “self-interest distorts moral belief” are far too simplistic to be of any </w:t>
      </w:r>
      <w:r w:rsidR="00E22649">
        <w:rPr>
          <w:rFonts w:ascii="Garamond" w:hAnsi="Garamond"/>
        </w:rPr>
        <w:t xml:space="preserve">serious </w:t>
      </w:r>
      <w:r w:rsidRPr="00E55F88">
        <w:rPr>
          <w:rFonts w:ascii="Garamond" w:hAnsi="Garamond"/>
        </w:rPr>
        <w:t>use</w:t>
      </w:r>
      <w:r w:rsidR="00431DFE">
        <w:rPr>
          <w:rFonts w:ascii="Garamond" w:hAnsi="Garamond"/>
        </w:rPr>
        <w:t xml:space="preserve">.  </w:t>
      </w:r>
      <w:r w:rsidRPr="00E55F88">
        <w:rPr>
          <w:rFonts w:ascii="Garamond" w:hAnsi="Garamond"/>
        </w:rPr>
        <w:t xml:space="preserve">Our real question should be: </w:t>
      </w:r>
      <w:r w:rsidRPr="00E55F88">
        <w:rPr>
          <w:rFonts w:ascii="Garamond" w:hAnsi="Garamond"/>
          <w:i/>
        </w:rPr>
        <w:t>under what conditions</w:t>
      </w:r>
      <w:r w:rsidRPr="00E55F88">
        <w:rPr>
          <w:rFonts w:ascii="Garamond" w:hAnsi="Garamond"/>
        </w:rPr>
        <w:t xml:space="preserve"> </w:t>
      </w:r>
      <w:r w:rsidR="00320A4F">
        <w:rPr>
          <w:rFonts w:ascii="Garamond" w:hAnsi="Garamond"/>
        </w:rPr>
        <w:t xml:space="preserve">are </w:t>
      </w:r>
      <w:r w:rsidR="000F5ABF">
        <w:rPr>
          <w:rFonts w:ascii="Garamond" w:hAnsi="Garamond"/>
        </w:rPr>
        <w:t xml:space="preserve">such forces as </w:t>
      </w:r>
      <w:r w:rsidRPr="00E55F88">
        <w:rPr>
          <w:rFonts w:ascii="Garamond" w:hAnsi="Garamond"/>
        </w:rPr>
        <w:t>self</w:t>
      </w:r>
      <w:r w:rsidR="00892259">
        <w:rPr>
          <w:rFonts w:ascii="Garamond" w:hAnsi="Garamond"/>
        </w:rPr>
        <w:t>-</w:t>
      </w:r>
      <w:r w:rsidRPr="00E55F88">
        <w:rPr>
          <w:rFonts w:ascii="Garamond" w:hAnsi="Garamond"/>
        </w:rPr>
        <w:t xml:space="preserve">interest distorting? </w:t>
      </w:r>
      <w:r w:rsidR="005C6661">
        <w:rPr>
          <w:rFonts w:ascii="Garamond" w:hAnsi="Garamond"/>
        </w:rPr>
        <w:t xml:space="preserve">In this spirit, </w:t>
      </w:r>
      <w:r w:rsidR="00BF35D0">
        <w:rPr>
          <w:rFonts w:ascii="Garamond" w:hAnsi="Garamond"/>
        </w:rPr>
        <w:t xml:space="preserve">I’ll </w:t>
      </w:r>
      <w:r w:rsidR="005C6661">
        <w:rPr>
          <w:rFonts w:ascii="Garamond" w:hAnsi="Garamond"/>
        </w:rPr>
        <w:t>p</w:t>
      </w:r>
      <w:r w:rsidR="00BF35D0">
        <w:rPr>
          <w:rFonts w:ascii="Garamond" w:hAnsi="Garamond"/>
        </w:rPr>
        <w:t>rovid</w:t>
      </w:r>
      <w:r w:rsidR="005C6661">
        <w:rPr>
          <w:rFonts w:ascii="Garamond" w:hAnsi="Garamond"/>
        </w:rPr>
        <w:t>e</w:t>
      </w:r>
      <w:r w:rsidR="00BF35D0">
        <w:rPr>
          <w:rFonts w:ascii="Garamond" w:hAnsi="Garamond"/>
        </w:rPr>
        <w:t xml:space="preserve"> a principle which separates cases in which self-interest is distorting from cases in which it is not.  </w:t>
      </w:r>
    </w:p>
    <w:p w14:paraId="43AC355D" w14:textId="7993F29F" w:rsidR="00DA3A12" w:rsidRDefault="00DA3A12" w:rsidP="00DA3A12">
      <w:pPr>
        <w:jc w:val="both"/>
        <w:rPr>
          <w:rFonts w:ascii="Garamond" w:hAnsi="Garamond"/>
        </w:rPr>
      </w:pPr>
    </w:p>
    <w:p w14:paraId="7D048478" w14:textId="53D7B83D" w:rsidR="00D97E3B" w:rsidRDefault="00D97E3B" w:rsidP="00D97E3B">
      <w:pPr>
        <w:spacing w:line="360" w:lineRule="auto"/>
        <w:jc w:val="both"/>
        <w:rPr>
          <w:rFonts w:ascii="Garamond" w:hAnsi="Garamond"/>
        </w:rPr>
      </w:pPr>
      <w:r>
        <w:rPr>
          <w:rFonts w:ascii="Garamond" w:hAnsi="Garamond"/>
        </w:rPr>
        <w:t xml:space="preserve">First, a few assumptions: the study of moral knowledge almost trivially implies that there can be such a thing as </w:t>
      </w:r>
      <w:r>
        <w:rPr>
          <w:rFonts w:ascii="Garamond" w:hAnsi="Garamond"/>
          <w:i/>
          <w:iCs/>
        </w:rPr>
        <w:t xml:space="preserve">true </w:t>
      </w:r>
      <w:r>
        <w:rPr>
          <w:rFonts w:ascii="Garamond" w:hAnsi="Garamond"/>
        </w:rPr>
        <w:t xml:space="preserve">and </w:t>
      </w:r>
      <w:r>
        <w:rPr>
          <w:rFonts w:ascii="Garamond" w:hAnsi="Garamond"/>
          <w:i/>
          <w:iCs/>
        </w:rPr>
        <w:t>justified moral belief</w:t>
      </w:r>
      <w:r>
        <w:rPr>
          <w:rFonts w:ascii="Garamond" w:hAnsi="Garamond"/>
        </w:rPr>
        <w:t xml:space="preserve">, and this already involves the assumption that extreme versions of non-cognitivism are false </w:t>
      </w:r>
      <w:r>
        <w:rPr>
          <w:rFonts w:ascii="Garamond" w:hAnsi="Garamond"/>
        </w:rPr>
        <w:fldChar w:fldCharType="begin"/>
      </w:r>
      <w:r>
        <w:rPr>
          <w:rFonts w:ascii="Garamond" w:hAnsi="Garamond"/>
        </w:rPr>
        <w:instrText xml:space="preserve"> ADDIN EN.CITE &lt;EndNote&gt;&lt;Cite&gt;&lt;Author&gt;Ayer&lt;/Author&gt;&lt;Year&gt;1936&lt;/Year&gt;&lt;RecNum&gt;401&lt;/RecNum&gt;&lt;DisplayText&gt;(Ayer 1936)&lt;/DisplayText&gt;&lt;record&gt;&lt;rec-number&gt;401&lt;/rec-number&gt;&lt;foreign-keys&gt;&lt;key app="EN" db-id="ex22zdet2d5vf6eda0bp5sd1xtwspefa2rtr" timestamp="1464640652"&gt;401&lt;/key&gt;&lt;/foreign-keys&gt;&lt;ref-type name="Book"&gt;6&lt;/ref-type&gt;&lt;contributors&gt;&lt;authors&gt;&lt;author&gt;Ayer, A. J.&lt;/author&gt;&lt;/authors&gt;&lt;/contributors&gt;&lt;titles&gt;&lt;title&gt;Language, Truth and Logic&lt;/title&gt;&lt;/titles&gt;&lt;volume&gt;47&lt;/volume&gt;&lt;dates&gt;&lt;year&gt;1936&lt;/year&gt;&lt;pub-dates&gt;&lt;date&gt;1936&lt;/date&gt;&lt;/pub-dates&gt;&lt;/dates&gt;&lt;publisher&gt;London, V. Gollancz, Ltd.&lt;/publisher&gt;&lt;urls&gt;&lt;/urls&gt;&lt;/record&gt;&lt;/Cite&gt;&lt;/EndNote&gt;</w:instrText>
      </w:r>
      <w:r>
        <w:rPr>
          <w:rFonts w:ascii="Garamond" w:hAnsi="Garamond"/>
        </w:rPr>
        <w:fldChar w:fldCharType="separate"/>
      </w:r>
      <w:r>
        <w:rPr>
          <w:rFonts w:ascii="Garamond" w:hAnsi="Garamond"/>
          <w:noProof/>
        </w:rPr>
        <w:t>(Ayer 1936)</w:t>
      </w:r>
      <w:r>
        <w:rPr>
          <w:rFonts w:ascii="Garamond" w:hAnsi="Garamond"/>
        </w:rPr>
        <w:fldChar w:fldCharType="end"/>
      </w:r>
      <w:r>
        <w:rPr>
          <w:rFonts w:ascii="Garamond" w:hAnsi="Garamond"/>
        </w:rPr>
        <w:t xml:space="preserve">.  In addition, the sort of </w:t>
      </w:r>
      <w:r w:rsidRPr="009B608C">
        <w:rPr>
          <w:rFonts w:ascii="Garamond" w:hAnsi="Garamond"/>
        </w:rPr>
        <w:t>constructive</w:t>
      </w:r>
      <w:r>
        <w:rPr>
          <w:rFonts w:ascii="Garamond" w:hAnsi="Garamond"/>
        </w:rPr>
        <w:t xml:space="preserve"> inquiry I am engaging with tends to assume that moral error-theory is false and that moral beliefs are not rendered automatically false or unjustified by some abstract metaphysical considerations or general facts about human evolution </w:t>
      </w:r>
      <w:r>
        <w:rPr>
          <w:rFonts w:ascii="Garamond" w:hAnsi="Garamond"/>
        </w:rPr>
        <w:fldChar w:fldCharType="begin"/>
      </w:r>
      <w:r>
        <w:rPr>
          <w:rFonts w:ascii="Garamond" w:hAnsi="Garamond"/>
        </w:rPr>
        <w:instrText xml:space="preserve"> ADDIN EN.CITE &lt;EndNote&gt;&lt;Cite&gt;&lt;Author&gt;Mackie&lt;/Author&gt;&lt;Year&gt;1977&lt;/Year&gt;&lt;RecNum&gt;4550&lt;/RecNum&gt;&lt;DisplayText&gt;(Mackie 1977; Joyce 2006)&lt;/DisplayText&gt;&lt;record&gt;&lt;rec-number&gt;4550&lt;/rec-number&gt;&lt;foreign-keys&gt;&lt;key app="EN" db-id="ex22zdet2d5vf6eda0bp5sd1xtwspefa2rtr" timestamp="1464640685"&gt;4550&lt;/key&gt;&lt;/foreign-keys&gt;&lt;ref-type name="Book"&gt;6&lt;/ref-type&gt;&lt;contributors&gt;&lt;authors&gt;&lt;author&gt;Mackie, J. L.&lt;/author&gt;&lt;/authors&gt;&lt;/contributors&gt;&lt;titles&gt;&lt;title&gt;Ethics: Inventing Right and Wrong&lt;/title&gt;&lt;/titles&gt;&lt;dates&gt;&lt;year&gt;1977&lt;/year&gt;&lt;pub-dates&gt;&lt;date&gt;1977&lt;/date&gt;&lt;/pub-dates&gt;&lt;/dates&gt;&lt;publisher&gt;Penguin&lt;/publisher&gt;&lt;urls&gt;&lt;/urls&gt;&lt;/record&gt;&lt;/Cite&gt;&lt;Cite&gt;&lt;Author&gt;Joyce&lt;/Author&gt;&lt;Year&gt;2006&lt;/Year&gt;&lt;RecNum&gt;8476&lt;/RecNum&gt;&lt;record&gt;&lt;rec-number&gt;8476&lt;/rec-number&gt;&lt;foreign-keys&gt;&lt;key app="EN" db-id="ex22zdet2d5vf6eda0bp5sd1xtwspefa2rtr" timestamp="1464640752"&gt;8476&lt;/key&gt;&lt;/foreign-keys&gt;&lt;ref-type name="Book"&gt;6&lt;/ref-type&gt;&lt;contributors&gt;&lt;authors&gt;&lt;author&gt;Joyce, Richard&lt;/author&gt;&lt;/authors&gt;&lt;/contributors&gt;&lt;titles&gt;&lt;title&gt;The Evolution of Morality&lt;/title&gt;&lt;/titles&gt;&lt;dates&gt;&lt;year&gt;2006&lt;/year&gt;&lt;pub-dates&gt;&lt;date&gt;2006&lt;/date&gt;&lt;/pub-dates&gt;&lt;/dates&gt;&lt;publisher&gt;MIT Press&lt;/publisher&gt;&lt;urls&gt;&lt;/urls&gt;&lt;/record&gt;&lt;/Cite&gt;&lt;/EndNote&gt;</w:instrText>
      </w:r>
      <w:r>
        <w:rPr>
          <w:rFonts w:ascii="Garamond" w:hAnsi="Garamond"/>
        </w:rPr>
        <w:fldChar w:fldCharType="separate"/>
      </w:r>
      <w:r>
        <w:rPr>
          <w:rFonts w:ascii="Garamond" w:hAnsi="Garamond"/>
          <w:noProof/>
        </w:rPr>
        <w:t>(Mackie 1977; Joyce 2006)</w:t>
      </w:r>
      <w:r>
        <w:rPr>
          <w:rFonts w:ascii="Garamond" w:hAnsi="Garamond"/>
        </w:rPr>
        <w:fldChar w:fldCharType="end"/>
      </w:r>
      <w:r>
        <w:rPr>
          <w:rFonts w:ascii="Garamond" w:hAnsi="Garamond"/>
        </w:rPr>
        <w:t>. Rather than engage directly with moral skepticism, the general assumption here is that at least some human moral beliefs are both true and justified, and that we are trying to locate this moral knowledge rather than argue over its mere possibility.</w:t>
      </w:r>
      <w:r w:rsidRPr="003C1339">
        <w:rPr>
          <w:rStyle w:val="FootnoteReference"/>
          <w:rFonts w:ascii="Garamond" w:hAnsi="Garamond"/>
        </w:rPr>
        <w:t xml:space="preserve"> </w:t>
      </w:r>
      <w:r>
        <w:rPr>
          <w:rStyle w:val="FootnoteReference"/>
          <w:rFonts w:ascii="Garamond" w:hAnsi="Garamond"/>
        </w:rPr>
        <w:footnoteReference w:id="2"/>
      </w:r>
      <w:r w:rsidR="000A42B2">
        <w:rPr>
          <w:rStyle w:val="FootnoteReference"/>
          <w:rFonts w:ascii="Garamond" w:hAnsi="Garamond"/>
        </w:rPr>
        <w:t xml:space="preserve">  </w:t>
      </w:r>
      <w:r w:rsidR="000A42B2">
        <w:rPr>
          <w:rFonts w:ascii="Garamond" w:hAnsi="Garamond"/>
        </w:rPr>
        <w:t>T</w:t>
      </w:r>
      <w:r>
        <w:rPr>
          <w:rFonts w:ascii="Garamond" w:hAnsi="Garamond"/>
        </w:rPr>
        <w:t>h</w:t>
      </w:r>
      <w:r w:rsidR="000A42B2">
        <w:rPr>
          <w:rFonts w:ascii="Garamond" w:hAnsi="Garamond"/>
        </w:rPr>
        <w:t xml:space="preserve">ese </w:t>
      </w:r>
      <w:r>
        <w:rPr>
          <w:rFonts w:ascii="Garamond" w:hAnsi="Garamond"/>
        </w:rPr>
        <w:t>assumption</w:t>
      </w:r>
      <w:r w:rsidR="000A42B2">
        <w:rPr>
          <w:rFonts w:ascii="Garamond" w:hAnsi="Garamond"/>
        </w:rPr>
        <w:t>s</w:t>
      </w:r>
      <w:r>
        <w:rPr>
          <w:rFonts w:ascii="Garamond" w:hAnsi="Garamond"/>
        </w:rPr>
        <w:t xml:space="preserve"> </w:t>
      </w:r>
      <w:r w:rsidR="000A42B2">
        <w:rPr>
          <w:rFonts w:ascii="Garamond" w:hAnsi="Garamond"/>
        </w:rPr>
        <w:t>are</w:t>
      </w:r>
      <w:r>
        <w:rPr>
          <w:rFonts w:ascii="Garamond" w:hAnsi="Garamond"/>
        </w:rPr>
        <w:t xml:space="preserve"> compatible with </w:t>
      </w:r>
      <w:r w:rsidR="007679E6">
        <w:rPr>
          <w:rFonts w:ascii="Garamond" w:hAnsi="Garamond"/>
        </w:rPr>
        <w:t xml:space="preserve">moral </w:t>
      </w:r>
      <w:r>
        <w:rPr>
          <w:rFonts w:ascii="Garamond" w:hAnsi="Garamond"/>
        </w:rPr>
        <w:t>realism, quasi-</w:t>
      </w:r>
      <w:proofErr w:type="gramStart"/>
      <w:r>
        <w:rPr>
          <w:rFonts w:ascii="Garamond" w:hAnsi="Garamond"/>
        </w:rPr>
        <w:t>realism</w:t>
      </w:r>
      <w:proofErr w:type="gramEnd"/>
      <w:r>
        <w:rPr>
          <w:rFonts w:ascii="Garamond" w:hAnsi="Garamond"/>
        </w:rPr>
        <w:t xml:space="preserve"> and constructivist anti-realism.</w:t>
      </w:r>
      <w:r>
        <w:rPr>
          <w:rStyle w:val="FootnoteReference"/>
          <w:rFonts w:ascii="Garamond" w:hAnsi="Garamond"/>
        </w:rPr>
        <w:footnoteReference w:id="3"/>
      </w:r>
    </w:p>
    <w:p w14:paraId="77821A24" w14:textId="5531CEE3" w:rsidR="00D97E3B" w:rsidRDefault="00D97E3B" w:rsidP="00D97E3B">
      <w:pPr>
        <w:spacing w:line="360" w:lineRule="auto"/>
        <w:jc w:val="both"/>
        <w:rPr>
          <w:rFonts w:ascii="Garamond" w:hAnsi="Garamond"/>
        </w:rPr>
      </w:pPr>
      <w:r>
        <w:rPr>
          <w:rFonts w:ascii="Garamond" w:hAnsi="Garamond"/>
        </w:rPr>
        <w:lastRenderedPageBreak/>
        <w:t>Now, b</w:t>
      </w:r>
      <w:r w:rsidRPr="00E55F88">
        <w:rPr>
          <w:rFonts w:ascii="Garamond" w:hAnsi="Garamond"/>
        </w:rPr>
        <w:t>efore criticizing the idea</w:t>
      </w:r>
      <w:r>
        <w:rPr>
          <w:rFonts w:ascii="Garamond" w:hAnsi="Garamond"/>
        </w:rPr>
        <w:t xml:space="preserve"> that self-interest necessarily distorts moral belief</w:t>
      </w:r>
      <w:r w:rsidRPr="00E55F88">
        <w:rPr>
          <w:rFonts w:ascii="Garamond" w:hAnsi="Garamond"/>
        </w:rPr>
        <w:t xml:space="preserve">, I’ll first try to get clearer on just what it is and on the </w:t>
      </w:r>
      <w:proofErr w:type="gramStart"/>
      <w:r w:rsidRPr="00E55F88">
        <w:rPr>
          <w:rFonts w:ascii="Garamond" w:hAnsi="Garamond"/>
        </w:rPr>
        <w:t>role</w:t>
      </w:r>
      <w:proofErr w:type="gramEnd"/>
      <w:r w:rsidRPr="00E55F88">
        <w:rPr>
          <w:rFonts w:ascii="Garamond" w:hAnsi="Garamond"/>
        </w:rPr>
        <w:t xml:space="preserve"> it plays in contemporary </w:t>
      </w:r>
      <w:r>
        <w:rPr>
          <w:rFonts w:ascii="Garamond" w:hAnsi="Garamond"/>
        </w:rPr>
        <w:t>moral epistemology</w:t>
      </w:r>
      <w:r w:rsidRPr="00E55F88">
        <w:rPr>
          <w:rFonts w:ascii="Garamond" w:hAnsi="Garamond"/>
        </w:rPr>
        <w:t>.</w:t>
      </w:r>
    </w:p>
    <w:p w14:paraId="4472157D" w14:textId="77777777" w:rsidR="00D97E3B" w:rsidRDefault="00D97E3B" w:rsidP="00380D49">
      <w:pPr>
        <w:spacing w:line="360" w:lineRule="auto"/>
        <w:jc w:val="both"/>
        <w:rPr>
          <w:rFonts w:ascii="Garamond" w:hAnsi="Garamond"/>
        </w:rPr>
      </w:pPr>
    </w:p>
    <w:p w14:paraId="7A553C5C" w14:textId="77777777" w:rsidR="00D97E3B" w:rsidRPr="00E55F88" w:rsidRDefault="00D97E3B" w:rsidP="00D97E3B">
      <w:pPr>
        <w:jc w:val="both"/>
        <w:rPr>
          <w:rFonts w:ascii="Garamond" w:hAnsi="Garamond"/>
          <w:b/>
        </w:rPr>
      </w:pPr>
      <w:r w:rsidRPr="00E55F88">
        <w:rPr>
          <w:rFonts w:ascii="Garamond" w:hAnsi="Garamond"/>
          <w:b/>
        </w:rPr>
        <w:t>Filters in Epistemology</w:t>
      </w:r>
    </w:p>
    <w:p w14:paraId="49451576" w14:textId="77777777" w:rsidR="00D97E3B" w:rsidRDefault="00D97E3B" w:rsidP="00380D49">
      <w:pPr>
        <w:spacing w:line="360" w:lineRule="auto"/>
        <w:jc w:val="both"/>
        <w:rPr>
          <w:rFonts w:ascii="Garamond" w:hAnsi="Garamond"/>
        </w:rPr>
      </w:pPr>
    </w:p>
    <w:p w14:paraId="539DA67B" w14:textId="60DCEFCF" w:rsidR="00160479" w:rsidRDefault="0054253B" w:rsidP="00380D49">
      <w:pPr>
        <w:spacing w:line="360" w:lineRule="auto"/>
        <w:jc w:val="both"/>
        <w:rPr>
          <w:rFonts w:ascii="Garamond" w:hAnsi="Garamond"/>
        </w:rPr>
      </w:pPr>
      <w:r>
        <w:rPr>
          <w:rFonts w:ascii="Garamond" w:hAnsi="Garamond"/>
        </w:rPr>
        <w:t xml:space="preserve">First, let’s note </w:t>
      </w:r>
      <w:r w:rsidR="00160479">
        <w:rPr>
          <w:rFonts w:ascii="Garamond" w:hAnsi="Garamond"/>
        </w:rPr>
        <w:t xml:space="preserve">that there is an important distinction between </w:t>
      </w:r>
      <w:r w:rsidR="00C802E9">
        <w:rPr>
          <w:rFonts w:ascii="Garamond" w:hAnsi="Garamond"/>
        </w:rPr>
        <w:t>examining</w:t>
      </w:r>
      <w:r w:rsidR="00160479">
        <w:rPr>
          <w:rFonts w:ascii="Garamond" w:hAnsi="Garamond"/>
        </w:rPr>
        <w:t xml:space="preserve"> self-interest from a normative-ethical perspective and </w:t>
      </w:r>
      <w:r w:rsidR="00C802E9">
        <w:rPr>
          <w:rFonts w:ascii="Garamond" w:hAnsi="Garamond"/>
        </w:rPr>
        <w:t xml:space="preserve">examining </w:t>
      </w:r>
      <w:r w:rsidR="00160479">
        <w:rPr>
          <w:rFonts w:ascii="Garamond" w:hAnsi="Garamond"/>
        </w:rPr>
        <w:t xml:space="preserve">it from a </w:t>
      </w:r>
      <w:r w:rsidR="009276B1">
        <w:rPr>
          <w:rFonts w:ascii="Garamond" w:hAnsi="Garamond"/>
        </w:rPr>
        <w:t xml:space="preserve">more distinctively </w:t>
      </w:r>
      <w:r w:rsidR="00160479">
        <w:rPr>
          <w:rFonts w:ascii="Garamond" w:hAnsi="Garamond"/>
        </w:rPr>
        <w:t xml:space="preserve">moral-epistemological perspective.  </w:t>
      </w:r>
      <w:r w:rsidR="00C802E9">
        <w:rPr>
          <w:rFonts w:ascii="Garamond" w:hAnsi="Garamond"/>
        </w:rPr>
        <w:t xml:space="preserve">For example, Kant’s normative theory says that </w:t>
      </w:r>
      <w:r>
        <w:rPr>
          <w:rFonts w:ascii="Garamond" w:hAnsi="Garamond"/>
        </w:rPr>
        <w:t xml:space="preserve">our actions lack moral worth </w:t>
      </w:r>
      <w:r w:rsidR="00160479">
        <w:rPr>
          <w:rFonts w:ascii="Garamond" w:hAnsi="Garamond"/>
        </w:rPr>
        <w:t xml:space="preserve">when self-interest is a motive for our actions. Nothing in this paper is meant to imply that this </w:t>
      </w:r>
      <w:proofErr w:type="spellStart"/>
      <w:r w:rsidR="00160479">
        <w:rPr>
          <w:rFonts w:ascii="Garamond" w:hAnsi="Garamond"/>
        </w:rPr>
        <w:t>impartial</w:t>
      </w:r>
      <w:r w:rsidR="00C802E9">
        <w:rPr>
          <w:rFonts w:ascii="Garamond" w:hAnsi="Garamond"/>
        </w:rPr>
        <w:t>ist</w:t>
      </w:r>
      <w:proofErr w:type="spellEnd"/>
      <w:r w:rsidR="00160479">
        <w:rPr>
          <w:rFonts w:ascii="Garamond" w:hAnsi="Garamond"/>
        </w:rPr>
        <w:t xml:space="preserve"> normative perspective is </w:t>
      </w:r>
      <w:r w:rsidR="00C802E9">
        <w:rPr>
          <w:rFonts w:ascii="Garamond" w:hAnsi="Garamond"/>
        </w:rPr>
        <w:t xml:space="preserve">correct or </w:t>
      </w:r>
      <w:r w:rsidR="00160479">
        <w:rPr>
          <w:rFonts w:ascii="Garamond" w:hAnsi="Garamond"/>
        </w:rPr>
        <w:t xml:space="preserve">incorrect.  </w:t>
      </w:r>
      <w:r w:rsidR="00C802E9">
        <w:rPr>
          <w:rFonts w:ascii="Garamond" w:hAnsi="Garamond"/>
        </w:rPr>
        <w:t>Rather, t</w:t>
      </w:r>
      <w:r w:rsidR="00D91936">
        <w:rPr>
          <w:rFonts w:ascii="Garamond" w:hAnsi="Garamond"/>
        </w:rPr>
        <w:t xml:space="preserve">his paper is an essay </w:t>
      </w:r>
      <w:r w:rsidR="006A6B77">
        <w:rPr>
          <w:rFonts w:ascii="Garamond" w:hAnsi="Garamond"/>
        </w:rPr>
        <w:t>about justified moral belief</w:t>
      </w:r>
      <w:r w:rsidR="00B6154D">
        <w:rPr>
          <w:rFonts w:ascii="Garamond" w:hAnsi="Garamond"/>
        </w:rPr>
        <w:t xml:space="preserve">. </w:t>
      </w:r>
      <w:r w:rsidR="00D91936">
        <w:rPr>
          <w:rFonts w:ascii="Garamond" w:hAnsi="Garamond"/>
        </w:rPr>
        <w:t xml:space="preserve"> As such, </w:t>
      </w:r>
      <w:r w:rsidR="00550B0A">
        <w:rPr>
          <w:rFonts w:ascii="Garamond" w:hAnsi="Garamond"/>
        </w:rPr>
        <w:t xml:space="preserve">my target is the view that </w:t>
      </w:r>
      <w:r w:rsidR="00160479">
        <w:rPr>
          <w:rFonts w:ascii="Garamond" w:hAnsi="Garamond"/>
        </w:rPr>
        <w:t xml:space="preserve">our beliefs about what </w:t>
      </w:r>
      <w:r w:rsidR="00CB3151">
        <w:rPr>
          <w:rFonts w:ascii="Garamond" w:hAnsi="Garamond"/>
        </w:rPr>
        <w:t xml:space="preserve">we ought </w:t>
      </w:r>
      <w:r w:rsidR="00160479">
        <w:rPr>
          <w:rFonts w:ascii="Garamond" w:hAnsi="Garamond"/>
        </w:rPr>
        <w:t xml:space="preserve">to do will </w:t>
      </w:r>
      <w:r w:rsidR="00160479">
        <w:rPr>
          <w:rFonts w:ascii="Garamond" w:hAnsi="Garamond"/>
          <w:i/>
          <w:iCs/>
        </w:rPr>
        <w:t>lack justification</w:t>
      </w:r>
      <w:r w:rsidR="00160479">
        <w:rPr>
          <w:rFonts w:ascii="Garamond" w:hAnsi="Garamond"/>
        </w:rPr>
        <w:t xml:space="preserve"> if they are influenced by self-interest.</w:t>
      </w:r>
      <w:r w:rsidR="00CB3151">
        <w:rPr>
          <w:rFonts w:ascii="Garamond" w:hAnsi="Garamond"/>
        </w:rPr>
        <w:t xml:space="preserve">  And it is this view that </w:t>
      </w:r>
      <w:r w:rsidR="00B6154D">
        <w:rPr>
          <w:rFonts w:ascii="Garamond" w:hAnsi="Garamond"/>
        </w:rPr>
        <w:t>appears to be</w:t>
      </w:r>
      <w:r w:rsidR="00CB3151">
        <w:rPr>
          <w:rFonts w:ascii="Garamond" w:hAnsi="Garamond"/>
        </w:rPr>
        <w:t xml:space="preserve"> nearly hegemonic</w:t>
      </w:r>
      <w:r w:rsidR="000759FD">
        <w:rPr>
          <w:rFonts w:ascii="Garamond" w:hAnsi="Garamond"/>
        </w:rPr>
        <w:t xml:space="preserve"> in moral epistemology</w:t>
      </w:r>
      <w:r w:rsidR="00CB3151">
        <w:rPr>
          <w:rFonts w:ascii="Garamond" w:hAnsi="Garamond"/>
        </w:rPr>
        <w:t>.</w:t>
      </w:r>
      <w:r w:rsidR="00B6154D">
        <w:rPr>
          <w:rFonts w:ascii="Garamond" w:hAnsi="Garamond"/>
        </w:rPr>
        <w:t xml:space="preserve">  </w:t>
      </w:r>
    </w:p>
    <w:p w14:paraId="2D2A53B2" w14:textId="77777777" w:rsidR="00B16D5C" w:rsidRDefault="00B16D5C" w:rsidP="00380D49">
      <w:pPr>
        <w:spacing w:line="360" w:lineRule="auto"/>
        <w:jc w:val="both"/>
        <w:rPr>
          <w:rFonts w:ascii="Garamond" w:hAnsi="Garamond"/>
        </w:rPr>
      </w:pPr>
    </w:p>
    <w:p w14:paraId="2F0D038C" w14:textId="3DF83CC7" w:rsidR="00DA3A12" w:rsidRPr="00E55F88" w:rsidRDefault="0032747F" w:rsidP="00380D49">
      <w:pPr>
        <w:spacing w:line="360" w:lineRule="auto"/>
        <w:jc w:val="both"/>
        <w:rPr>
          <w:rFonts w:ascii="Garamond" w:hAnsi="Garamond"/>
        </w:rPr>
      </w:pPr>
      <w:r>
        <w:rPr>
          <w:rFonts w:ascii="Garamond" w:hAnsi="Garamond"/>
        </w:rPr>
        <w:t xml:space="preserve">Here is one helpful way to see what the </w:t>
      </w:r>
      <w:r w:rsidR="003C56E5">
        <w:rPr>
          <w:rFonts w:ascii="Garamond" w:hAnsi="Garamond"/>
        </w:rPr>
        <w:t xml:space="preserve">view </w:t>
      </w:r>
      <w:r>
        <w:rPr>
          <w:rFonts w:ascii="Garamond" w:hAnsi="Garamond"/>
        </w:rPr>
        <w:t xml:space="preserve">is.  </w:t>
      </w:r>
      <w:r w:rsidR="00DA3A12" w:rsidRPr="00E55F88">
        <w:rPr>
          <w:rFonts w:ascii="Garamond" w:hAnsi="Garamond"/>
        </w:rPr>
        <w:t>In her important discussion of moral epistemology, Karen Jones outlines the idea of a “filter” on moral beliefs</w:t>
      </w:r>
      <w:r w:rsidR="00A3543D" w:rsidRPr="00E55F88">
        <w:rPr>
          <w:rFonts w:ascii="Garamond" w:hAnsi="Garamond"/>
        </w:rPr>
        <w:t xml:space="preserve"> </w:t>
      </w:r>
      <w:r w:rsidR="00A3543D" w:rsidRPr="00E55F88">
        <w:rPr>
          <w:rFonts w:ascii="Garamond" w:hAnsi="Garamond"/>
        </w:rPr>
        <w:fldChar w:fldCharType="begin"/>
      </w:r>
      <w:r w:rsidR="0045421E">
        <w:rPr>
          <w:rFonts w:ascii="Garamond" w:hAnsi="Garamond"/>
        </w:rPr>
        <w:instrText xml:space="preserve"> ADDIN EN.CITE &lt;EndNote&gt;&lt;Cite&gt;&lt;Author&gt;Jones&lt;/Author&gt;&lt;Year&gt;2005&lt;/Year&gt;&lt;RecNum&gt;1213&lt;/RecNum&gt;&lt;DisplayText&gt;(Jones 2005)&lt;/DisplayText&gt;&lt;record&gt;&lt;rec-number&gt;1213&lt;/rec-number&gt;&lt;foreign-keys&gt;&lt;key app="EN" db-id="ex22zdet2d5vf6eda0bp5sd1xtwspefa2rtr" timestamp="1464640656"&gt;1213&lt;/key&gt;&lt;/foreign-keys&gt;&lt;ref-type name="Book Section"&gt;5&lt;/ref-type&gt;&lt;contributors&gt;&lt;authors&gt;&lt;author&gt;Jones, Karen&lt;/author&gt;&lt;/authors&gt;&lt;secondary-authors&gt;&lt;author&gt;Jackson, Frank&lt;/author&gt;&lt;author&gt;Smith, Michael&lt;/author&gt;&lt;/secondary-authors&gt;&lt;/contributors&gt;&lt;titles&gt;&lt;title&gt;Moral epistemology&lt;/title&gt;&lt;secondary-title&gt;The Oxford Handbook of Contemporary Philosophy&lt;/secondary-title&gt;&lt;/titles&gt;&lt;dates&gt;&lt;year&gt;2005&lt;/year&gt;&lt;pub-dates&gt;&lt;date&gt;2005&lt;/date&gt;&lt;/pub-dates&gt;&lt;/dates&gt;&lt;publisher&gt;Oxford University Press&lt;/publisher&gt;&lt;urls&gt;&lt;/urls&gt;&lt;/record&gt;&lt;/Cite&gt;&lt;/EndNote&gt;</w:instrText>
      </w:r>
      <w:r w:rsidR="00A3543D" w:rsidRPr="00E55F88">
        <w:rPr>
          <w:rFonts w:ascii="Garamond" w:hAnsi="Garamond"/>
        </w:rPr>
        <w:fldChar w:fldCharType="separate"/>
      </w:r>
      <w:r w:rsidR="00A3543D" w:rsidRPr="00E55F88">
        <w:rPr>
          <w:rFonts w:ascii="Garamond" w:hAnsi="Garamond"/>
          <w:noProof/>
        </w:rPr>
        <w:t>(Jones 2005)</w:t>
      </w:r>
      <w:r w:rsidR="00A3543D" w:rsidRPr="00E55F88">
        <w:rPr>
          <w:rFonts w:ascii="Garamond" w:hAnsi="Garamond"/>
        </w:rPr>
        <w:fldChar w:fldCharType="end"/>
      </w:r>
      <w:r w:rsidR="00DA3A12" w:rsidRPr="00E55F88">
        <w:rPr>
          <w:rFonts w:ascii="Garamond" w:hAnsi="Garamond"/>
        </w:rPr>
        <w:t xml:space="preserve">.  Any </w:t>
      </w:r>
      <w:r w:rsidR="00B91D4E">
        <w:rPr>
          <w:rFonts w:ascii="Garamond" w:hAnsi="Garamond"/>
        </w:rPr>
        <w:t>constructive</w:t>
      </w:r>
      <w:r w:rsidR="00DA3A12" w:rsidRPr="00E55F88">
        <w:rPr>
          <w:rFonts w:ascii="Garamond" w:hAnsi="Garamond"/>
        </w:rPr>
        <w:t xml:space="preserve"> epistemology in any domain needs filters</w:t>
      </w:r>
      <w:r w:rsidR="00DA3A12" w:rsidRPr="00E55F88">
        <w:rPr>
          <w:rFonts w:ascii="Garamond" w:hAnsi="Garamond"/>
          <w:b/>
        </w:rPr>
        <w:t xml:space="preserve">, </w:t>
      </w:r>
      <w:r w:rsidR="00DA3A12" w:rsidRPr="00E55F88">
        <w:rPr>
          <w:rFonts w:ascii="Garamond" w:hAnsi="Garamond"/>
        </w:rPr>
        <w:t>which are just heuristics or methods for identifying unreliable or untrustworthy belief</w:t>
      </w:r>
      <w:r w:rsidR="002217AE">
        <w:rPr>
          <w:rFonts w:ascii="Garamond" w:hAnsi="Garamond"/>
        </w:rPr>
        <w:t>-formation</w:t>
      </w:r>
      <w:r w:rsidR="00806C26">
        <w:rPr>
          <w:rFonts w:ascii="Garamond" w:hAnsi="Garamond"/>
        </w:rPr>
        <w:t xml:space="preserve">, </w:t>
      </w:r>
      <w:r w:rsidR="002217AE">
        <w:rPr>
          <w:rFonts w:ascii="Garamond" w:hAnsi="Garamond"/>
        </w:rPr>
        <w:t>o</w:t>
      </w:r>
      <w:r w:rsidR="00806C26">
        <w:rPr>
          <w:rFonts w:ascii="Garamond" w:hAnsi="Garamond"/>
        </w:rPr>
        <w:t>r beliefs which cannot count as knowledge</w:t>
      </w:r>
      <w:r w:rsidR="00DA3A12" w:rsidRPr="00E55F88">
        <w:rPr>
          <w:rFonts w:ascii="Garamond" w:hAnsi="Garamond"/>
        </w:rPr>
        <w:t>. One relatively uncontroversial filter is:</w:t>
      </w:r>
    </w:p>
    <w:p w14:paraId="214DCEC7" w14:textId="77777777" w:rsidR="00DA3A12" w:rsidRPr="00E55F88" w:rsidRDefault="00DA3A12" w:rsidP="00DA3A12">
      <w:pPr>
        <w:jc w:val="both"/>
        <w:rPr>
          <w:rFonts w:ascii="Garamond" w:hAnsi="Garamond"/>
        </w:rPr>
      </w:pPr>
    </w:p>
    <w:p w14:paraId="4102759F" w14:textId="7DC09CD9" w:rsidR="00DA3A12" w:rsidRPr="00E55F88" w:rsidRDefault="00DA3A12" w:rsidP="00DA3A12">
      <w:pPr>
        <w:ind w:left="720"/>
        <w:jc w:val="both"/>
        <w:rPr>
          <w:rFonts w:ascii="Garamond" w:hAnsi="Garamond"/>
        </w:rPr>
      </w:pPr>
      <w:r w:rsidRPr="00E55F88">
        <w:rPr>
          <w:rFonts w:ascii="Garamond" w:hAnsi="Garamond"/>
        </w:rPr>
        <w:t>(F</w:t>
      </w:r>
      <w:r w:rsidR="00792DF3">
        <w:rPr>
          <w:rFonts w:ascii="Garamond" w:hAnsi="Garamond"/>
        </w:rPr>
        <w:t>1</w:t>
      </w:r>
      <w:r w:rsidRPr="00E55F88">
        <w:rPr>
          <w:rFonts w:ascii="Garamond" w:hAnsi="Garamond"/>
        </w:rPr>
        <w:t xml:space="preserve">) If a belief is based on reasoning which essentially involves a </w:t>
      </w:r>
      <w:r w:rsidRPr="00E55F88">
        <w:rPr>
          <w:rFonts w:ascii="Garamond" w:hAnsi="Garamond"/>
          <w:i/>
        </w:rPr>
        <w:t>false</w:t>
      </w:r>
      <w:r w:rsidRPr="00E55F88">
        <w:rPr>
          <w:rFonts w:ascii="Garamond" w:hAnsi="Garamond"/>
        </w:rPr>
        <w:t xml:space="preserve"> belief, that resultant belief is untrustworthy.</w:t>
      </w:r>
    </w:p>
    <w:p w14:paraId="166719A0" w14:textId="77777777" w:rsidR="00DA3A12" w:rsidRPr="00E55F88" w:rsidRDefault="00DA3A12" w:rsidP="00DA3A12">
      <w:pPr>
        <w:jc w:val="both"/>
        <w:rPr>
          <w:rFonts w:ascii="Garamond" w:hAnsi="Garamond"/>
        </w:rPr>
      </w:pPr>
    </w:p>
    <w:p w14:paraId="0C4EBFD5" w14:textId="273C8FC3" w:rsidR="00DA3A12" w:rsidRPr="00E55F88" w:rsidRDefault="00DA3A12" w:rsidP="00380D49">
      <w:pPr>
        <w:spacing w:line="360" w:lineRule="auto"/>
        <w:jc w:val="both"/>
        <w:rPr>
          <w:rFonts w:ascii="Garamond" w:hAnsi="Garamond"/>
        </w:rPr>
      </w:pPr>
      <w:r w:rsidRPr="00E55F88">
        <w:rPr>
          <w:rFonts w:ascii="Garamond" w:hAnsi="Garamond"/>
        </w:rPr>
        <w:t xml:space="preserve">For example, </w:t>
      </w:r>
      <w:r w:rsidR="00C42EE5">
        <w:rPr>
          <w:rFonts w:ascii="Garamond" w:hAnsi="Garamond"/>
        </w:rPr>
        <w:t xml:space="preserve">if I’m reasoning about whether a person is virtuous or vicious, </w:t>
      </w:r>
      <w:r w:rsidRPr="00E55F88">
        <w:rPr>
          <w:rFonts w:ascii="Garamond" w:hAnsi="Garamond"/>
        </w:rPr>
        <w:t>it is very unlikely that I’ll reason in a trustworthy manner if</w:t>
      </w:r>
      <w:r w:rsidR="00C42EE5">
        <w:rPr>
          <w:rFonts w:ascii="Garamond" w:hAnsi="Garamond"/>
        </w:rPr>
        <w:t xml:space="preserve"> my eventual judgment is based on a false conception of their character.</w:t>
      </w:r>
      <w:r w:rsidRPr="00E55F88">
        <w:rPr>
          <w:rFonts w:ascii="Garamond" w:hAnsi="Garamond"/>
        </w:rPr>
        <w:t xml:space="preserve"> </w:t>
      </w:r>
      <w:r w:rsidR="005C59B9">
        <w:rPr>
          <w:rFonts w:ascii="Garamond" w:hAnsi="Garamond"/>
        </w:rPr>
        <w:t xml:space="preserve">Any beliefs I form in this manner are unjustified.  </w:t>
      </w:r>
      <w:r w:rsidRPr="00E55F88">
        <w:rPr>
          <w:rFonts w:ascii="Garamond" w:hAnsi="Garamond"/>
        </w:rPr>
        <w:t xml:space="preserve">While this principle needs refinement, and while it may do less work for us than we </w:t>
      </w:r>
      <w:r w:rsidRPr="00E55F88">
        <w:rPr>
          <w:rFonts w:ascii="Garamond" w:hAnsi="Garamond"/>
        </w:rPr>
        <w:lastRenderedPageBreak/>
        <w:t>think it does, it nonetheless seems like the right kind of filter for a positive epistemology to employ.</w:t>
      </w:r>
      <w:r w:rsidR="00991ABB">
        <w:rPr>
          <w:rStyle w:val="FootnoteReference"/>
          <w:rFonts w:ascii="Garamond" w:hAnsi="Garamond"/>
        </w:rPr>
        <w:footnoteReference w:id="4"/>
      </w:r>
    </w:p>
    <w:p w14:paraId="44220467" w14:textId="77777777" w:rsidR="00DA3A12" w:rsidRPr="00E55F88" w:rsidRDefault="00DA3A12" w:rsidP="00DA3A12">
      <w:pPr>
        <w:jc w:val="both"/>
        <w:rPr>
          <w:rFonts w:ascii="Garamond" w:hAnsi="Garamond"/>
        </w:rPr>
      </w:pPr>
    </w:p>
    <w:p w14:paraId="680FBBD5" w14:textId="3C6C69B2" w:rsidR="00DA3A12" w:rsidRPr="00E55F88" w:rsidRDefault="00DA3A12" w:rsidP="00DA3A12">
      <w:pPr>
        <w:jc w:val="both"/>
        <w:rPr>
          <w:rFonts w:ascii="Garamond" w:hAnsi="Garamond"/>
        </w:rPr>
      </w:pPr>
      <w:r w:rsidRPr="00E55F88">
        <w:rPr>
          <w:rFonts w:ascii="Garamond" w:hAnsi="Garamond"/>
        </w:rPr>
        <w:t xml:space="preserve">Seen in this light, </w:t>
      </w:r>
      <w:r w:rsidR="00766DB7">
        <w:rPr>
          <w:rFonts w:ascii="Garamond" w:hAnsi="Garamond"/>
        </w:rPr>
        <w:t xml:space="preserve">a first pass at </w:t>
      </w:r>
      <w:r w:rsidRPr="00E55F88">
        <w:rPr>
          <w:rFonts w:ascii="Garamond" w:hAnsi="Garamond"/>
        </w:rPr>
        <w:t>the filter I am discussing in this paper looks like this:</w:t>
      </w:r>
    </w:p>
    <w:p w14:paraId="3EA5C11B" w14:textId="77777777" w:rsidR="00DA3A12" w:rsidRPr="00E55F88" w:rsidRDefault="00DA3A12" w:rsidP="00DA3A12">
      <w:pPr>
        <w:jc w:val="both"/>
        <w:rPr>
          <w:rFonts w:ascii="Garamond" w:hAnsi="Garamond"/>
        </w:rPr>
      </w:pPr>
    </w:p>
    <w:p w14:paraId="77EE03C5" w14:textId="2E8F2181" w:rsidR="00DA3A12" w:rsidRPr="00E55F88" w:rsidRDefault="00DA3A12" w:rsidP="00DA3A12">
      <w:pPr>
        <w:ind w:left="720"/>
        <w:jc w:val="both"/>
        <w:rPr>
          <w:rFonts w:ascii="Garamond" w:hAnsi="Garamond"/>
        </w:rPr>
      </w:pPr>
      <w:r w:rsidRPr="00E55F88">
        <w:rPr>
          <w:rFonts w:ascii="Garamond" w:hAnsi="Garamond"/>
        </w:rPr>
        <w:t xml:space="preserve">(F2) To the extent that a person’s moral belief is </w:t>
      </w:r>
      <w:r w:rsidR="00BE16A9">
        <w:rPr>
          <w:rFonts w:ascii="Garamond" w:hAnsi="Garamond"/>
        </w:rPr>
        <w:t>explained by</w:t>
      </w:r>
      <w:r w:rsidRPr="00E55F88">
        <w:rPr>
          <w:rFonts w:ascii="Garamond" w:hAnsi="Garamond"/>
        </w:rPr>
        <w:t xml:space="preserve"> their desire to maintain or increase their own </w:t>
      </w:r>
      <w:r w:rsidR="00792DF3">
        <w:rPr>
          <w:rFonts w:ascii="Garamond" w:hAnsi="Garamond"/>
        </w:rPr>
        <w:t xml:space="preserve">relative </w:t>
      </w:r>
      <w:r w:rsidRPr="00E55F88">
        <w:rPr>
          <w:rFonts w:ascii="Garamond" w:hAnsi="Garamond"/>
        </w:rPr>
        <w:t>well-being, the belief is less justified.</w:t>
      </w:r>
    </w:p>
    <w:p w14:paraId="01138A0A" w14:textId="77777777" w:rsidR="00DA3A12" w:rsidRPr="00E55F88" w:rsidRDefault="00DA3A12" w:rsidP="00DA3A12">
      <w:pPr>
        <w:jc w:val="both"/>
        <w:rPr>
          <w:rFonts w:ascii="Garamond" w:hAnsi="Garamond"/>
        </w:rPr>
      </w:pPr>
    </w:p>
    <w:p w14:paraId="2C9A026C" w14:textId="4EFD58AC" w:rsidR="00CA4F19" w:rsidRPr="00281356" w:rsidRDefault="00281356" w:rsidP="00CA4F19">
      <w:pPr>
        <w:spacing w:after="240" w:line="360" w:lineRule="auto"/>
        <w:jc w:val="both"/>
        <w:rPr>
          <w:rFonts w:ascii="Garamond" w:hAnsi="Garamond"/>
        </w:rPr>
      </w:pPr>
      <w:r>
        <w:rPr>
          <w:rFonts w:ascii="Garamond" w:hAnsi="Garamond"/>
        </w:rPr>
        <w:t xml:space="preserve">The idea concerns </w:t>
      </w:r>
      <w:r>
        <w:rPr>
          <w:rFonts w:ascii="Garamond" w:hAnsi="Garamond"/>
          <w:i/>
          <w:iCs/>
        </w:rPr>
        <w:t>relative</w:t>
      </w:r>
      <w:r>
        <w:rPr>
          <w:rFonts w:ascii="Garamond" w:hAnsi="Garamond"/>
        </w:rPr>
        <w:t xml:space="preserve"> well-being because, I take it, no-one is concerned about an agent’s desire to increase their own well-being as such.  This would rule out the desire to increase everyone’s well-being equally, which does not seem to be the object of moral-epistemological concern.</w:t>
      </w:r>
      <w:r w:rsidR="00B6154D">
        <w:rPr>
          <w:rFonts w:ascii="Garamond" w:hAnsi="Garamond"/>
        </w:rPr>
        <w:t xml:space="preserve">  </w:t>
      </w:r>
    </w:p>
    <w:p w14:paraId="340C259C" w14:textId="0721D79D" w:rsidR="00F43DE7" w:rsidRDefault="0012721F" w:rsidP="00F43DE7">
      <w:pPr>
        <w:spacing w:after="240" w:line="360" w:lineRule="auto"/>
        <w:jc w:val="both"/>
        <w:rPr>
          <w:rFonts w:ascii="Garamond" w:hAnsi="Garamond"/>
        </w:rPr>
      </w:pPr>
      <w:r>
        <w:rPr>
          <w:rFonts w:ascii="Garamond" w:hAnsi="Garamond"/>
        </w:rPr>
        <w:t>Something like this</w:t>
      </w:r>
      <w:r w:rsidR="00DA3A12" w:rsidRPr="00E55F88">
        <w:rPr>
          <w:rFonts w:ascii="Garamond" w:hAnsi="Garamond"/>
        </w:rPr>
        <w:t xml:space="preserve"> filter </w:t>
      </w:r>
      <w:r w:rsidR="009B608C">
        <w:rPr>
          <w:rFonts w:ascii="Garamond" w:hAnsi="Garamond"/>
        </w:rPr>
        <w:t xml:space="preserve">seems to do </w:t>
      </w:r>
      <w:r w:rsidR="00DA3A12" w:rsidRPr="00E55F88">
        <w:rPr>
          <w:rFonts w:ascii="Garamond" w:hAnsi="Garamond"/>
        </w:rPr>
        <w:t xml:space="preserve">heavy lifting in two related debates.  </w:t>
      </w:r>
      <w:r w:rsidR="00205499">
        <w:rPr>
          <w:rFonts w:ascii="Garamond" w:hAnsi="Garamond"/>
        </w:rPr>
        <w:t xml:space="preserve">The first begins with the well-known fact that </w:t>
      </w:r>
      <w:r w:rsidR="00DA3A12" w:rsidRPr="00E55F88">
        <w:rPr>
          <w:rFonts w:ascii="Garamond" w:hAnsi="Garamond"/>
        </w:rPr>
        <w:t xml:space="preserve">utilitarian theories </w:t>
      </w:r>
      <w:r w:rsidR="00C42EE5">
        <w:rPr>
          <w:rFonts w:ascii="Garamond" w:hAnsi="Garamond"/>
        </w:rPr>
        <w:t>have insisted</w:t>
      </w:r>
      <w:r w:rsidR="00DA3A12" w:rsidRPr="00E55F88">
        <w:rPr>
          <w:rFonts w:ascii="Garamond" w:hAnsi="Garamond"/>
        </w:rPr>
        <w:t xml:space="preserve"> that morality </w:t>
      </w:r>
      <w:r w:rsidR="00A3543D" w:rsidRPr="00E55F88">
        <w:rPr>
          <w:rFonts w:ascii="Garamond" w:hAnsi="Garamond"/>
        </w:rPr>
        <w:t xml:space="preserve">can </w:t>
      </w:r>
      <w:r w:rsidR="00DA3A12" w:rsidRPr="00E55F88">
        <w:rPr>
          <w:rFonts w:ascii="Garamond" w:hAnsi="Garamond"/>
        </w:rPr>
        <w:t>require serious self-sacrifice from agents.</w:t>
      </w:r>
      <w:r w:rsidR="00034271">
        <w:rPr>
          <w:rFonts w:ascii="Garamond" w:hAnsi="Garamond"/>
        </w:rPr>
        <w:t xml:space="preserve"> </w:t>
      </w:r>
      <w:r w:rsidR="00205499">
        <w:rPr>
          <w:rFonts w:ascii="Garamond" w:hAnsi="Garamond"/>
        </w:rPr>
        <w:t xml:space="preserve">Peter </w:t>
      </w:r>
      <w:r w:rsidR="00034271">
        <w:rPr>
          <w:rFonts w:ascii="Garamond" w:hAnsi="Garamond"/>
        </w:rPr>
        <w:t>Singer and Peter Unger, for example, have separately insisted that the average person is seriously</w:t>
      </w:r>
      <w:r w:rsidR="00C42EE5">
        <w:rPr>
          <w:rFonts w:ascii="Garamond" w:hAnsi="Garamond"/>
        </w:rPr>
        <w:t xml:space="preserve"> morally</w:t>
      </w:r>
      <w:r w:rsidR="00034271">
        <w:rPr>
          <w:rFonts w:ascii="Garamond" w:hAnsi="Garamond"/>
        </w:rPr>
        <w:t xml:space="preserve"> delinquent </w:t>
      </w:r>
      <w:r w:rsidR="00C42EE5">
        <w:rPr>
          <w:rFonts w:ascii="Garamond" w:hAnsi="Garamond"/>
        </w:rPr>
        <w:t>for this reason</w:t>
      </w:r>
      <w:r w:rsidR="00375663">
        <w:rPr>
          <w:rFonts w:ascii="Garamond" w:hAnsi="Garamond"/>
        </w:rPr>
        <w:t xml:space="preserve"> </w:t>
      </w:r>
      <w:r w:rsidR="00375663">
        <w:rPr>
          <w:rFonts w:ascii="Garamond" w:hAnsi="Garamond"/>
        </w:rPr>
        <w:fldChar w:fldCharType="begin"/>
      </w:r>
      <w:r w:rsidR="009A096B">
        <w:rPr>
          <w:rFonts w:ascii="Garamond" w:hAnsi="Garamond"/>
        </w:rPr>
        <w:instrText xml:space="preserve"> ADDIN EN.CITE &lt;EndNote&gt;&lt;Cite&gt;&lt;Author&gt;Unger&lt;/Author&gt;&lt;Year&gt;1996&lt;/Year&gt;&lt;RecNum&gt;26884&lt;/RecNum&gt;&lt;DisplayText&gt;(Unger 1996; Singer 2010)&lt;/DisplayText&gt;&lt;record&gt;&lt;rec-number&gt;26884&lt;/rec-number&gt;&lt;foreign-keys&gt;&lt;key app="EN" db-id="ex22zdet2d5vf6eda0bp5sd1xtwspefa2rtr" timestamp="1573845269"&gt;26884&lt;/key&gt;&lt;/foreign-keys&gt;&lt;ref-type name="Book"&gt;6&lt;/ref-type&gt;&lt;contributors&gt;&lt;authors&gt;&lt;author&gt;Unger, Peter K&lt;/author&gt;&lt;/authors&gt;&lt;/contributors&gt;&lt;titles&gt;&lt;title&gt;Living high and letting die: Our illusion of innocence&lt;/title&gt;&lt;/titles&gt;&lt;dates&gt;&lt;year&gt;1996&lt;/year&gt;&lt;/dates&gt;&lt;publisher&gt;Oxford University Press, USA&lt;/publisher&gt;&lt;isbn&gt;0195108590&lt;/isbn&gt;&lt;urls&gt;&lt;/urls&gt;&lt;/record&gt;&lt;/Cite&gt;&lt;Cite&gt;&lt;Author&gt;Singer&lt;/Author&gt;&lt;Year&gt;2010&lt;/Year&gt;&lt;RecNum&gt;26885&lt;/RecNum&gt;&lt;record&gt;&lt;rec-number&gt;26885&lt;/rec-number&gt;&lt;foreign-keys&gt;&lt;key app="EN" db-id="ex22zdet2d5vf6eda0bp5sd1xtwspefa2rtr" timestamp="1573845320"&gt;26885&lt;/key&gt;&lt;/foreign-keys&gt;&lt;ref-type name="Book"&gt;6&lt;/ref-type&gt;&lt;contributors&gt;&lt;authors&gt;&lt;author&gt;Singer, Peter&lt;/author&gt;&lt;/authors&gt;&lt;/contributors&gt;&lt;titles&gt;&lt;title&gt;The life you can save: How to do your part to end world poverty&lt;/title&gt;&lt;/titles&gt;&lt;dates&gt;&lt;year&gt;2010&lt;/year&gt;&lt;/dates&gt;&lt;publisher&gt;Random House Incorporated&lt;/publisher&gt;&lt;isbn&gt;0812981561&lt;/isbn&gt;&lt;urls&gt;&lt;/urls&gt;&lt;/record&gt;&lt;/Cite&gt;&lt;/EndNote&gt;</w:instrText>
      </w:r>
      <w:r w:rsidR="00375663">
        <w:rPr>
          <w:rFonts w:ascii="Garamond" w:hAnsi="Garamond"/>
        </w:rPr>
        <w:fldChar w:fldCharType="separate"/>
      </w:r>
      <w:r w:rsidR="009A096B">
        <w:rPr>
          <w:rFonts w:ascii="Garamond" w:hAnsi="Garamond"/>
          <w:noProof/>
        </w:rPr>
        <w:t>(Unger 1996; Singer 2010)</w:t>
      </w:r>
      <w:r w:rsidR="00375663">
        <w:rPr>
          <w:rFonts w:ascii="Garamond" w:hAnsi="Garamond"/>
        </w:rPr>
        <w:fldChar w:fldCharType="end"/>
      </w:r>
      <w:r w:rsidR="00034271">
        <w:rPr>
          <w:rFonts w:ascii="Garamond" w:hAnsi="Garamond"/>
        </w:rPr>
        <w:t xml:space="preserve">. </w:t>
      </w:r>
      <w:r w:rsidR="00DA3A12" w:rsidRPr="00E55F88">
        <w:rPr>
          <w:rFonts w:ascii="Garamond" w:hAnsi="Garamond"/>
        </w:rPr>
        <w:t xml:space="preserve">But these admonitions have often met with strong resistance. The notion that </w:t>
      </w:r>
      <w:r w:rsidR="000257B1">
        <w:rPr>
          <w:rFonts w:ascii="Garamond" w:hAnsi="Garamond"/>
        </w:rPr>
        <w:t xml:space="preserve">we </w:t>
      </w:r>
      <w:r w:rsidR="00DA3A12" w:rsidRPr="00E55F88">
        <w:rPr>
          <w:rFonts w:ascii="Garamond" w:hAnsi="Garamond"/>
        </w:rPr>
        <w:t xml:space="preserve">might be required to give up huge amounts of </w:t>
      </w:r>
      <w:r w:rsidR="000257B1">
        <w:rPr>
          <w:rFonts w:ascii="Garamond" w:hAnsi="Garamond"/>
        </w:rPr>
        <w:t>our</w:t>
      </w:r>
      <w:r w:rsidR="00DA3A12" w:rsidRPr="00E55F88">
        <w:rPr>
          <w:rFonts w:ascii="Garamond" w:hAnsi="Garamond"/>
        </w:rPr>
        <w:t xml:space="preserve"> time, energy and bodily or financial resources to</w:t>
      </w:r>
      <w:r w:rsidR="00C42EE5">
        <w:rPr>
          <w:rFonts w:ascii="Garamond" w:hAnsi="Garamond"/>
        </w:rPr>
        <w:t xml:space="preserve"> (for example)</w:t>
      </w:r>
      <w:r w:rsidR="00DA3A12" w:rsidRPr="00E55F88">
        <w:rPr>
          <w:rFonts w:ascii="Garamond" w:hAnsi="Garamond"/>
        </w:rPr>
        <w:t xml:space="preserve"> help the global poor is </w:t>
      </w:r>
      <w:r w:rsidR="00375663">
        <w:rPr>
          <w:rFonts w:ascii="Garamond" w:hAnsi="Garamond"/>
        </w:rPr>
        <w:t xml:space="preserve">indeed </w:t>
      </w:r>
      <w:r w:rsidR="00DA3A12" w:rsidRPr="00E55F88">
        <w:rPr>
          <w:rFonts w:ascii="Garamond" w:hAnsi="Garamond"/>
        </w:rPr>
        <w:t xml:space="preserve">hard </w:t>
      </w:r>
      <w:r w:rsidR="000257B1">
        <w:rPr>
          <w:rFonts w:ascii="Garamond" w:hAnsi="Garamond"/>
        </w:rPr>
        <w:t xml:space="preserve">for most of us </w:t>
      </w:r>
      <w:r w:rsidR="00DA3A12" w:rsidRPr="00E55F88">
        <w:rPr>
          <w:rFonts w:ascii="Garamond" w:hAnsi="Garamond"/>
        </w:rPr>
        <w:t xml:space="preserve">to accept. </w:t>
      </w:r>
      <w:r w:rsidR="002F62C7">
        <w:rPr>
          <w:rFonts w:ascii="Garamond" w:hAnsi="Garamond"/>
        </w:rPr>
        <w:t xml:space="preserve">Such intuitions have driven so-called </w:t>
      </w:r>
      <w:r w:rsidR="00C42EE5">
        <w:rPr>
          <w:rFonts w:ascii="Garamond" w:hAnsi="Garamond"/>
        </w:rPr>
        <w:t>‘</w:t>
      </w:r>
      <w:r w:rsidR="002F62C7">
        <w:rPr>
          <w:rFonts w:ascii="Garamond" w:hAnsi="Garamond"/>
        </w:rPr>
        <w:t>Demandingness</w:t>
      </w:r>
      <w:r w:rsidR="00C42EE5">
        <w:rPr>
          <w:rFonts w:ascii="Garamond" w:hAnsi="Garamond"/>
        </w:rPr>
        <w:t>’</w:t>
      </w:r>
      <w:r w:rsidR="002F62C7">
        <w:rPr>
          <w:rFonts w:ascii="Garamond" w:hAnsi="Garamond"/>
        </w:rPr>
        <w:t xml:space="preserve"> </w:t>
      </w:r>
      <w:r w:rsidR="00C42EE5">
        <w:rPr>
          <w:rFonts w:ascii="Garamond" w:hAnsi="Garamond"/>
        </w:rPr>
        <w:t>a</w:t>
      </w:r>
      <w:r w:rsidR="002F62C7">
        <w:rPr>
          <w:rFonts w:ascii="Garamond" w:hAnsi="Garamond"/>
        </w:rPr>
        <w:t xml:space="preserve">rguments, which allege that </w:t>
      </w:r>
      <w:proofErr w:type="spellStart"/>
      <w:r w:rsidR="002F62C7">
        <w:rPr>
          <w:rFonts w:ascii="Garamond" w:hAnsi="Garamond"/>
        </w:rPr>
        <w:t>impartialist</w:t>
      </w:r>
      <w:proofErr w:type="spellEnd"/>
      <w:r w:rsidR="002F62C7">
        <w:rPr>
          <w:rFonts w:ascii="Garamond" w:hAnsi="Garamond"/>
        </w:rPr>
        <w:t xml:space="preserve"> moral theories require too much of individual agents.</w:t>
      </w:r>
    </w:p>
    <w:p w14:paraId="65A363A5" w14:textId="5727FC6F" w:rsidR="00DA3A12" w:rsidRPr="00E55F88" w:rsidRDefault="00DA3A12" w:rsidP="00380D49">
      <w:pPr>
        <w:spacing w:line="360" w:lineRule="auto"/>
        <w:jc w:val="both"/>
        <w:rPr>
          <w:rFonts w:ascii="Garamond" w:hAnsi="Garamond"/>
        </w:rPr>
      </w:pPr>
      <w:r w:rsidRPr="00E55F88">
        <w:rPr>
          <w:rFonts w:ascii="Garamond" w:hAnsi="Garamond"/>
        </w:rPr>
        <w:t xml:space="preserve">But even if my </w:t>
      </w:r>
      <w:proofErr w:type="gramStart"/>
      <w:r w:rsidRPr="00E55F88">
        <w:rPr>
          <w:rFonts w:ascii="Garamond" w:hAnsi="Garamond"/>
        </w:rPr>
        <w:t>protests against</w:t>
      </w:r>
      <w:proofErr w:type="gramEnd"/>
      <w:r w:rsidRPr="00E55F88">
        <w:rPr>
          <w:rFonts w:ascii="Garamond" w:hAnsi="Garamond"/>
        </w:rPr>
        <w:t xml:space="preserve"> this idea take the form of careful argumentation, </w:t>
      </w:r>
      <w:r w:rsidR="002F62C7">
        <w:rPr>
          <w:rFonts w:ascii="Garamond" w:hAnsi="Garamond"/>
        </w:rPr>
        <w:t xml:space="preserve">some </w:t>
      </w:r>
      <w:r w:rsidRPr="00E55F88">
        <w:rPr>
          <w:rFonts w:ascii="Garamond" w:hAnsi="Garamond"/>
        </w:rPr>
        <w:t xml:space="preserve">philosophers have </w:t>
      </w:r>
      <w:r w:rsidR="002F62C7">
        <w:rPr>
          <w:rFonts w:ascii="Garamond" w:hAnsi="Garamond"/>
        </w:rPr>
        <w:t>suggested</w:t>
      </w:r>
      <w:r w:rsidRPr="00E55F88">
        <w:rPr>
          <w:rFonts w:ascii="Garamond" w:hAnsi="Garamond"/>
        </w:rPr>
        <w:t xml:space="preserve"> that </w:t>
      </w:r>
      <w:r w:rsidR="00205499">
        <w:rPr>
          <w:rFonts w:ascii="Garamond" w:hAnsi="Garamond"/>
        </w:rPr>
        <w:t xml:space="preserve">my moral beliefs </w:t>
      </w:r>
      <w:r w:rsidRPr="00E55F88">
        <w:rPr>
          <w:rFonts w:ascii="Garamond" w:hAnsi="Garamond"/>
        </w:rPr>
        <w:t xml:space="preserve">aren’t trustworthy or justified </w:t>
      </w:r>
      <w:r w:rsidR="00C42EE5">
        <w:rPr>
          <w:rFonts w:ascii="Garamond" w:hAnsi="Garamond"/>
        </w:rPr>
        <w:t>because</w:t>
      </w:r>
      <w:r w:rsidRPr="00E55F88">
        <w:rPr>
          <w:rFonts w:ascii="Garamond" w:hAnsi="Garamond"/>
        </w:rPr>
        <w:t xml:space="preserve"> they are </w:t>
      </w:r>
      <w:r w:rsidRPr="00E55F88">
        <w:rPr>
          <w:rFonts w:ascii="Garamond" w:hAnsi="Garamond"/>
          <w:i/>
        </w:rPr>
        <w:t>motivated</w:t>
      </w:r>
      <w:r w:rsidRPr="00E55F88">
        <w:rPr>
          <w:rFonts w:ascii="Garamond" w:hAnsi="Garamond"/>
        </w:rPr>
        <w:t xml:space="preserve"> by my </w:t>
      </w:r>
      <w:r w:rsidR="00375663">
        <w:rPr>
          <w:rFonts w:ascii="Garamond" w:hAnsi="Garamond"/>
        </w:rPr>
        <w:t xml:space="preserve">self-interested </w:t>
      </w:r>
      <w:r w:rsidRPr="00E55F88">
        <w:rPr>
          <w:rFonts w:ascii="Garamond" w:hAnsi="Garamond"/>
        </w:rPr>
        <w:t>desire to keep my time, energy and resources for myself.</w:t>
      </w:r>
      <w:r w:rsidR="00A3543D" w:rsidRPr="00E55F88">
        <w:rPr>
          <w:rFonts w:ascii="Garamond" w:hAnsi="Garamond"/>
        </w:rPr>
        <w:t xml:space="preserve">  As David Enoch says:</w:t>
      </w:r>
    </w:p>
    <w:p w14:paraId="365D14DE" w14:textId="2BF64964" w:rsidR="00A3543D" w:rsidRPr="00E55F88" w:rsidRDefault="00A3543D" w:rsidP="00DA3A12">
      <w:pPr>
        <w:jc w:val="both"/>
        <w:rPr>
          <w:rFonts w:ascii="Garamond" w:hAnsi="Garamond"/>
        </w:rPr>
      </w:pPr>
    </w:p>
    <w:p w14:paraId="226A4969" w14:textId="5943820F" w:rsidR="00A3543D" w:rsidRDefault="00400094" w:rsidP="00375663">
      <w:pPr>
        <w:ind w:left="720" w:right="720"/>
        <w:jc w:val="both"/>
        <w:rPr>
          <w:rFonts w:ascii="Garamond" w:hAnsi="Garamond"/>
        </w:rPr>
      </w:pPr>
      <w:r w:rsidRPr="00E55F88">
        <w:rPr>
          <w:rFonts w:ascii="Garamond" w:hAnsi="Garamond"/>
        </w:rPr>
        <w:t>T</w:t>
      </w:r>
      <w:r w:rsidR="00A3543D" w:rsidRPr="00E55F88">
        <w:rPr>
          <w:rFonts w:ascii="Garamond" w:hAnsi="Garamond"/>
        </w:rPr>
        <w:t xml:space="preserve">here is no mystery about the almost universal belief that morality does not require all that Singer and Unger believe it does. Acknowledging that they are right would exert a high price: it would involve exposing “our illusion of innocence”, leading us either to give up almost </w:t>
      </w:r>
      <w:proofErr w:type="gramStart"/>
      <w:r w:rsidR="00A3543D" w:rsidRPr="00E55F88">
        <w:rPr>
          <w:rFonts w:ascii="Garamond" w:hAnsi="Garamond"/>
        </w:rPr>
        <w:t>all of</w:t>
      </w:r>
      <w:proofErr w:type="gramEnd"/>
      <w:r w:rsidR="00A3543D" w:rsidRPr="00E55F88">
        <w:rPr>
          <w:rFonts w:ascii="Garamond" w:hAnsi="Garamond"/>
        </w:rPr>
        <w:t xml:space="preserve"> our belongings or to the horrible acknowledgment that we and our loved ones are morally horrendous persons. Refusing to </w:t>
      </w:r>
      <w:r w:rsidR="00A3543D" w:rsidRPr="00E55F88">
        <w:rPr>
          <w:rFonts w:ascii="Garamond" w:hAnsi="Garamond"/>
        </w:rPr>
        <w:lastRenderedPageBreak/>
        <w:t xml:space="preserve">see the (purported) truth of Singer’s and Unger’s claims thus has tremendous psychological payoffs </w:t>
      </w:r>
      <w:r w:rsidR="002F62C7" w:rsidRPr="00E55F88">
        <w:rPr>
          <w:rFonts w:ascii="Garamond" w:hAnsi="Garamond"/>
        </w:rPr>
        <w:fldChar w:fldCharType="begin"/>
      </w:r>
      <w:r w:rsidR="0045421E">
        <w:rPr>
          <w:rFonts w:ascii="Garamond" w:hAnsi="Garamond"/>
        </w:rPr>
        <w:instrText xml:space="preserve"> ADDIN EN.CITE &lt;EndNote&gt;&lt;Cite&gt;&lt;Author&gt;Enoch&lt;/Author&gt;&lt;Year&gt;2011&lt;/Year&gt;&lt;RecNum&gt;7855&lt;/RecNum&gt;&lt;Pages&gt;193&lt;/Pages&gt;&lt;DisplayText&gt;(Enoch 2011, 193)&lt;/DisplayText&gt;&lt;record&gt;&lt;rec-number&gt;7855&lt;/rec-number&gt;&lt;foreign-keys&gt;&lt;key app="EN" db-id="ex22zdet2d5vf6eda0bp5sd1xtwspefa2rtr" timestamp="1464640738"&gt;7855&lt;/key&gt;&lt;/foreign-keys&gt;&lt;ref-type name="Book"&gt;6&lt;/ref-type&gt;&lt;contributors&gt;&lt;authors&gt;&lt;author&gt;Enoch, David&lt;/author&gt;&lt;/authors&gt;&lt;/contributors&gt;&lt;titles&gt;&lt;title&gt;Taking Morality Seriously: A Defense of Robust Realism&lt;/title&gt;&lt;/titles&gt;&lt;dates&gt;&lt;year&gt;2011&lt;/year&gt;&lt;pub-dates&gt;&lt;date&gt;2011&lt;/date&gt;&lt;/pub-dates&gt;&lt;/dates&gt;&lt;publisher&gt;Oxford University Press&lt;/publisher&gt;&lt;urls&gt;&lt;/urls&gt;&lt;/record&gt;&lt;/Cite&gt;&lt;/EndNote&gt;</w:instrText>
      </w:r>
      <w:r w:rsidR="002F62C7" w:rsidRPr="00E55F88">
        <w:rPr>
          <w:rFonts w:ascii="Garamond" w:hAnsi="Garamond"/>
        </w:rPr>
        <w:fldChar w:fldCharType="separate"/>
      </w:r>
      <w:r w:rsidR="0045421E">
        <w:rPr>
          <w:rFonts w:ascii="Garamond" w:hAnsi="Garamond"/>
          <w:noProof/>
        </w:rPr>
        <w:t>(Enoch 2011, 193)</w:t>
      </w:r>
      <w:r w:rsidR="002F62C7" w:rsidRPr="00E55F88">
        <w:rPr>
          <w:rFonts w:ascii="Garamond" w:hAnsi="Garamond"/>
        </w:rPr>
        <w:fldChar w:fldCharType="end"/>
      </w:r>
      <w:r w:rsidR="002F62C7">
        <w:rPr>
          <w:rFonts w:ascii="Garamond" w:hAnsi="Garamond"/>
        </w:rPr>
        <w:t>.</w:t>
      </w:r>
    </w:p>
    <w:p w14:paraId="3A921C10" w14:textId="124B5ED8" w:rsidR="002F62C7" w:rsidRDefault="002F62C7" w:rsidP="002F62C7">
      <w:pPr>
        <w:ind w:right="720"/>
        <w:jc w:val="both"/>
        <w:rPr>
          <w:rFonts w:ascii="Garamond" w:hAnsi="Garamond"/>
        </w:rPr>
      </w:pPr>
    </w:p>
    <w:p w14:paraId="70822D74" w14:textId="0A04477F" w:rsidR="002F62C7" w:rsidRDefault="002F62C7" w:rsidP="00380D49">
      <w:pPr>
        <w:spacing w:line="360" w:lineRule="auto"/>
        <w:jc w:val="both"/>
        <w:rPr>
          <w:rFonts w:ascii="Garamond" w:hAnsi="Garamond"/>
        </w:rPr>
      </w:pPr>
      <w:r>
        <w:rPr>
          <w:rFonts w:ascii="Garamond" w:hAnsi="Garamond"/>
        </w:rPr>
        <w:t>And here</w:t>
      </w:r>
      <w:r w:rsidR="001D0BA7">
        <w:rPr>
          <w:rFonts w:ascii="Garamond" w:hAnsi="Garamond"/>
        </w:rPr>
        <w:t xml:space="preserve"> </w:t>
      </w:r>
      <w:r>
        <w:rPr>
          <w:rFonts w:ascii="Garamond" w:hAnsi="Garamond"/>
        </w:rPr>
        <w:t>is Brian Berkey</w:t>
      </w:r>
      <w:r w:rsidR="00E96177">
        <w:rPr>
          <w:rFonts w:ascii="Garamond" w:hAnsi="Garamond"/>
        </w:rPr>
        <w:t xml:space="preserve">, explicitly drawing the </w:t>
      </w:r>
      <w:r w:rsidR="00C5340D">
        <w:rPr>
          <w:rFonts w:ascii="Garamond" w:hAnsi="Garamond"/>
        </w:rPr>
        <w:t>desired</w:t>
      </w:r>
      <w:r w:rsidR="00E96177">
        <w:rPr>
          <w:rFonts w:ascii="Garamond" w:hAnsi="Garamond"/>
        </w:rPr>
        <w:t xml:space="preserve"> epistemological conclusion</w:t>
      </w:r>
      <w:r>
        <w:rPr>
          <w:rFonts w:ascii="Garamond" w:hAnsi="Garamond"/>
        </w:rPr>
        <w:t>:</w:t>
      </w:r>
    </w:p>
    <w:p w14:paraId="3E8604C3" w14:textId="36719178" w:rsidR="002F62C7" w:rsidRDefault="002F62C7" w:rsidP="00375663">
      <w:pPr>
        <w:ind w:left="720" w:right="720"/>
        <w:jc w:val="both"/>
        <w:rPr>
          <w:rFonts w:ascii="Garamond" w:hAnsi="Garamond"/>
        </w:rPr>
      </w:pPr>
    </w:p>
    <w:p w14:paraId="4ADCF205" w14:textId="360D1FA2" w:rsidR="002F62C7" w:rsidRPr="002F62C7" w:rsidRDefault="002F62C7" w:rsidP="002F62C7">
      <w:pPr>
        <w:ind w:left="720" w:right="720"/>
        <w:jc w:val="both"/>
        <w:rPr>
          <w:rFonts w:ascii="Garamond" w:eastAsia="Times New Roman" w:hAnsi="Garamond" w:cs="Times New Roman"/>
        </w:rPr>
      </w:pPr>
      <w:r w:rsidRPr="002F62C7">
        <w:rPr>
          <w:rFonts w:ascii="Garamond" w:eastAsia="Times New Roman" w:hAnsi="Garamond" w:cs="Times New Roman"/>
        </w:rPr>
        <w:t xml:space="preserve">Those of us who are well off have self-interested reasons for favoring relatively undemanding views, and this fact might be thought to play a role in explaining our having the intuition that we cannot be obligated to make large sacrifices </w:t>
      </w:r>
      <w:proofErr w:type="gramStart"/>
      <w:r w:rsidRPr="002F62C7">
        <w:rPr>
          <w:rFonts w:ascii="Garamond" w:eastAsia="Times New Roman" w:hAnsi="Garamond" w:cs="Times New Roman"/>
        </w:rPr>
        <w:t>in order to</w:t>
      </w:r>
      <w:proofErr w:type="gramEnd"/>
      <w:r w:rsidRPr="002F62C7">
        <w:rPr>
          <w:rFonts w:ascii="Garamond" w:eastAsia="Times New Roman" w:hAnsi="Garamond" w:cs="Times New Roman"/>
        </w:rPr>
        <w:t>, for example, aid the global poor. Since there seems to be at least some reason to worry that the intuitions that motivate the demandingness objection are generated by a disposition to accept views that are convenient for us, given our current place in the distribution of benefits and burdens, we have at least some reason to be suspicious of direct appeals to these intuitions</w:t>
      </w:r>
      <w:r>
        <w:rPr>
          <w:rFonts w:ascii="Garamond" w:eastAsia="Times New Roman" w:hAnsi="Garamond" w:cs="Times New Roman"/>
        </w:rPr>
        <w:t>.</w:t>
      </w:r>
      <w:r w:rsidRPr="002F62C7">
        <w:rPr>
          <w:rFonts w:ascii="Garamond" w:eastAsia="Times New Roman" w:hAnsi="Garamond" w:cs="Times New Roman"/>
        </w:rPr>
        <w:t xml:space="preserve"> </w:t>
      </w:r>
      <w:r>
        <w:rPr>
          <w:rFonts w:ascii="Garamond" w:eastAsia="Times New Roman" w:hAnsi="Garamond" w:cs="Times New Roman"/>
        </w:rPr>
        <w:fldChar w:fldCharType="begin"/>
      </w:r>
      <w:r w:rsidR="0045421E">
        <w:rPr>
          <w:rFonts w:ascii="Garamond" w:eastAsia="Times New Roman" w:hAnsi="Garamond" w:cs="Times New Roman"/>
        </w:rPr>
        <w:instrText xml:space="preserve"> ADDIN EN.CITE &lt;EndNote&gt;&lt;Cite&gt;&lt;Author&gt;Berkey&lt;/Author&gt;&lt;Year&gt;2016&lt;/Year&gt;&lt;RecNum&gt;26756&lt;/RecNum&gt;&lt;Pages&gt;3022&lt;/Pages&gt;&lt;DisplayText&gt;(Berkey 2016, 3022)&lt;/DisplayText&gt;&lt;record&gt;&lt;rec-number&gt;26756&lt;/rec-number&gt;&lt;foreign-keys&gt;&lt;key app="EN" db-id="ex22zdet2d5vf6eda0bp5sd1xtwspefa2rtr" timestamp="1573614062"&gt;26756&lt;/key&gt;&lt;/foreign-keys&gt;&lt;ref-type name="Journal Article"&gt;17&lt;/ref-type&gt;&lt;contributors&gt;&lt;authors&gt;&lt;author&gt;Berkey, Brian&lt;/author&gt;&lt;/authors&gt;&lt;/contributors&gt;&lt;titles&gt;&lt;title&gt;The Demandingness of Morality: Toward a Reflective Equilibrium&lt;/title&gt;&lt;secondary-title&gt;Philosophical Studies&lt;/secondary-title&gt;&lt;/titles&gt;&lt;periodical&gt;&lt;full-title&gt;Philosophical Studies&lt;/full-title&gt;&lt;/periodical&gt;&lt;volume&gt;173&lt;/volume&gt;&lt;number&gt;11&lt;/number&gt;&lt;dates&gt;&lt;year&gt;2016&lt;/year&gt;&lt;/dates&gt;&lt;publisher&gt;Springer Verlag&lt;/publisher&gt;&lt;urls&gt;&lt;/urls&gt;&lt;/record&gt;&lt;/Cite&gt;&lt;/EndNote&gt;</w:instrText>
      </w:r>
      <w:r>
        <w:rPr>
          <w:rFonts w:ascii="Garamond" w:eastAsia="Times New Roman" w:hAnsi="Garamond" w:cs="Times New Roman"/>
        </w:rPr>
        <w:fldChar w:fldCharType="separate"/>
      </w:r>
      <w:r w:rsidR="0045421E">
        <w:rPr>
          <w:rFonts w:ascii="Garamond" w:eastAsia="Times New Roman" w:hAnsi="Garamond" w:cs="Times New Roman"/>
          <w:noProof/>
        </w:rPr>
        <w:t>(Berkey 2016, 3022)</w:t>
      </w:r>
      <w:r>
        <w:rPr>
          <w:rFonts w:ascii="Garamond" w:eastAsia="Times New Roman" w:hAnsi="Garamond" w:cs="Times New Roman"/>
        </w:rPr>
        <w:fldChar w:fldCharType="end"/>
      </w:r>
      <w:r>
        <w:rPr>
          <w:rFonts w:ascii="Garamond" w:eastAsia="Times New Roman" w:hAnsi="Garamond" w:cs="Times New Roman"/>
        </w:rPr>
        <w:tab/>
      </w:r>
    </w:p>
    <w:p w14:paraId="47A6F059" w14:textId="73FCF8AD" w:rsidR="002F62C7" w:rsidRPr="002F62C7" w:rsidRDefault="002F62C7" w:rsidP="002F62C7">
      <w:pPr>
        <w:ind w:left="720" w:right="720"/>
        <w:jc w:val="both"/>
        <w:rPr>
          <w:rFonts w:ascii="Garamond" w:eastAsia="Times New Roman" w:hAnsi="Garamond" w:cs="Times New Roman"/>
        </w:rPr>
      </w:pPr>
    </w:p>
    <w:p w14:paraId="5628561C" w14:textId="2F8A956E" w:rsidR="00DA3A12" w:rsidRDefault="00DA3A12" w:rsidP="00380D49">
      <w:pPr>
        <w:spacing w:line="360" w:lineRule="auto"/>
        <w:jc w:val="both"/>
        <w:rPr>
          <w:rFonts w:ascii="Garamond" w:hAnsi="Garamond"/>
        </w:rPr>
      </w:pPr>
      <w:r w:rsidRPr="00E55F88">
        <w:rPr>
          <w:rFonts w:ascii="Garamond" w:hAnsi="Garamond"/>
        </w:rPr>
        <w:t xml:space="preserve">The second </w:t>
      </w:r>
      <w:r w:rsidR="000005F2" w:rsidRPr="00E55F88">
        <w:rPr>
          <w:rFonts w:ascii="Garamond" w:hAnsi="Garamond"/>
        </w:rPr>
        <w:t xml:space="preserve">(related) </w:t>
      </w:r>
      <w:r w:rsidRPr="00E55F88">
        <w:rPr>
          <w:rFonts w:ascii="Garamond" w:hAnsi="Garamond"/>
        </w:rPr>
        <w:t>debate proceeds from the observation that moral disagreements are apparently quite widespread and intractable.  Critics of moral objectivism have long insisted that th</w:t>
      </w:r>
      <w:r w:rsidR="00C42EE5">
        <w:rPr>
          <w:rFonts w:ascii="Garamond" w:hAnsi="Garamond"/>
        </w:rPr>
        <w:t>is</w:t>
      </w:r>
      <w:r w:rsidRPr="00E55F88">
        <w:rPr>
          <w:rFonts w:ascii="Garamond" w:hAnsi="Garamond"/>
        </w:rPr>
        <w:t xml:space="preserve"> phenomenon makes trouble for the view.  This is because objectivism predicts a certain amount of convergence in belief; to the extent that we do not observe this convergence amongst apparently rational agents, we should become less confident that moral truths are objective. The objectivist’s move, at this point, is to deny those appearances by insisting that most agents are </w:t>
      </w:r>
      <w:r w:rsidRPr="00E55F88">
        <w:rPr>
          <w:rFonts w:ascii="Garamond" w:hAnsi="Garamond"/>
          <w:i/>
        </w:rPr>
        <w:t>not</w:t>
      </w:r>
      <w:r w:rsidRPr="00E55F88">
        <w:rPr>
          <w:rFonts w:ascii="Garamond" w:hAnsi="Garamond"/>
        </w:rPr>
        <w:t xml:space="preserve"> rational, because the moral beliefs of </w:t>
      </w:r>
      <w:r w:rsidR="00C67689">
        <w:rPr>
          <w:rFonts w:ascii="Garamond" w:hAnsi="Garamond"/>
        </w:rPr>
        <w:t xml:space="preserve">many or </w:t>
      </w:r>
      <w:r w:rsidRPr="00E55F88">
        <w:rPr>
          <w:rFonts w:ascii="Garamond" w:hAnsi="Garamond"/>
        </w:rPr>
        <w:t>most agents are strongly influenced by self-interest</w:t>
      </w:r>
      <w:r w:rsidR="005D5685" w:rsidRPr="00E55F88">
        <w:rPr>
          <w:rFonts w:ascii="Garamond" w:hAnsi="Garamond"/>
        </w:rPr>
        <w:t xml:space="preserve"> </w:t>
      </w:r>
      <w:r w:rsidR="005D5685" w:rsidRPr="00E55F88">
        <w:rPr>
          <w:rFonts w:ascii="Garamond" w:hAnsi="Garamond"/>
        </w:rPr>
        <w:fldChar w:fldCharType="begin"/>
      </w:r>
      <w:r w:rsidR="009A096B">
        <w:rPr>
          <w:rFonts w:ascii="Garamond" w:hAnsi="Garamond"/>
        </w:rPr>
        <w:instrText xml:space="preserve"> ADDIN EN.CITE &lt;EndNote&gt;&lt;Cite&gt;&lt;Author&gt;Enoch&lt;/Author&gt;&lt;Year&gt;2009&lt;/Year&gt;&lt;RecNum&gt;3399&lt;/RecNum&gt;&lt;DisplayText&gt;(Enoch 2009; Brink 1984)&lt;/DisplayText&gt;&lt;record&gt;&lt;rec-number&gt;3399&lt;/rec-number&gt;&lt;foreign-keys&gt;&lt;key app="EN" db-id="ex22zdet2d5vf6eda0bp5sd1xtwspefa2rtr" timestamp="1464640671"&gt;3399&lt;/key&gt;&lt;/foreign-keys&gt;&lt;ref-type name="Journal Article"&gt;17&lt;/ref-type&gt;&lt;contributors&gt;&lt;authors&gt;&lt;author&gt;Enoch, David&lt;/author&gt;&lt;/authors&gt;&lt;/contributors&gt;&lt;titles&gt;&lt;title&gt;How is moral disagreement a problem for realism?&lt;/title&gt;&lt;secondary-title&gt;Journal of Ethics&lt;/secondary-title&gt;&lt;/titles&gt;&lt;periodical&gt;&lt;full-title&gt;Journal of Ethics&lt;/full-title&gt;&lt;/periodical&gt;&lt;pages&gt;15-50&lt;/pages&gt;&lt;volume&gt;13&lt;/volume&gt;&lt;number&gt;1&lt;/number&gt;&lt;dates&gt;&lt;year&gt;2009&lt;/year&gt;&lt;pub-dates&gt;&lt;date&gt;2009&lt;/date&gt;&lt;/pub-dates&gt;&lt;/dates&gt;&lt;urls&gt;&lt;/urls&gt;&lt;/record&gt;&lt;/Cite&gt;&lt;Cite&gt;&lt;Author&gt;Brink&lt;/Author&gt;&lt;Year&gt;1984&lt;/Year&gt;&lt;RecNum&gt;2311&lt;/RecNum&gt;&lt;record&gt;&lt;rec-number&gt;2311&lt;/rec-number&gt;&lt;foreign-keys&gt;&lt;key app="EN" db-id="ex22zdet2d5vf6eda0bp5sd1xtwspefa2rtr" timestamp="1464640662"&gt;2311&lt;/key&gt;&lt;/foreign-keys&gt;&lt;ref-type name="Journal Article"&gt;17&lt;/ref-type&gt;&lt;contributors&gt;&lt;authors&gt;&lt;author&gt;Brink, David&lt;/author&gt;&lt;/authors&gt;&lt;/contributors&gt;&lt;titles&gt;&lt;title&gt;Moral realism and the sceptical arguments from disagreement and queerness&lt;/title&gt;&lt;secondary-title&gt;Australasian Journal of Philosophy&lt;/secondary-title&gt;&lt;/titles&gt;&lt;periodical&gt;&lt;full-title&gt;Australasian Journal of Philosophy&lt;/full-title&gt;&lt;/periodical&gt;&lt;pages&gt;111-125&lt;/pages&gt;&lt;volume&gt;62&lt;/volume&gt;&lt;number&gt;2&lt;/number&gt;&lt;dates&gt;&lt;year&gt;1984&lt;/year&gt;&lt;pub-dates&gt;&lt;date&gt;1984&lt;/date&gt;&lt;/pub-dates&gt;&lt;/dates&gt;&lt;urls&gt;&lt;/urls&gt;&lt;/record&gt;&lt;/Cite&gt;&lt;/EndNote&gt;</w:instrText>
      </w:r>
      <w:r w:rsidR="005D5685" w:rsidRPr="00E55F88">
        <w:rPr>
          <w:rFonts w:ascii="Garamond" w:hAnsi="Garamond"/>
        </w:rPr>
        <w:fldChar w:fldCharType="separate"/>
      </w:r>
      <w:r w:rsidR="009A096B">
        <w:rPr>
          <w:rFonts w:ascii="Garamond" w:hAnsi="Garamond"/>
          <w:noProof/>
        </w:rPr>
        <w:t>(Enoch 2009; Brink 1984)</w:t>
      </w:r>
      <w:r w:rsidR="005D5685" w:rsidRPr="00E55F88">
        <w:rPr>
          <w:rFonts w:ascii="Garamond" w:hAnsi="Garamond"/>
        </w:rPr>
        <w:fldChar w:fldCharType="end"/>
      </w:r>
      <w:r w:rsidRPr="00E55F88">
        <w:rPr>
          <w:rFonts w:ascii="Garamond" w:hAnsi="Garamond"/>
        </w:rPr>
        <w:t>.</w:t>
      </w:r>
      <w:r w:rsidR="00D87D28">
        <w:rPr>
          <w:rFonts w:ascii="Garamond" w:hAnsi="Garamond"/>
        </w:rPr>
        <w:t xml:space="preserve">  Peter </w:t>
      </w:r>
      <w:r w:rsidR="002F62C7">
        <w:rPr>
          <w:rFonts w:ascii="Garamond" w:hAnsi="Garamond"/>
        </w:rPr>
        <w:t>Seipel neatly summarizes the idea here:</w:t>
      </w:r>
    </w:p>
    <w:p w14:paraId="440F3C70" w14:textId="77777777" w:rsidR="002F62C7" w:rsidRDefault="002F62C7" w:rsidP="002F62C7">
      <w:pPr>
        <w:jc w:val="both"/>
        <w:rPr>
          <w:rFonts w:ascii="Garamond" w:hAnsi="Garamond"/>
        </w:rPr>
      </w:pPr>
    </w:p>
    <w:p w14:paraId="2B74C2F1" w14:textId="308F5BF3" w:rsidR="002F62C7" w:rsidRPr="00E55F88" w:rsidRDefault="00C54016" w:rsidP="002F62C7">
      <w:pPr>
        <w:ind w:left="720" w:right="720"/>
        <w:jc w:val="both"/>
        <w:rPr>
          <w:rFonts w:ascii="Garamond" w:hAnsi="Garamond"/>
        </w:rPr>
      </w:pPr>
      <w:r w:rsidRPr="00C54016">
        <w:rPr>
          <w:rFonts w:ascii="Garamond" w:hAnsi="Garamond"/>
        </w:rPr>
        <w:t xml:space="preserve">On this method of explanation, </w:t>
      </w:r>
      <w:r>
        <w:rPr>
          <w:rFonts w:ascii="Garamond" w:hAnsi="Garamond"/>
        </w:rPr>
        <w:t>i</w:t>
      </w:r>
      <w:r w:rsidR="002F62C7" w:rsidRPr="002F62C7">
        <w:rPr>
          <w:rFonts w:ascii="Garamond" w:hAnsi="Garamond"/>
        </w:rPr>
        <w:t>ntractable moral diversity is attributable to the distorting effects of our interests.</w:t>
      </w:r>
      <w:r w:rsidR="002F62C7">
        <w:rPr>
          <w:rFonts w:ascii="Garamond" w:hAnsi="Garamond"/>
        </w:rPr>
        <w:t xml:space="preserve"> </w:t>
      </w:r>
      <w:r w:rsidR="002F62C7" w:rsidRPr="002F62C7">
        <w:rPr>
          <w:rFonts w:ascii="Garamond" w:hAnsi="Garamond"/>
        </w:rPr>
        <w:t>People tend to disagree about moral matters because self-interest makes them prone</w:t>
      </w:r>
      <w:r w:rsidR="002F62C7">
        <w:rPr>
          <w:rFonts w:ascii="Garamond" w:hAnsi="Garamond"/>
        </w:rPr>
        <w:t xml:space="preserve"> </w:t>
      </w:r>
      <w:r w:rsidR="002F62C7" w:rsidRPr="002F62C7">
        <w:rPr>
          <w:rFonts w:ascii="Garamond" w:hAnsi="Garamond"/>
        </w:rPr>
        <w:t>to error, leading them to endorse self-serving moral beliefs.</w:t>
      </w:r>
      <w:r w:rsidR="002F62C7">
        <w:rPr>
          <w:rFonts w:ascii="Garamond" w:hAnsi="Garamond"/>
        </w:rPr>
        <w:t xml:space="preserve"> </w:t>
      </w:r>
      <w:r w:rsidR="002F62C7">
        <w:rPr>
          <w:rFonts w:ascii="Garamond" w:hAnsi="Garamond"/>
        </w:rPr>
        <w:fldChar w:fldCharType="begin"/>
      </w:r>
      <w:r w:rsidR="0045421E">
        <w:rPr>
          <w:rFonts w:ascii="Garamond" w:hAnsi="Garamond"/>
        </w:rPr>
        <w:instrText xml:space="preserve"> ADDIN EN.CITE &lt;EndNote&gt;&lt;Cite&gt;&lt;Author&gt;Seipel&lt;/Author&gt;&lt;Year&gt;2019&lt;/Year&gt;&lt;RecNum&gt;26966&lt;/RecNum&gt;&lt;DisplayText&gt;(Seipel 2019)&lt;/DisplayText&gt;&lt;record&gt;&lt;rec-number&gt;26966&lt;/rec-number&gt;&lt;foreign-keys&gt;&lt;key app="EN" db-id="ex22zdet2d5vf6eda0bp5sd1xtwspefa2rtr" timestamp="1574804807"&gt;26966&lt;/key&gt;&lt;/foreign-keys&gt;&lt;ref-type name="Journal Article"&gt;17&lt;/ref-type&gt;&lt;contributors&gt;&lt;authors&gt;&lt;author&gt;Seipel, Peter&lt;/author&gt;&lt;/authors&gt;&lt;/contributors&gt;&lt;titles&gt;&lt;title&gt;Famine, affluence, and philosophers’ biases&lt;/title&gt;&lt;secondary-title&gt;Philosophical Studies&lt;/secondary-title&gt;&lt;/titles&gt;&lt;periodical&gt;&lt;full-title&gt;Philosophical Studies&lt;/full-title&gt;&lt;/periodical&gt;&lt;dates&gt;&lt;year&gt;2019&lt;/year&gt;&lt;pub-dates&gt;&lt;date&gt;October 31&lt;/date&gt;&lt;/pub-dates&gt;&lt;/dates&gt;&lt;isbn&gt;1573-0883&lt;/isbn&gt;&lt;label&gt;Seipel2019&lt;/label&gt;&lt;work-type&gt;journal article&lt;/work-type&gt;&lt;urls&gt;&lt;related-urls&gt;&lt;url&gt;https://doi.org/10.1007/s11098-019-01352-7&lt;/url&gt;&lt;/related-urls&gt;&lt;/urls&gt;&lt;electronic-resource-num&gt;10.1007/s11098-019-01352-7&lt;/electronic-resource-num&gt;&lt;/record&gt;&lt;/Cite&gt;&lt;/EndNote&gt;</w:instrText>
      </w:r>
      <w:r w:rsidR="002F62C7">
        <w:rPr>
          <w:rFonts w:ascii="Garamond" w:hAnsi="Garamond"/>
        </w:rPr>
        <w:fldChar w:fldCharType="separate"/>
      </w:r>
      <w:r w:rsidR="002F62C7">
        <w:rPr>
          <w:rFonts w:ascii="Garamond" w:hAnsi="Garamond"/>
          <w:noProof/>
        </w:rPr>
        <w:t>(Seipel 2019)</w:t>
      </w:r>
      <w:r w:rsidR="002F62C7">
        <w:rPr>
          <w:rFonts w:ascii="Garamond" w:hAnsi="Garamond"/>
        </w:rPr>
        <w:fldChar w:fldCharType="end"/>
      </w:r>
    </w:p>
    <w:p w14:paraId="647C58B2" w14:textId="74807737" w:rsidR="00DA3A12" w:rsidRDefault="00DA3A12" w:rsidP="00DA3A12">
      <w:pPr>
        <w:jc w:val="both"/>
        <w:rPr>
          <w:rFonts w:ascii="Garamond" w:hAnsi="Garamond"/>
        </w:rPr>
      </w:pPr>
    </w:p>
    <w:p w14:paraId="11638D6B" w14:textId="01584284" w:rsidR="00DA3A12" w:rsidRPr="00E55F88" w:rsidRDefault="00DA3A12" w:rsidP="00380D49">
      <w:pPr>
        <w:spacing w:line="360" w:lineRule="auto"/>
        <w:jc w:val="both"/>
        <w:rPr>
          <w:rFonts w:ascii="Garamond" w:hAnsi="Garamond"/>
        </w:rPr>
      </w:pPr>
      <w:r w:rsidRPr="00E55F88">
        <w:rPr>
          <w:rFonts w:ascii="Garamond" w:hAnsi="Garamond"/>
        </w:rPr>
        <w:t xml:space="preserve">In each case, a substantive philosophical conclusion is generated by that key, undefended assumption: that self-interest </w:t>
      </w:r>
      <w:r w:rsidR="005D5685" w:rsidRPr="00E55F88">
        <w:rPr>
          <w:rFonts w:ascii="Garamond" w:hAnsi="Garamond"/>
        </w:rPr>
        <w:t xml:space="preserve">necessarily </w:t>
      </w:r>
      <w:r w:rsidRPr="00E55F88">
        <w:rPr>
          <w:rFonts w:ascii="Garamond" w:hAnsi="Garamond"/>
        </w:rPr>
        <w:t xml:space="preserve">renders moral belief less justified, </w:t>
      </w:r>
      <w:proofErr w:type="gramStart"/>
      <w:r w:rsidRPr="00E55F88">
        <w:rPr>
          <w:rFonts w:ascii="Garamond" w:hAnsi="Garamond"/>
        </w:rPr>
        <w:t>trustworthy</w:t>
      </w:r>
      <w:proofErr w:type="gramEnd"/>
      <w:r w:rsidRPr="00E55F88">
        <w:rPr>
          <w:rFonts w:ascii="Garamond" w:hAnsi="Garamond"/>
        </w:rPr>
        <w:t xml:space="preserve"> or reliable.  </w:t>
      </w:r>
    </w:p>
    <w:p w14:paraId="3334F2CD" w14:textId="77777777" w:rsidR="00DA3A12" w:rsidRPr="00E55F88" w:rsidRDefault="00DA3A12" w:rsidP="00DA3A12">
      <w:pPr>
        <w:jc w:val="both"/>
        <w:rPr>
          <w:rFonts w:ascii="Garamond" w:hAnsi="Garamond"/>
        </w:rPr>
      </w:pPr>
    </w:p>
    <w:p w14:paraId="11536D67" w14:textId="1EBD0103" w:rsidR="00DA3A12" w:rsidRPr="00E55F88" w:rsidRDefault="000257B1" w:rsidP="00380D49">
      <w:pPr>
        <w:spacing w:line="360" w:lineRule="auto"/>
        <w:jc w:val="both"/>
        <w:rPr>
          <w:rFonts w:ascii="Garamond" w:hAnsi="Garamond"/>
        </w:rPr>
      </w:pPr>
      <w:r>
        <w:rPr>
          <w:rFonts w:ascii="Garamond" w:hAnsi="Garamond"/>
        </w:rPr>
        <w:t xml:space="preserve">Now, </w:t>
      </w:r>
      <w:r w:rsidR="00E73556" w:rsidRPr="00E55F88">
        <w:rPr>
          <w:rFonts w:ascii="Garamond" w:hAnsi="Garamond"/>
        </w:rPr>
        <w:t xml:space="preserve">at this point, a clarification is in order.  </w:t>
      </w:r>
      <w:proofErr w:type="gramStart"/>
      <w:r w:rsidR="00E73556" w:rsidRPr="00E55F88">
        <w:rPr>
          <w:rFonts w:ascii="Garamond" w:hAnsi="Garamond"/>
        </w:rPr>
        <w:t>I</w:t>
      </w:r>
      <w:r w:rsidR="00DA3A12" w:rsidRPr="00E55F88">
        <w:rPr>
          <w:rFonts w:ascii="Garamond" w:hAnsi="Garamond"/>
        </w:rPr>
        <w:t>n order for</w:t>
      </w:r>
      <w:proofErr w:type="gramEnd"/>
      <w:r w:rsidR="00DA3A12" w:rsidRPr="00E55F88">
        <w:rPr>
          <w:rFonts w:ascii="Garamond" w:hAnsi="Garamond"/>
        </w:rPr>
        <w:t xml:space="preserve"> these arguments to work, their proponents cannot really be drawing only on (F2) as stated above.  This is because the kind of influence at work in these examples is rarely </w:t>
      </w:r>
      <w:r w:rsidR="00DA3A12" w:rsidRPr="009D36E1">
        <w:rPr>
          <w:rFonts w:ascii="Garamond" w:hAnsi="Garamond"/>
        </w:rPr>
        <w:t>purely</w:t>
      </w:r>
      <w:r w:rsidR="00DA3A12" w:rsidRPr="00E55F88">
        <w:rPr>
          <w:rFonts w:ascii="Garamond" w:hAnsi="Garamond"/>
        </w:rPr>
        <w:t xml:space="preserve"> egoistic.  Human beings in fact tend to display two marked tendencies, each of which is suggested by writers</w:t>
      </w:r>
      <w:r w:rsidR="00CA6789">
        <w:rPr>
          <w:rFonts w:ascii="Garamond" w:hAnsi="Garamond"/>
        </w:rPr>
        <w:t xml:space="preserve"> in </w:t>
      </w:r>
      <w:r w:rsidR="00CA6789">
        <w:rPr>
          <w:rFonts w:ascii="Garamond" w:hAnsi="Garamond"/>
        </w:rPr>
        <w:lastRenderedPageBreak/>
        <w:t>this area</w:t>
      </w:r>
      <w:r w:rsidR="00DA3A12" w:rsidRPr="00E55F88">
        <w:rPr>
          <w:rFonts w:ascii="Garamond" w:hAnsi="Garamond"/>
        </w:rPr>
        <w:t>.  The first is indeed to form moral beliefs and values</w:t>
      </w:r>
      <w:r w:rsidR="008B7FF0">
        <w:rPr>
          <w:rFonts w:ascii="Garamond" w:hAnsi="Garamond"/>
        </w:rPr>
        <w:t xml:space="preserve"> in a way that is disproportionately influenced by</w:t>
      </w:r>
      <w:r w:rsidR="00DA3A12" w:rsidRPr="00E55F88">
        <w:rPr>
          <w:rFonts w:ascii="Garamond" w:hAnsi="Garamond"/>
        </w:rPr>
        <w:t xml:space="preserve"> their </w:t>
      </w:r>
      <w:r w:rsidR="00DA3A12" w:rsidRPr="009D36E1">
        <w:rPr>
          <w:rFonts w:ascii="Garamond" w:hAnsi="Garamond"/>
        </w:rPr>
        <w:t>own</w:t>
      </w:r>
      <w:r w:rsidR="00DA3A12" w:rsidRPr="00E55F88">
        <w:rPr>
          <w:rFonts w:ascii="Garamond" w:hAnsi="Garamond"/>
        </w:rPr>
        <w:t xml:space="preserve"> welfare, and the second is to form beliefs and values </w:t>
      </w:r>
      <w:proofErr w:type="gramStart"/>
      <w:r w:rsidR="00DA3A12" w:rsidRPr="00E55F88">
        <w:rPr>
          <w:rFonts w:ascii="Garamond" w:hAnsi="Garamond"/>
        </w:rPr>
        <w:t>on the basis of</w:t>
      </w:r>
      <w:proofErr w:type="gramEnd"/>
      <w:r w:rsidR="00DA3A12" w:rsidRPr="00E55F88">
        <w:rPr>
          <w:rFonts w:ascii="Garamond" w:hAnsi="Garamond"/>
        </w:rPr>
        <w:t xml:space="preserve"> the welfare of their loved ones, family, friends, communities or fellow members of a social class.</w:t>
      </w:r>
      <w:r w:rsidR="00084128" w:rsidRPr="00E55F88">
        <w:rPr>
          <w:rStyle w:val="FootnoteReference"/>
          <w:rFonts w:ascii="Garamond" w:hAnsi="Garamond"/>
        </w:rPr>
        <w:footnoteReference w:id="5"/>
      </w:r>
      <w:r w:rsidR="00DA3A12" w:rsidRPr="00E55F88">
        <w:rPr>
          <w:rFonts w:ascii="Garamond" w:hAnsi="Garamond"/>
        </w:rPr>
        <w:t xml:space="preserve">  Each of these is </w:t>
      </w:r>
      <w:r w:rsidR="00972B95">
        <w:rPr>
          <w:rFonts w:ascii="Garamond" w:hAnsi="Garamond"/>
        </w:rPr>
        <w:t xml:space="preserve">generally </w:t>
      </w:r>
      <w:r w:rsidR="00DA3A12" w:rsidRPr="00E55F88">
        <w:rPr>
          <w:rFonts w:ascii="Garamond" w:hAnsi="Garamond"/>
        </w:rPr>
        <w:t xml:space="preserve">viewed as problematic by the philosophers I’ve been discussing, but for clarity’s sake I’ll </w:t>
      </w:r>
      <w:r w:rsidR="00C67689">
        <w:rPr>
          <w:rFonts w:ascii="Garamond" w:hAnsi="Garamond"/>
        </w:rPr>
        <w:t xml:space="preserve">sometimes </w:t>
      </w:r>
      <w:r w:rsidR="00DA3A12" w:rsidRPr="00E55F88">
        <w:rPr>
          <w:rFonts w:ascii="Garamond" w:hAnsi="Garamond"/>
        </w:rPr>
        <w:t xml:space="preserve">keep them separate.  When I speak of </w:t>
      </w:r>
      <w:r w:rsidR="00DA3A12" w:rsidRPr="00E55F88">
        <w:rPr>
          <w:rFonts w:ascii="Garamond" w:hAnsi="Garamond"/>
          <w:i/>
        </w:rPr>
        <w:t xml:space="preserve">Egoistic </w:t>
      </w:r>
      <w:proofErr w:type="gramStart"/>
      <w:r w:rsidR="00DA3A12" w:rsidRPr="00E55F88">
        <w:rPr>
          <w:rFonts w:ascii="Garamond" w:hAnsi="Garamond"/>
          <w:i/>
        </w:rPr>
        <w:t>Influence</w:t>
      </w:r>
      <w:proofErr w:type="gramEnd"/>
      <w:r w:rsidR="00DA3A12" w:rsidRPr="00E55F88">
        <w:rPr>
          <w:rFonts w:ascii="Garamond" w:hAnsi="Garamond"/>
        </w:rPr>
        <w:t xml:space="preserve"> I’ll be referring to the process whereby beliefs and values are adopted, entirely or in part, because they increase the believer’s own welfare.  On the other hand, when I speak of </w:t>
      </w:r>
      <w:r w:rsidR="00DA3A12" w:rsidRPr="00E55F88">
        <w:rPr>
          <w:rFonts w:ascii="Garamond" w:hAnsi="Garamond"/>
          <w:i/>
        </w:rPr>
        <w:t xml:space="preserve">Parochial </w:t>
      </w:r>
      <w:proofErr w:type="gramStart"/>
      <w:r w:rsidR="00DA3A12" w:rsidRPr="00E55F88">
        <w:rPr>
          <w:rFonts w:ascii="Garamond" w:hAnsi="Garamond"/>
          <w:i/>
        </w:rPr>
        <w:t>Influence</w:t>
      </w:r>
      <w:proofErr w:type="gramEnd"/>
      <w:r w:rsidR="00DA3A12" w:rsidRPr="00E55F88">
        <w:rPr>
          <w:rFonts w:ascii="Garamond" w:hAnsi="Garamond"/>
        </w:rPr>
        <w:t xml:space="preserve"> I’ll be referring to the process whereby beliefs and values are adopted, again entirely or in part, because they protect or increase the welfare of the believer’s friends, family, and broader social compatriots.</w:t>
      </w:r>
      <w:r w:rsidR="00C67689">
        <w:rPr>
          <w:rFonts w:ascii="Garamond" w:hAnsi="Garamond"/>
        </w:rPr>
        <w:t xml:space="preserve">  “Self-interest”, as I will continue to use the term, refers to </w:t>
      </w:r>
      <w:r w:rsidR="00281356">
        <w:rPr>
          <w:rFonts w:ascii="Garamond" w:hAnsi="Garamond"/>
        </w:rPr>
        <w:t>both</w:t>
      </w:r>
      <w:r w:rsidR="00C67689">
        <w:rPr>
          <w:rFonts w:ascii="Garamond" w:hAnsi="Garamond"/>
        </w:rPr>
        <w:t xml:space="preserve"> types of influence.</w:t>
      </w:r>
    </w:p>
    <w:p w14:paraId="4898D478" w14:textId="77777777" w:rsidR="00DA3A12" w:rsidRPr="00E55F88" w:rsidRDefault="00DA3A12" w:rsidP="00DA3A12">
      <w:pPr>
        <w:jc w:val="both"/>
        <w:rPr>
          <w:rFonts w:ascii="Garamond" w:hAnsi="Garamond"/>
        </w:rPr>
      </w:pPr>
    </w:p>
    <w:p w14:paraId="2A1BE772" w14:textId="7FA9C8BB" w:rsidR="00DA3A12" w:rsidRPr="00E55F88" w:rsidRDefault="00991ABB" w:rsidP="00380D49">
      <w:pPr>
        <w:spacing w:line="360" w:lineRule="auto"/>
        <w:jc w:val="both"/>
        <w:rPr>
          <w:rFonts w:ascii="Garamond" w:hAnsi="Garamond"/>
        </w:rPr>
      </w:pPr>
      <w:r>
        <w:rPr>
          <w:rFonts w:ascii="Garamond" w:hAnsi="Garamond"/>
        </w:rPr>
        <w:t>B</w:t>
      </w:r>
      <w:r w:rsidR="00DA3A12" w:rsidRPr="00E55F88">
        <w:rPr>
          <w:rFonts w:ascii="Garamond" w:hAnsi="Garamond"/>
        </w:rPr>
        <w:t xml:space="preserve">oth types of influence are often cited.  For example, Ralph Wedgwood, in discussing </w:t>
      </w:r>
      <w:r w:rsidR="00D62AAA" w:rsidRPr="00E55F88">
        <w:rPr>
          <w:rFonts w:ascii="Garamond" w:hAnsi="Garamond"/>
        </w:rPr>
        <w:t xml:space="preserve">persistent </w:t>
      </w:r>
      <w:r w:rsidR="00DA3A12" w:rsidRPr="00E55F88">
        <w:rPr>
          <w:rFonts w:ascii="Garamond" w:hAnsi="Garamond"/>
        </w:rPr>
        <w:t xml:space="preserve">moral disagreement amongst philosophers, writes </w:t>
      </w:r>
      <w:proofErr w:type="gramStart"/>
      <w:r w:rsidR="00DA3A12" w:rsidRPr="00E55F88">
        <w:rPr>
          <w:rFonts w:ascii="Garamond" w:hAnsi="Garamond"/>
        </w:rPr>
        <w:t>that institutional incentives</w:t>
      </w:r>
      <w:proofErr w:type="gramEnd"/>
      <w:r w:rsidR="00DA3A12" w:rsidRPr="00E55F88">
        <w:rPr>
          <w:rFonts w:ascii="Garamond" w:hAnsi="Garamond"/>
        </w:rPr>
        <w:t xml:space="preserve"> strongly encourage philosophers to “</w:t>
      </w:r>
      <w:r w:rsidR="00DA3A12" w:rsidRPr="00E55F88">
        <w:rPr>
          <w:rFonts w:ascii="Courier New" w:hAnsi="Courier New" w:cs="Courier New"/>
        </w:rPr>
        <w:t>﻿</w:t>
      </w:r>
      <w:r w:rsidR="00DA3A12" w:rsidRPr="00E55F88">
        <w:rPr>
          <w:rFonts w:ascii="Garamond" w:hAnsi="Garamond"/>
        </w:rPr>
        <w:t xml:space="preserve">fall in love with the theory they are defending, and so come to believe the theory with greater confidence than they are really entitled to” (2014, 38).  This is a paradigm case of purely egoistic </w:t>
      </w:r>
      <w:proofErr w:type="gramStart"/>
      <w:r w:rsidR="00DA3A12" w:rsidRPr="00E55F88">
        <w:rPr>
          <w:rFonts w:ascii="Garamond" w:hAnsi="Garamond"/>
        </w:rPr>
        <w:t>influence, since</w:t>
      </w:r>
      <w:proofErr w:type="gramEnd"/>
      <w:r w:rsidR="00DA3A12" w:rsidRPr="00E55F88">
        <w:rPr>
          <w:rFonts w:ascii="Garamond" w:hAnsi="Garamond"/>
        </w:rPr>
        <w:t xml:space="preserve"> the individual philosopher’s well-being (as </w:t>
      </w:r>
      <w:r w:rsidR="0012721F">
        <w:rPr>
          <w:rFonts w:ascii="Garamond" w:hAnsi="Garamond"/>
        </w:rPr>
        <w:t xml:space="preserve">partly </w:t>
      </w:r>
      <w:r w:rsidR="00DA3A12" w:rsidRPr="00E55F88">
        <w:rPr>
          <w:rFonts w:ascii="Garamond" w:hAnsi="Garamond"/>
        </w:rPr>
        <w:t>determined by institutional success) is said to be driving their strong acceptance of a theory.</w:t>
      </w:r>
      <w:r w:rsidR="00155029">
        <w:rPr>
          <w:rFonts w:ascii="Garamond" w:hAnsi="Garamond"/>
        </w:rPr>
        <w:t xml:space="preserve">  Wedgwood concludes that persistent disagreement is no skeptical threat, because most participants are not forming their beliefs in a reliable or trustworthy manner.</w:t>
      </w:r>
    </w:p>
    <w:p w14:paraId="0B8AD0D1" w14:textId="77777777" w:rsidR="00DA3A12" w:rsidRPr="00E55F88" w:rsidRDefault="00DA3A12" w:rsidP="00380D49">
      <w:pPr>
        <w:spacing w:line="360" w:lineRule="auto"/>
        <w:jc w:val="both"/>
        <w:rPr>
          <w:rFonts w:ascii="Garamond" w:hAnsi="Garamond"/>
        </w:rPr>
      </w:pPr>
    </w:p>
    <w:p w14:paraId="67799194" w14:textId="21BF3F19" w:rsidR="00DA3A12" w:rsidRPr="00E55F88" w:rsidRDefault="00DA3A12" w:rsidP="00380D49">
      <w:pPr>
        <w:spacing w:line="360" w:lineRule="auto"/>
        <w:jc w:val="both"/>
        <w:rPr>
          <w:rFonts w:ascii="Garamond" w:eastAsia="Times New Roman" w:hAnsi="Garamond" w:cs="Times New Roman"/>
        </w:rPr>
      </w:pPr>
      <w:r w:rsidRPr="00E55F88">
        <w:rPr>
          <w:rFonts w:ascii="Garamond" w:hAnsi="Garamond"/>
        </w:rPr>
        <w:t>Parochial influence is also often cited.  In discussing the meta-ethical argument against objectivism, for example, Richard Boyd insists that “class interests” have played a strong role in the maintenance of problematic moral beliefs throughout human history</w:t>
      </w:r>
      <w:r w:rsidR="00E25686">
        <w:rPr>
          <w:rFonts w:ascii="Garamond" w:hAnsi="Garamond"/>
        </w:rPr>
        <w:t xml:space="preserve"> </w:t>
      </w:r>
      <w:r w:rsidR="00E25686">
        <w:rPr>
          <w:rFonts w:ascii="Garamond" w:hAnsi="Garamond"/>
        </w:rPr>
        <w:fldChar w:fldCharType="begin"/>
      </w:r>
      <w:r w:rsidR="0045421E">
        <w:rPr>
          <w:rFonts w:ascii="Garamond" w:hAnsi="Garamond"/>
        </w:rPr>
        <w:instrText xml:space="preserve"> ADDIN EN.CITE &lt;EndNote&gt;&lt;Cite&gt;&lt;Author&gt;Boyd&lt;/Author&gt;&lt;Year&gt;1988&lt;/Year&gt;&lt;RecNum&gt;1602&lt;/RecNum&gt;&lt;DisplayText&gt;(Boyd 1988)&lt;/DisplayText&gt;&lt;record&gt;&lt;rec-number&gt;1602&lt;/rec-number&gt;&lt;foreign-keys&gt;&lt;key app="EN" db-id="ex22zdet2d5vf6eda0bp5sd1xtwspefa2rtr" timestamp="1464640658"&gt;1602&lt;/key&gt;&lt;/foreign-keys&gt;&lt;ref-type name="Book Section"&gt;5&lt;/ref-type&gt;&lt;contributors&gt;&lt;authors&gt;&lt;author&gt;Boyd, Richard&lt;/author&gt;&lt;/authors&gt;&lt;secondary-authors&gt;&lt;author&gt;Sayre-McCord, G.&lt;/author&gt;&lt;/secondary-authors&gt;&lt;/contributors&gt;&lt;titles&gt;&lt;title&gt;How to be a Moral Realist&lt;/title&gt;&lt;secondary-title&gt;Essays on Moral Realism&lt;/secondary-title&gt;&lt;/titles&gt;&lt;pages&gt;181-228&lt;/pages&gt;&lt;dates&gt;&lt;year&gt;1988&lt;/year&gt;&lt;pub-dates&gt;&lt;date&gt;1988&lt;/date&gt;&lt;/pub-dates&gt;&lt;/dates&gt;&lt;publisher&gt;Cornell University Press&lt;/publisher&gt;&lt;urls&gt;&lt;/urls&gt;&lt;/record&gt;&lt;/Cite&gt;&lt;/EndNote&gt;</w:instrText>
      </w:r>
      <w:r w:rsidR="00E25686">
        <w:rPr>
          <w:rFonts w:ascii="Garamond" w:hAnsi="Garamond"/>
        </w:rPr>
        <w:fldChar w:fldCharType="separate"/>
      </w:r>
      <w:r w:rsidR="00E25686">
        <w:rPr>
          <w:rFonts w:ascii="Garamond" w:hAnsi="Garamond"/>
          <w:noProof/>
        </w:rPr>
        <w:t>(Boyd 1988)</w:t>
      </w:r>
      <w:r w:rsidR="00E25686">
        <w:rPr>
          <w:rFonts w:ascii="Garamond" w:hAnsi="Garamond"/>
        </w:rPr>
        <w:fldChar w:fldCharType="end"/>
      </w:r>
      <w:r w:rsidRPr="00E55F88">
        <w:rPr>
          <w:rFonts w:ascii="Garamond" w:hAnsi="Garamond"/>
        </w:rPr>
        <w:t xml:space="preserve">.  And Catherine Wilson, discussing </w:t>
      </w:r>
      <w:r w:rsidR="00FD6BFE">
        <w:rPr>
          <w:rFonts w:ascii="Garamond" w:hAnsi="Garamond"/>
        </w:rPr>
        <w:t>Susan Wolf and Bernard Williams’</w:t>
      </w:r>
      <w:r w:rsidRPr="00E55F88">
        <w:rPr>
          <w:rFonts w:ascii="Garamond" w:hAnsi="Garamond"/>
        </w:rPr>
        <w:t xml:space="preserve"> dismissal of “revisionary” moral philosophers like Singer, </w:t>
      </w:r>
      <w:r w:rsidR="0012721F">
        <w:rPr>
          <w:rFonts w:ascii="Garamond" w:hAnsi="Garamond"/>
        </w:rPr>
        <w:t>argues</w:t>
      </w:r>
      <w:r w:rsidRPr="00E55F88">
        <w:rPr>
          <w:rFonts w:ascii="Garamond" w:hAnsi="Garamond"/>
        </w:rPr>
        <w:t xml:space="preserve"> that this dismissal “</w:t>
      </w:r>
      <w:r w:rsidRPr="00E55F88">
        <w:rPr>
          <w:rFonts w:ascii="Garamond" w:eastAsia="Times New Roman" w:hAnsi="Garamond" w:cs="Times New Roman"/>
        </w:rPr>
        <w:t xml:space="preserve">constitutes a defense of a life of leisure and privilege” typical of the academic classes.  She </w:t>
      </w:r>
      <w:r w:rsidR="00FC6C71">
        <w:rPr>
          <w:rFonts w:ascii="Garamond" w:eastAsia="Times New Roman" w:hAnsi="Garamond" w:cs="Times New Roman"/>
        </w:rPr>
        <w:t>suggests</w:t>
      </w:r>
      <w:r w:rsidRPr="00E55F88">
        <w:rPr>
          <w:rFonts w:ascii="Garamond" w:eastAsia="Times New Roman" w:hAnsi="Garamond" w:cs="Times New Roman"/>
        </w:rPr>
        <w:t xml:space="preserve"> that the fact that “that </w:t>
      </w:r>
      <w:r w:rsidRPr="00E55F88">
        <w:rPr>
          <w:rFonts w:ascii="Garamond" w:eastAsia="Times New Roman" w:hAnsi="Garamond" w:cs="Times New Roman"/>
          <w:i/>
        </w:rPr>
        <w:t>our</w:t>
      </w:r>
      <w:r w:rsidRPr="00E55F88">
        <w:rPr>
          <w:rFonts w:ascii="Garamond" w:eastAsia="Times New Roman" w:hAnsi="Garamond" w:cs="Times New Roman"/>
        </w:rPr>
        <w:t xml:space="preserve"> ordinary way of life does appear immune from </w:t>
      </w:r>
      <w:r w:rsidRPr="00E55F88">
        <w:rPr>
          <w:rFonts w:ascii="Garamond" w:eastAsia="Times New Roman" w:hAnsi="Garamond" w:cs="Times New Roman"/>
        </w:rPr>
        <w:lastRenderedPageBreak/>
        <w:t>criticism… is due to the desire that it be made to appear so.”</w:t>
      </w:r>
      <w:r w:rsidR="00E73556" w:rsidRPr="00E55F88">
        <w:rPr>
          <w:rFonts w:ascii="Garamond" w:eastAsia="Times New Roman" w:hAnsi="Garamond" w:cs="Times New Roman"/>
        </w:rPr>
        <w:fldChar w:fldCharType="begin"/>
      </w:r>
      <w:r w:rsidR="0045421E">
        <w:rPr>
          <w:rFonts w:ascii="Garamond" w:eastAsia="Times New Roman" w:hAnsi="Garamond" w:cs="Times New Roman"/>
        </w:rPr>
        <w:instrText xml:space="preserve"> ADDIN EN.CITE &lt;EndNote&gt;&lt;Cite&gt;&lt;Author&gt;Wilson&lt;/Author&gt;&lt;Year&gt;1984&lt;/Year&gt;&lt;RecNum&gt;20132&lt;/RecNum&gt;&lt;Pages&gt;289&lt;/Pages&gt;&lt;DisplayText&gt;(Wilson 1984, 289)&lt;/DisplayText&gt;&lt;record&gt;&lt;rec-number&gt;20132&lt;/rec-number&gt;&lt;foreign-keys&gt;&lt;key app="EN" db-id="ex22zdet2d5vf6eda0bp5sd1xtwspefa2rtr" timestamp="1572972640"&gt;20132&lt;/key&gt;&lt;/foreign-keys&gt;&lt;ref-type name="Journal Article"&gt;17&lt;/ref-type&gt;&lt;contributors&gt;&lt;authors&gt;&lt;author&gt;Wilson, Catherine&lt;/author&gt;&lt;/authors&gt;&lt;/contributors&gt;&lt;titles&gt;&lt;title&gt;On Some Alleged Limitations to Moral Endeavour&lt;/title&gt;&lt;secondary-title&gt;The Journal of Philosophy&lt;/secondary-title&gt;&lt;/titles&gt;&lt;periodical&gt;&lt;full-title&gt;The Journal of Philosophy&lt;/full-title&gt;&lt;/periodical&gt;&lt;pages&gt;275-289&lt;/pages&gt;&lt;volume&gt;90&lt;/volume&gt;&lt;number&gt;6&lt;/number&gt;&lt;dates&gt;&lt;year&gt;1984&lt;/year&gt;&lt;/dates&gt;&lt;urls&gt;&lt;/urls&gt;&lt;/record&gt;&lt;/Cite&gt;&lt;/EndNote&gt;</w:instrText>
      </w:r>
      <w:r w:rsidR="00E73556" w:rsidRPr="00E55F88">
        <w:rPr>
          <w:rFonts w:ascii="Garamond" w:eastAsia="Times New Roman" w:hAnsi="Garamond" w:cs="Times New Roman"/>
        </w:rPr>
        <w:fldChar w:fldCharType="separate"/>
      </w:r>
      <w:r w:rsidR="0045421E">
        <w:rPr>
          <w:rFonts w:ascii="Garamond" w:eastAsia="Times New Roman" w:hAnsi="Garamond" w:cs="Times New Roman"/>
          <w:noProof/>
        </w:rPr>
        <w:t>(Wilson 1984, 289)</w:t>
      </w:r>
      <w:r w:rsidR="00E73556" w:rsidRPr="00E55F88">
        <w:rPr>
          <w:rFonts w:ascii="Garamond" w:eastAsia="Times New Roman" w:hAnsi="Garamond" w:cs="Times New Roman"/>
        </w:rPr>
        <w:fldChar w:fldCharType="end"/>
      </w:r>
      <w:r w:rsidRPr="00E55F88">
        <w:rPr>
          <w:rFonts w:ascii="Garamond" w:eastAsia="Times New Roman" w:hAnsi="Garamond" w:cs="Times New Roman"/>
        </w:rPr>
        <w:t xml:space="preserve"> </w:t>
      </w:r>
      <w:r w:rsidR="00E73556" w:rsidRPr="00E55F88">
        <w:rPr>
          <w:rFonts w:ascii="Garamond" w:eastAsia="Times New Roman" w:hAnsi="Garamond" w:cs="Times New Roman"/>
        </w:rPr>
        <w:t xml:space="preserve"> </w:t>
      </w:r>
      <w:r w:rsidR="0012721F">
        <w:rPr>
          <w:rFonts w:ascii="Garamond" w:eastAsia="Times New Roman" w:hAnsi="Garamond" w:cs="Times New Roman"/>
        </w:rPr>
        <w:t>Thus, both Boyd and Wilson argue</w:t>
      </w:r>
      <w:r w:rsidRPr="00E55F88">
        <w:rPr>
          <w:rFonts w:ascii="Garamond" w:eastAsia="Times New Roman" w:hAnsi="Garamond" w:cs="Times New Roman"/>
        </w:rPr>
        <w:t xml:space="preserve"> that bad or suspect moral </w:t>
      </w:r>
      <w:r w:rsidR="00E25686">
        <w:rPr>
          <w:rFonts w:ascii="Garamond" w:eastAsia="Times New Roman" w:hAnsi="Garamond" w:cs="Times New Roman"/>
        </w:rPr>
        <w:t>intuitions</w:t>
      </w:r>
      <w:r w:rsidRPr="00E55F88">
        <w:rPr>
          <w:rFonts w:ascii="Garamond" w:eastAsia="Times New Roman" w:hAnsi="Garamond" w:cs="Times New Roman"/>
        </w:rPr>
        <w:t xml:space="preserve"> are the product of parochial interest, of a person’s desire to protect the welfare </w:t>
      </w:r>
      <w:r w:rsidR="00D62AAA" w:rsidRPr="00E55F88">
        <w:rPr>
          <w:rFonts w:ascii="Garamond" w:eastAsia="Times New Roman" w:hAnsi="Garamond" w:cs="Times New Roman"/>
        </w:rPr>
        <w:t xml:space="preserve">or interests </w:t>
      </w:r>
      <w:r w:rsidRPr="00E55F88">
        <w:rPr>
          <w:rFonts w:ascii="Garamond" w:eastAsia="Times New Roman" w:hAnsi="Garamond" w:cs="Times New Roman"/>
        </w:rPr>
        <w:t>of their social group.</w:t>
      </w:r>
    </w:p>
    <w:p w14:paraId="3DD2C8B0" w14:textId="77777777" w:rsidR="00DA3A12" w:rsidRPr="00E55F88" w:rsidRDefault="00DA3A12" w:rsidP="00380D49">
      <w:pPr>
        <w:spacing w:line="360" w:lineRule="auto"/>
        <w:jc w:val="both"/>
        <w:rPr>
          <w:rFonts w:ascii="Garamond" w:hAnsi="Garamond"/>
        </w:rPr>
      </w:pPr>
    </w:p>
    <w:p w14:paraId="51EBB2C1" w14:textId="6F8342BB" w:rsidR="009B608C" w:rsidRDefault="00DA3A12" w:rsidP="00380D49">
      <w:pPr>
        <w:spacing w:line="360" w:lineRule="auto"/>
        <w:jc w:val="both"/>
        <w:rPr>
          <w:rFonts w:ascii="Garamond" w:hAnsi="Garamond"/>
        </w:rPr>
      </w:pPr>
      <w:r w:rsidRPr="00E55F88">
        <w:rPr>
          <w:rFonts w:ascii="Garamond" w:hAnsi="Garamond"/>
        </w:rPr>
        <w:t xml:space="preserve">The compound idea under discussion, then, is that both egoistic and parochial influences on moral belief are distorting and should </w:t>
      </w:r>
      <w:r w:rsidR="00DE40D6">
        <w:rPr>
          <w:rFonts w:ascii="Garamond" w:hAnsi="Garamond"/>
        </w:rPr>
        <w:t xml:space="preserve">therefore </w:t>
      </w:r>
      <w:r w:rsidRPr="00E55F88">
        <w:rPr>
          <w:rFonts w:ascii="Garamond" w:hAnsi="Garamond"/>
        </w:rPr>
        <w:t xml:space="preserve">be filtered out </w:t>
      </w:r>
      <w:r w:rsidR="00EE3F6A">
        <w:rPr>
          <w:rFonts w:ascii="Garamond" w:hAnsi="Garamond"/>
        </w:rPr>
        <w:t>by</w:t>
      </w:r>
      <w:r w:rsidR="00520E06">
        <w:rPr>
          <w:rFonts w:ascii="Garamond" w:hAnsi="Garamond"/>
        </w:rPr>
        <w:t xml:space="preserve"> any reasonable</w:t>
      </w:r>
      <w:r w:rsidRPr="00E55F88">
        <w:rPr>
          <w:rFonts w:ascii="Garamond" w:hAnsi="Garamond"/>
        </w:rPr>
        <w:t xml:space="preserve"> moral epistemology</w:t>
      </w:r>
      <w:r w:rsidR="001F24CF">
        <w:rPr>
          <w:rFonts w:ascii="Garamond" w:hAnsi="Garamond"/>
        </w:rPr>
        <w:t xml:space="preserve"> (Hereafter: DSI)</w:t>
      </w:r>
      <w:r w:rsidRPr="00E55F88">
        <w:rPr>
          <w:rFonts w:ascii="Garamond" w:hAnsi="Garamond"/>
        </w:rPr>
        <w:t xml:space="preserve">. </w:t>
      </w:r>
      <w:r w:rsidR="009B608C">
        <w:rPr>
          <w:rFonts w:ascii="Garamond" w:hAnsi="Garamond"/>
        </w:rPr>
        <w:t xml:space="preserve"> Before proceeding to criticize it, I should quickly address a possible interpretive concern.</w:t>
      </w:r>
    </w:p>
    <w:p w14:paraId="4EE0F7A4" w14:textId="584FB44B" w:rsidR="009B608C" w:rsidRDefault="009B608C" w:rsidP="00380D49">
      <w:pPr>
        <w:spacing w:line="360" w:lineRule="auto"/>
        <w:jc w:val="both"/>
        <w:rPr>
          <w:rFonts w:ascii="Garamond" w:hAnsi="Garamond"/>
        </w:rPr>
      </w:pPr>
    </w:p>
    <w:p w14:paraId="1F373B36" w14:textId="30C84A4F" w:rsidR="00B6154D" w:rsidRPr="00B6154D" w:rsidRDefault="009B608C" w:rsidP="00B6154D">
      <w:pPr>
        <w:spacing w:line="360" w:lineRule="auto"/>
        <w:jc w:val="both"/>
        <w:rPr>
          <w:rFonts w:ascii="Garamond" w:hAnsi="Garamond"/>
        </w:rPr>
      </w:pPr>
      <w:r>
        <w:rPr>
          <w:rFonts w:ascii="Garamond" w:hAnsi="Garamond"/>
        </w:rPr>
        <w:t xml:space="preserve">DSI, as it stands, is a very strong principle.  As will be seen, this means that it is vulnerable to </w:t>
      </w:r>
      <w:proofErr w:type="gramStart"/>
      <w:r>
        <w:rPr>
          <w:rFonts w:ascii="Garamond" w:hAnsi="Garamond"/>
        </w:rPr>
        <w:t>a number of</w:t>
      </w:r>
      <w:proofErr w:type="gramEnd"/>
      <w:r>
        <w:rPr>
          <w:rFonts w:ascii="Garamond" w:hAnsi="Garamond"/>
        </w:rPr>
        <w:t xml:space="preserve"> counterexamples.  It might be thought that such a wide array of philosophers could not believe something which is so clearly vulnerable. This may be true, and it may be that philosophers in these debates only believe that self-interest distorts moral belief in </w:t>
      </w:r>
      <w:r>
        <w:rPr>
          <w:rFonts w:ascii="Garamond" w:hAnsi="Garamond"/>
          <w:i/>
          <w:iCs/>
        </w:rPr>
        <w:t>some</w:t>
      </w:r>
      <w:r>
        <w:rPr>
          <w:rFonts w:ascii="Garamond" w:hAnsi="Garamond"/>
        </w:rPr>
        <w:t xml:space="preserve"> circumstances.  However, one searches the literature in vain for any acknowledgment of this qualified position.  </w:t>
      </w:r>
      <w:r w:rsidR="00B6154D">
        <w:rPr>
          <w:rFonts w:ascii="Garamond" w:hAnsi="Garamond"/>
        </w:rPr>
        <w:t xml:space="preserve">When the principle is explicitly stated, it does not, to my knowledge, come with qualifications.  </w:t>
      </w:r>
      <w:r w:rsidR="008A65A0">
        <w:rPr>
          <w:rFonts w:ascii="Garamond" w:hAnsi="Garamond"/>
        </w:rPr>
        <w:t>One</w:t>
      </w:r>
      <w:r w:rsidR="00B6154D">
        <w:rPr>
          <w:rFonts w:ascii="Garamond" w:hAnsi="Garamond"/>
        </w:rPr>
        <w:t xml:space="preserve"> should, writes Michael Huemer, </w:t>
      </w:r>
      <w:r w:rsidR="008A65A0">
        <w:rPr>
          <w:rFonts w:ascii="Garamond" w:hAnsi="Garamond"/>
        </w:rPr>
        <w:t>“d</w:t>
      </w:r>
      <w:r w:rsidR="00B6154D" w:rsidRPr="00B6154D">
        <w:rPr>
          <w:rFonts w:ascii="Garamond" w:hAnsi="Garamond"/>
        </w:rPr>
        <w:t>istrust intuitions that differentially favor oneself, that is, that</w:t>
      </w:r>
      <w:r w:rsidR="00B6154D">
        <w:rPr>
          <w:rFonts w:ascii="Garamond" w:hAnsi="Garamond"/>
        </w:rPr>
        <w:t xml:space="preserve"> </w:t>
      </w:r>
      <w:r w:rsidR="00B6154D" w:rsidRPr="00B6154D">
        <w:rPr>
          <w:rFonts w:ascii="Garamond" w:hAnsi="Garamond"/>
        </w:rPr>
        <w:t>specially benefit or positively evaluate oneself, as opposed to</w:t>
      </w:r>
    </w:p>
    <w:p w14:paraId="404D7700" w14:textId="68EDB766" w:rsidR="009B608C" w:rsidRPr="009B608C" w:rsidRDefault="00B6154D" w:rsidP="00380D49">
      <w:pPr>
        <w:spacing w:line="360" w:lineRule="auto"/>
        <w:jc w:val="both"/>
        <w:rPr>
          <w:rFonts w:ascii="Garamond" w:hAnsi="Garamond"/>
        </w:rPr>
      </w:pPr>
      <w:r w:rsidRPr="00B6154D">
        <w:rPr>
          <w:rFonts w:ascii="Garamond" w:hAnsi="Garamond"/>
        </w:rPr>
        <w:t>others</w:t>
      </w:r>
      <w:proofErr w:type="gramStart"/>
      <w:r w:rsidRPr="00B6154D">
        <w:rPr>
          <w:rFonts w:ascii="Garamond" w:hAnsi="Garamond"/>
        </w:rPr>
        <w:t>.</w:t>
      </w:r>
      <w:r>
        <w:rPr>
          <w:rFonts w:ascii="Garamond" w:hAnsi="Garamond"/>
        </w:rPr>
        <w:t>”</w:t>
      </w:r>
      <w:r w:rsidR="006F7F6D">
        <w:rPr>
          <w:rFonts w:ascii="Garamond" w:hAnsi="Garamond"/>
        </w:rPr>
        <w:t>(</w:t>
      </w:r>
      <w:proofErr w:type="gramEnd"/>
      <w:r w:rsidR="006F7F6D">
        <w:rPr>
          <w:rFonts w:ascii="Garamond" w:hAnsi="Garamond"/>
        </w:rPr>
        <w:t>Huemer 2008, 381-382)</w:t>
      </w:r>
      <w:r>
        <w:rPr>
          <w:rFonts w:ascii="Garamond" w:hAnsi="Garamond"/>
        </w:rPr>
        <w:t xml:space="preserve">  There is no indication here that self-interest may be a distorting influence in only some situations.  Moreover, as I’ve just shown, p</w:t>
      </w:r>
      <w:r w:rsidR="009B608C">
        <w:rPr>
          <w:rFonts w:ascii="Garamond" w:hAnsi="Garamond"/>
        </w:rPr>
        <w:t>hilosophers</w:t>
      </w:r>
      <w:r>
        <w:rPr>
          <w:rFonts w:ascii="Garamond" w:hAnsi="Garamond"/>
        </w:rPr>
        <w:t xml:space="preserve"> often </w:t>
      </w:r>
      <w:r w:rsidR="009B608C">
        <w:rPr>
          <w:rFonts w:ascii="Garamond" w:hAnsi="Garamond"/>
        </w:rPr>
        <w:t xml:space="preserve">simply </w:t>
      </w:r>
      <w:r w:rsidR="009B608C">
        <w:rPr>
          <w:rFonts w:ascii="Garamond" w:hAnsi="Garamond"/>
          <w:i/>
          <w:iCs/>
        </w:rPr>
        <w:t>cite</w:t>
      </w:r>
      <w:r w:rsidR="009B608C">
        <w:rPr>
          <w:rFonts w:ascii="Garamond" w:hAnsi="Garamond"/>
        </w:rPr>
        <w:t xml:space="preserve"> the influence of self-interest </w:t>
      </w:r>
      <w:proofErr w:type="gramStart"/>
      <w:r w:rsidR="009B608C">
        <w:rPr>
          <w:rFonts w:ascii="Garamond" w:hAnsi="Garamond"/>
        </w:rPr>
        <w:t>in order to</w:t>
      </w:r>
      <w:proofErr w:type="gramEnd"/>
      <w:r w:rsidR="009B608C">
        <w:rPr>
          <w:rFonts w:ascii="Garamond" w:hAnsi="Garamond"/>
        </w:rPr>
        <w:t xml:space="preserve"> attack some position or intuition, and they do not go on to tell us how this particular case is one that falls under the scope of a more narrow or restricted principle. If </w:t>
      </w:r>
      <w:r w:rsidR="00362FFE">
        <w:rPr>
          <w:rFonts w:ascii="Garamond" w:hAnsi="Garamond"/>
        </w:rPr>
        <w:t xml:space="preserve">indeed </w:t>
      </w:r>
      <w:r w:rsidR="009B608C">
        <w:rPr>
          <w:rFonts w:ascii="Garamond" w:hAnsi="Garamond"/>
        </w:rPr>
        <w:t xml:space="preserve">meta-ethicists don’t believe DSI, they should come out and say so, and </w:t>
      </w:r>
      <w:r w:rsidR="00362FFE">
        <w:rPr>
          <w:rFonts w:ascii="Garamond" w:hAnsi="Garamond"/>
        </w:rPr>
        <w:t>this paper will be valuable as a way of provoking this recognition.</w:t>
      </w:r>
    </w:p>
    <w:p w14:paraId="13B31595" w14:textId="77777777" w:rsidR="009B608C" w:rsidRDefault="009B608C" w:rsidP="00380D49">
      <w:pPr>
        <w:spacing w:line="360" w:lineRule="auto"/>
        <w:jc w:val="both"/>
        <w:rPr>
          <w:rFonts w:ascii="Garamond" w:hAnsi="Garamond"/>
        </w:rPr>
      </w:pPr>
    </w:p>
    <w:p w14:paraId="5A69CD52" w14:textId="73A3FB6C" w:rsidR="00DA3A12" w:rsidRPr="00E55F88" w:rsidRDefault="00DA3A12" w:rsidP="00380D49">
      <w:pPr>
        <w:spacing w:line="360" w:lineRule="auto"/>
        <w:jc w:val="both"/>
        <w:rPr>
          <w:rFonts w:ascii="Garamond" w:hAnsi="Garamond"/>
        </w:rPr>
      </w:pPr>
      <w:r w:rsidRPr="00E55F88">
        <w:rPr>
          <w:rFonts w:ascii="Garamond" w:hAnsi="Garamond"/>
        </w:rPr>
        <w:t xml:space="preserve">But </w:t>
      </w:r>
      <w:r w:rsidR="009B608C">
        <w:rPr>
          <w:rFonts w:ascii="Garamond" w:hAnsi="Garamond"/>
        </w:rPr>
        <w:t xml:space="preserve">why </w:t>
      </w:r>
      <w:r w:rsidRPr="00E55F88">
        <w:rPr>
          <w:rFonts w:ascii="Garamond" w:hAnsi="Garamond"/>
        </w:rPr>
        <w:t>should</w:t>
      </w:r>
      <w:r w:rsidR="009B608C">
        <w:rPr>
          <w:rFonts w:ascii="Garamond" w:hAnsi="Garamond"/>
        </w:rPr>
        <w:t>n’t</w:t>
      </w:r>
      <w:r w:rsidRPr="00E55F88">
        <w:rPr>
          <w:rFonts w:ascii="Garamond" w:hAnsi="Garamond"/>
        </w:rPr>
        <w:t xml:space="preserve"> we believe that </w:t>
      </w:r>
      <w:r w:rsidR="00854FD9">
        <w:rPr>
          <w:rFonts w:ascii="Garamond" w:hAnsi="Garamond"/>
        </w:rPr>
        <w:t>DSI</w:t>
      </w:r>
      <w:r w:rsidRPr="00E55F88">
        <w:rPr>
          <w:rFonts w:ascii="Garamond" w:hAnsi="Garamond"/>
        </w:rPr>
        <w:t xml:space="preserve"> is </w:t>
      </w:r>
      <w:r w:rsidR="00854FD9">
        <w:rPr>
          <w:rFonts w:ascii="Garamond" w:hAnsi="Garamond"/>
        </w:rPr>
        <w:t>true</w:t>
      </w:r>
      <w:r w:rsidRPr="00E55F88">
        <w:rPr>
          <w:rFonts w:ascii="Garamond" w:hAnsi="Garamond"/>
        </w:rPr>
        <w:t xml:space="preserve">?  In what follows, I’ll offer a series of reasons to reject </w:t>
      </w:r>
      <w:r w:rsidR="00854FD9">
        <w:rPr>
          <w:rFonts w:ascii="Garamond" w:hAnsi="Garamond"/>
        </w:rPr>
        <w:t>it</w:t>
      </w:r>
      <w:r w:rsidRPr="00E55F88">
        <w:rPr>
          <w:rFonts w:ascii="Garamond" w:hAnsi="Garamond"/>
        </w:rPr>
        <w:t>.</w:t>
      </w:r>
    </w:p>
    <w:p w14:paraId="27F6A446" w14:textId="77777777" w:rsidR="00DA3A12" w:rsidRPr="00E55F88" w:rsidRDefault="00DA3A12" w:rsidP="00DA3A12">
      <w:pPr>
        <w:jc w:val="both"/>
        <w:rPr>
          <w:rFonts w:ascii="Garamond" w:hAnsi="Garamond"/>
        </w:rPr>
      </w:pPr>
    </w:p>
    <w:p w14:paraId="2AB11F67" w14:textId="77777777" w:rsidR="0043386F" w:rsidRDefault="0043386F" w:rsidP="00DA3A12">
      <w:pPr>
        <w:jc w:val="both"/>
        <w:rPr>
          <w:rFonts w:ascii="Garamond" w:hAnsi="Garamond"/>
          <w:b/>
        </w:rPr>
      </w:pPr>
    </w:p>
    <w:p w14:paraId="3C08D0F8" w14:textId="220A6157" w:rsidR="00DA3A12" w:rsidRPr="00190456" w:rsidRDefault="00190456" w:rsidP="00DA3A12">
      <w:pPr>
        <w:jc w:val="both"/>
        <w:rPr>
          <w:rFonts w:ascii="Garamond" w:hAnsi="Garamond"/>
          <w:b/>
        </w:rPr>
      </w:pPr>
      <w:r>
        <w:rPr>
          <w:rFonts w:ascii="Garamond" w:hAnsi="Garamond"/>
          <w:b/>
        </w:rPr>
        <w:t>Counterexamples</w:t>
      </w:r>
    </w:p>
    <w:p w14:paraId="64F84FF2" w14:textId="2038B45C" w:rsidR="00190456" w:rsidRDefault="00190456" w:rsidP="00DA3A12">
      <w:pPr>
        <w:jc w:val="both"/>
        <w:rPr>
          <w:rFonts w:ascii="Garamond" w:hAnsi="Garamond"/>
        </w:rPr>
      </w:pPr>
    </w:p>
    <w:p w14:paraId="3A6BE35F" w14:textId="2FBEF2F7" w:rsidR="00190456" w:rsidRDefault="00190456" w:rsidP="00380D49">
      <w:pPr>
        <w:spacing w:line="360" w:lineRule="auto"/>
        <w:jc w:val="both"/>
        <w:rPr>
          <w:rFonts w:ascii="Garamond" w:hAnsi="Garamond"/>
        </w:rPr>
      </w:pPr>
      <w:r>
        <w:rPr>
          <w:rFonts w:ascii="Garamond" w:hAnsi="Garamond"/>
        </w:rPr>
        <w:lastRenderedPageBreak/>
        <w:t xml:space="preserve">If there are uncontroversial cases of moral knowledge-acquisition which seem to centrally involve the operation of self-interest, then DSI is at least called into question.  In fact, I think that there are such cases. </w:t>
      </w:r>
    </w:p>
    <w:p w14:paraId="7AE422EF" w14:textId="1D1D1B38" w:rsidR="00190456" w:rsidRDefault="00190456" w:rsidP="00380D49">
      <w:pPr>
        <w:spacing w:line="360" w:lineRule="auto"/>
        <w:jc w:val="both"/>
        <w:rPr>
          <w:rFonts w:ascii="Garamond" w:hAnsi="Garamond"/>
        </w:rPr>
      </w:pPr>
    </w:p>
    <w:p w14:paraId="00A9F882" w14:textId="25463B91" w:rsidR="00190456" w:rsidRDefault="00190456" w:rsidP="00380D49">
      <w:pPr>
        <w:spacing w:line="360" w:lineRule="auto"/>
        <w:jc w:val="both"/>
        <w:rPr>
          <w:rFonts w:ascii="Garamond" w:hAnsi="Garamond"/>
        </w:rPr>
      </w:pPr>
      <w:r>
        <w:rPr>
          <w:rFonts w:ascii="Garamond" w:hAnsi="Garamond"/>
        </w:rPr>
        <w:t xml:space="preserve">Consider, for example, a long-term victim of domestic violence who tragically accepts her fate because she has internalized sexist or misogynist values. That is, she acquiesces to </w:t>
      </w:r>
      <w:r w:rsidR="00CA6789">
        <w:rPr>
          <w:rFonts w:ascii="Garamond" w:hAnsi="Garamond"/>
        </w:rPr>
        <w:t xml:space="preserve">a </w:t>
      </w:r>
      <w:r>
        <w:rPr>
          <w:rFonts w:ascii="Garamond" w:hAnsi="Garamond"/>
        </w:rPr>
        <w:t xml:space="preserve">life with her violent partner in part because she believes, at some semi-conscious level, that a man has the </w:t>
      </w:r>
      <w:r w:rsidRPr="009D36E1">
        <w:rPr>
          <w:rFonts w:ascii="Garamond" w:hAnsi="Garamond"/>
        </w:rPr>
        <w:t xml:space="preserve">right </w:t>
      </w:r>
      <w:r>
        <w:rPr>
          <w:rFonts w:ascii="Garamond" w:hAnsi="Garamond"/>
        </w:rPr>
        <w:t xml:space="preserve">to control her in this way.  </w:t>
      </w:r>
      <w:r w:rsidR="001136F5">
        <w:rPr>
          <w:rFonts w:ascii="Garamond" w:hAnsi="Garamond"/>
        </w:rPr>
        <w:t xml:space="preserve">One day, after a particularly violent outburst, her urge to simply get away from the suffering caused by her partner becomes overwhelming and she flees. In the relative peace and security provided by comforting friends, she reflects on her life </w:t>
      </w:r>
      <w:proofErr w:type="gramStart"/>
      <w:r w:rsidR="001136F5">
        <w:rPr>
          <w:rFonts w:ascii="Garamond" w:hAnsi="Garamond"/>
        </w:rPr>
        <w:t>in light of</w:t>
      </w:r>
      <w:proofErr w:type="gramEnd"/>
      <w:r w:rsidR="001136F5">
        <w:rPr>
          <w:rFonts w:ascii="Garamond" w:hAnsi="Garamond"/>
        </w:rPr>
        <w:t xml:space="preserve"> her powerful urges to avoid any further violence. Suddenly, she arrives at a</w:t>
      </w:r>
      <w:r w:rsidR="00CA6789">
        <w:rPr>
          <w:rFonts w:ascii="Garamond" w:hAnsi="Garamond"/>
        </w:rPr>
        <w:t xml:space="preserve"> powerfully resonant moral</w:t>
      </w:r>
      <w:r w:rsidR="001136F5">
        <w:rPr>
          <w:rFonts w:ascii="Garamond" w:hAnsi="Garamond"/>
        </w:rPr>
        <w:t xml:space="preserve"> epiphany: </w:t>
      </w:r>
      <w:r w:rsidR="0056106D">
        <w:rPr>
          <w:rFonts w:ascii="Garamond" w:hAnsi="Garamond"/>
          <w:i/>
        </w:rPr>
        <w:t>he doesn’t have</w:t>
      </w:r>
      <w:r w:rsidR="001136F5">
        <w:rPr>
          <w:rFonts w:ascii="Garamond" w:hAnsi="Garamond"/>
          <w:i/>
        </w:rPr>
        <w:t xml:space="preserve"> the right to do this to me</w:t>
      </w:r>
      <w:r w:rsidR="001136F5">
        <w:rPr>
          <w:rFonts w:ascii="Garamond" w:hAnsi="Garamond"/>
        </w:rPr>
        <w:t>.</w:t>
      </w:r>
    </w:p>
    <w:p w14:paraId="4F985B92" w14:textId="22FDC8FB" w:rsidR="001136F5" w:rsidRDefault="001136F5" w:rsidP="00380D49">
      <w:pPr>
        <w:spacing w:line="360" w:lineRule="auto"/>
        <w:jc w:val="both"/>
        <w:rPr>
          <w:rFonts w:ascii="Garamond" w:hAnsi="Garamond"/>
        </w:rPr>
      </w:pPr>
    </w:p>
    <w:p w14:paraId="7D140FF5" w14:textId="6082DAA9" w:rsidR="001136F5" w:rsidRDefault="00CA6789" w:rsidP="003119D4">
      <w:pPr>
        <w:spacing w:line="360" w:lineRule="auto"/>
        <w:jc w:val="both"/>
        <w:rPr>
          <w:rFonts w:ascii="Garamond" w:hAnsi="Garamond"/>
        </w:rPr>
      </w:pPr>
      <w:r>
        <w:rPr>
          <w:rFonts w:ascii="Garamond" w:hAnsi="Garamond"/>
        </w:rPr>
        <w:t xml:space="preserve">I imagine that we are all inclined to say that </w:t>
      </w:r>
      <w:r w:rsidR="00845525">
        <w:rPr>
          <w:rFonts w:ascii="Garamond" w:hAnsi="Garamond"/>
        </w:rPr>
        <w:t>her</w:t>
      </w:r>
      <w:r>
        <w:rPr>
          <w:rFonts w:ascii="Garamond" w:hAnsi="Garamond"/>
        </w:rPr>
        <w:t xml:space="preserve"> </w:t>
      </w:r>
      <w:r w:rsidR="00B979A8">
        <w:rPr>
          <w:rFonts w:ascii="Garamond" w:hAnsi="Garamond"/>
        </w:rPr>
        <w:t>newfound belief</w:t>
      </w:r>
      <w:r w:rsidR="001136F5">
        <w:rPr>
          <w:rFonts w:ascii="Garamond" w:hAnsi="Garamond"/>
        </w:rPr>
        <w:t xml:space="preserve"> is true, and I </w:t>
      </w:r>
      <w:r>
        <w:rPr>
          <w:rFonts w:ascii="Garamond" w:hAnsi="Garamond"/>
        </w:rPr>
        <w:t xml:space="preserve">would suggest that </w:t>
      </w:r>
      <w:r w:rsidR="000F4A34">
        <w:rPr>
          <w:rFonts w:ascii="Garamond" w:hAnsi="Garamond"/>
        </w:rPr>
        <w:t xml:space="preserve">she </w:t>
      </w:r>
      <w:r w:rsidR="00D30D55">
        <w:rPr>
          <w:rFonts w:ascii="Garamond" w:hAnsi="Garamond"/>
        </w:rPr>
        <w:t>has</w:t>
      </w:r>
      <w:r w:rsidR="00990B23">
        <w:rPr>
          <w:rFonts w:ascii="Garamond" w:hAnsi="Garamond"/>
        </w:rPr>
        <w:t xml:space="preserve"> clearly</w:t>
      </w:r>
      <w:r w:rsidR="00D30D55">
        <w:rPr>
          <w:rFonts w:ascii="Garamond" w:hAnsi="Garamond"/>
        </w:rPr>
        <w:t xml:space="preserve"> </w:t>
      </w:r>
      <w:r>
        <w:rPr>
          <w:rFonts w:ascii="Garamond" w:hAnsi="Garamond"/>
        </w:rPr>
        <w:t>formed the epiphany</w:t>
      </w:r>
      <w:r w:rsidR="00526D1D">
        <w:rPr>
          <w:rFonts w:ascii="Garamond" w:hAnsi="Garamond"/>
        </w:rPr>
        <w:t xml:space="preserve"> in a reliable or trustworthy fashion</w:t>
      </w:r>
      <w:r w:rsidR="00470B6F">
        <w:rPr>
          <w:rFonts w:ascii="Garamond" w:hAnsi="Garamond"/>
        </w:rPr>
        <w:t>.</w:t>
      </w:r>
      <w:r w:rsidR="000F4A34">
        <w:rPr>
          <w:rFonts w:ascii="Garamond" w:hAnsi="Garamond"/>
        </w:rPr>
        <w:t xml:space="preserve"> </w:t>
      </w:r>
      <w:r w:rsidR="00470B6F">
        <w:rPr>
          <w:rFonts w:ascii="Garamond" w:hAnsi="Garamond"/>
        </w:rPr>
        <w:t xml:space="preserve"> </w:t>
      </w:r>
      <w:r w:rsidR="000F4A34">
        <w:rPr>
          <w:rFonts w:ascii="Garamond" w:hAnsi="Garamond"/>
        </w:rPr>
        <w:t xml:space="preserve">Moreover, </w:t>
      </w:r>
      <w:r w:rsidR="001136F5">
        <w:rPr>
          <w:rFonts w:ascii="Garamond" w:hAnsi="Garamond"/>
        </w:rPr>
        <w:t xml:space="preserve">it is plausible to say that she would not have </w:t>
      </w:r>
      <w:r w:rsidR="0011323F">
        <w:rPr>
          <w:rFonts w:ascii="Garamond" w:hAnsi="Garamond"/>
        </w:rPr>
        <w:t xml:space="preserve">come to believe </w:t>
      </w:r>
      <w:r w:rsidR="00D30D55">
        <w:rPr>
          <w:rFonts w:ascii="Garamond" w:hAnsi="Garamond"/>
        </w:rPr>
        <w:t>this new truth</w:t>
      </w:r>
      <w:r w:rsidR="001136F5">
        <w:rPr>
          <w:rFonts w:ascii="Garamond" w:hAnsi="Garamond"/>
        </w:rPr>
        <w:t xml:space="preserve"> unless she were under the rather powerful influence of self-interest. Her desire to get away from a very bad situation is, in this case, driving her non-accidentally towards the moral truth.</w:t>
      </w:r>
      <w:r w:rsidR="00470B6F">
        <w:rPr>
          <w:rFonts w:ascii="Garamond" w:hAnsi="Garamond"/>
        </w:rPr>
        <w:t xml:space="preserve">  </w:t>
      </w:r>
      <w:r w:rsidR="00975D77">
        <w:rPr>
          <w:rFonts w:ascii="Garamond" w:hAnsi="Garamond"/>
        </w:rPr>
        <w:br/>
      </w:r>
    </w:p>
    <w:p w14:paraId="6046E28E" w14:textId="5EB50C98" w:rsidR="0056106D" w:rsidRDefault="00975D77" w:rsidP="00380D49">
      <w:pPr>
        <w:spacing w:line="360" w:lineRule="auto"/>
        <w:jc w:val="both"/>
        <w:rPr>
          <w:rFonts w:ascii="Garamond" w:hAnsi="Garamond"/>
        </w:rPr>
      </w:pPr>
      <w:r>
        <w:rPr>
          <w:rFonts w:ascii="Garamond" w:hAnsi="Garamond"/>
        </w:rPr>
        <w:t xml:space="preserve">Now, at this point the defender of DSI may be tempted to say that this moral epiphany can only count as a justified belief if it is derived from the more impartial claim that no person has the right to abuse </w:t>
      </w:r>
      <w:r>
        <w:rPr>
          <w:rFonts w:ascii="Garamond" w:hAnsi="Garamond"/>
          <w:i/>
          <w:iCs/>
        </w:rPr>
        <w:t>anyone</w:t>
      </w:r>
      <w:r>
        <w:rPr>
          <w:rFonts w:ascii="Garamond" w:hAnsi="Garamond"/>
        </w:rPr>
        <w:t xml:space="preserve">.  They may thus hold the line and say that until this woman realizes that her rights are merely tokens of a much more </w:t>
      </w:r>
      <w:r w:rsidR="00C54B0D">
        <w:rPr>
          <w:rFonts w:ascii="Garamond" w:hAnsi="Garamond"/>
        </w:rPr>
        <w:t>general</w:t>
      </w:r>
      <w:r w:rsidR="007F366D">
        <w:rPr>
          <w:rFonts w:ascii="Garamond" w:hAnsi="Garamond"/>
        </w:rPr>
        <w:t xml:space="preserve"> </w:t>
      </w:r>
      <w:r>
        <w:rPr>
          <w:rFonts w:ascii="Garamond" w:hAnsi="Garamond"/>
        </w:rPr>
        <w:t xml:space="preserve">type, </w:t>
      </w:r>
      <w:r w:rsidR="006E59BD">
        <w:rPr>
          <w:rFonts w:ascii="Garamond" w:hAnsi="Garamond"/>
        </w:rPr>
        <w:t xml:space="preserve">she cannot really </w:t>
      </w:r>
      <w:r w:rsidR="006E59BD" w:rsidRPr="004D078A">
        <w:rPr>
          <w:rFonts w:ascii="Garamond" w:hAnsi="Garamond"/>
        </w:rPr>
        <w:t>know</w:t>
      </w:r>
      <w:r w:rsidR="006E59BD">
        <w:rPr>
          <w:rFonts w:ascii="Garamond" w:hAnsi="Garamond"/>
        </w:rPr>
        <w:t xml:space="preserve"> that she deserves better.  This, I want to stress, is an enormous bullet to bite. </w:t>
      </w:r>
      <w:r w:rsidR="004D078A">
        <w:rPr>
          <w:rFonts w:ascii="Garamond" w:hAnsi="Garamond"/>
        </w:rPr>
        <w:t xml:space="preserve">To repeat: </w:t>
      </w:r>
      <w:r w:rsidR="0056106D">
        <w:rPr>
          <w:rFonts w:ascii="Garamond" w:hAnsi="Garamond"/>
        </w:rPr>
        <w:t xml:space="preserve">not only </w:t>
      </w:r>
      <w:proofErr w:type="gramStart"/>
      <w:r w:rsidR="0056106D">
        <w:rPr>
          <w:rFonts w:ascii="Garamond" w:hAnsi="Garamond"/>
        </w:rPr>
        <w:t xml:space="preserve">will </w:t>
      </w:r>
      <w:r w:rsidR="004D078A">
        <w:rPr>
          <w:rFonts w:ascii="Garamond" w:hAnsi="Garamond"/>
        </w:rPr>
        <w:t>w</w:t>
      </w:r>
      <w:r w:rsidR="0019027F">
        <w:rPr>
          <w:rFonts w:ascii="Garamond" w:hAnsi="Garamond"/>
        </w:rPr>
        <w:t>e will</w:t>
      </w:r>
      <w:proofErr w:type="gramEnd"/>
      <w:r w:rsidR="0019027F">
        <w:rPr>
          <w:rFonts w:ascii="Garamond" w:hAnsi="Garamond"/>
        </w:rPr>
        <w:t xml:space="preserve"> be forced to say that this woman </w:t>
      </w:r>
      <w:r w:rsidR="0019027F">
        <w:rPr>
          <w:rFonts w:ascii="Garamond" w:hAnsi="Garamond"/>
          <w:i/>
          <w:iCs/>
        </w:rPr>
        <w:t>does not know</w:t>
      </w:r>
      <w:r w:rsidR="0019027F">
        <w:rPr>
          <w:rFonts w:ascii="Garamond" w:hAnsi="Garamond"/>
        </w:rPr>
        <w:t xml:space="preserve"> that she ought not to be treated in this way,</w:t>
      </w:r>
      <w:r w:rsidR="0056106D">
        <w:rPr>
          <w:rFonts w:ascii="Garamond" w:hAnsi="Garamond"/>
        </w:rPr>
        <w:t xml:space="preserve"> </w:t>
      </w:r>
      <w:r w:rsidR="00C1310B">
        <w:rPr>
          <w:rFonts w:ascii="Garamond" w:hAnsi="Garamond"/>
        </w:rPr>
        <w:t>DSI</w:t>
      </w:r>
      <w:r w:rsidR="0056106D">
        <w:rPr>
          <w:rFonts w:ascii="Garamond" w:hAnsi="Garamond"/>
        </w:rPr>
        <w:t xml:space="preserve"> force</w:t>
      </w:r>
      <w:r w:rsidR="00C1310B">
        <w:rPr>
          <w:rFonts w:ascii="Garamond" w:hAnsi="Garamond"/>
        </w:rPr>
        <w:t>s us</w:t>
      </w:r>
      <w:r w:rsidR="0056106D">
        <w:rPr>
          <w:rFonts w:ascii="Garamond" w:hAnsi="Garamond"/>
        </w:rPr>
        <w:t xml:space="preserve"> to say that she has acquired </w:t>
      </w:r>
      <w:r w:rsidR="0056106D">
        <w:rPr>
          <w:rFonts w:ascii="Garamond" w:hAnsi="Garamond"/>
          <w:i/>
          <w:iCs/>
        </w:rPr>
        <w:t>no</w:t>
      </w:r>
      <w:r w:rsidR="0056106D">
        <w:rPr>
          <w:rFonts w:ascii="Garamond" w:hAnsi="Garamond"/>
        </w:rPr>
        <w:t xml:space="preserve"> justification for her belief whatsoever.  While a philosopher might try to claim that she lacks full-blown knowledge in this case, the idea that she hasn’t acquired any justification at all simply looks bizarre.  And all </w:t>
      </w:r>
      <w:r w:rsidR="0019027F">
        <w:rPr>
          <w:rFonts w:ascii="Garamond" w:hAnsi="Garamond"/>
        </w:rPr>
        <w:t xml:space="preserve">merely because she has not </w:t>
      </w:r>
      <w:r w:rsidR="009A47B3">
        <w:rPr>
          <w:rFonts w:ascii="Garamond" w:hAnsi="Garamond"/>
        </w:rPr>
        <w:t xml:space="preserve">derived this </w:t>
      </w:r>
      <w:proofErr w:type="gramStart"/>
      <w:r w:rsidR="009A47B3">
        <w:rPr>
          <w:rFonts w:ascii="Garamond" w:hAnsi="Garamond"/>
        </w:rPr>
        <w:t>particular claim</w:t>
      </w:r>
      <w:proofErr w:type="gramEnd"/>
      <w:r w:rsidR="009A47B3">
        <w:rPr>
          <w:rFonts w:ascii="Garamond" w:hAnsi="Garamond"/>
        </w:rPr>
        <w:t xml:space="preserve"> from a more general principle.</w:t>
      </w:r>
      <w:r w:rsidR="006E59BD">
        <w:rPr>
          <w:rFonts w:ascii="Garamond" w:hAnsi="Garamond"/>
        </w:rPr>
        <w:t xml:space="preserve"> </w:t>
      </w:r>
      <w:r w:rsidR="00A56B62">
        <w:rPr>
          <w:rFonts w:ascii="Garamond" w:hAnsi="Garamond"/>
        </w:rPr>
        <w:t xml:space="preserve">Indeed, if she never subsumes this </w:t>
      </w:r>
      <w:r w:rsidR="00A56B62">
        <w:rPr>
          <w:rFonts w:ascii="Garamond" w:hAnsi="Garamond"/>
        </w:rPr>
        <w:lastRenderedPageBreak/>
        <w:t>epiphany under some more general principle, it is never actually an epiphany; she will spend her life not knowing that she ought not to be treated this way</w:t>
      </w:r>
      <w:r w:rsidR="000C777B">
        <w:rPr>
          <w:rFonts w:ascii="Garamond" w:hAnsi="Garamond"/>
        </w:rPr>
        <w:t xml:space="preserve">, even though she firmly believes it </w:t>
      </w:r>
      <w:proofErr w:type="gramStart"/>
      <w:r w:rsidR="000C777B">
        <w:rPr>
          <w:rFonts w:ascii="Garamond" w:hAnsi="Garamond"/>
        </w:rPr>
        <w:t>on the basis of</w:t>
      </w:r>
      <w:proofErr w:type="gramEnd"/>
      <w:r w:rsidR="000C777B">
        <w:rPr>
          <w:rFonts w:ascii="Garamond" w:hAnsi="Garamond"/>
        </w:rPr>
        <w:t xml:space="preserve"> what looks like eminently relevant experience</w:t>
      </w:r>
      <w:r w:rsidR="00A56B62">
        <w:rPr>
          <w:rFonts w:ascii="Garamond" w:hAnsi="Garamond"/>
        </w:rPr>
        <w:t xml:space="preserve">.  </w:t>
      </w:r>
    </w:p>
    <w:p w14:paraId="1700BBB0" w14:textId="77777777" w:rsidR="0056106D" w:rsidRDefault="0056106D" w:rsidP="00380D49">
      <w:pPr>
        <w:spacing w:line="360" w:lineRule="auto"/>
        <w:jc w:val="both"/>
        <w:rPr>
          <w:rFonts w:ascii="Garamond" w:hAnsi="Garamond"/>
        </w:rPr>
      </w:pPr>
    </w:p>
    <w:p w14:paraId="77176988" w14:textId="1CA4BB71" w:rsidR="0056106D" w:rsidRDefault="0056106D" w:rsidP="00380D49">
      <w:pPr>
        <w:spacing w:line="360" w:lineRule="auto"/>
        <w:jc w:val="both"/>
        <w:rPr>
          <w:rFonts w:ascii="Garamond" w:hAnsi="Garamond"/>
        </w:rPr>
      </w:pPr>
      <w:r>
        <w:rPr>
          <w:rFonts w:ascii="Garamond" w:hAnsi="Garamond"/>
        </w:rPr>
        <w:t xml:space="preserve">It might be said that while this woman doesn’t need a general principle, she still needs to be able to generalize her right to others.  It is clear enough that she would acquire more knowledge if she could go on to think: </w:t>
      </w:r>
      <w:r w:rsidRPr="0056106D">
        <w:rPr>
          <w:rFonts w:ascii="Garamond" w:hAnsi="Garamond"/>
        </w:rPr>
        <w:t xml:space="preserve">no man has the right to do this to </w:t>
      </w:r>
      <w:r w:rsidRPr="0056106D">
        <w:rPr>
          <w:rFonts w:ascii="Garamond" w:hAnsi="Garamond"/>
          <w:i/>
          <w:iCs/>
        </w:rPr>
        <w:t>anyone</w:t>
      </w:r>
      <w:r>
        <w:rPr>
          <w:rFonts w:ascii="Garamond" w:hAnsi="Garamond"/>
        </w:rPr>
        <w:t xml:space="preserve">. However, again, it is important to focus on what the defender of DSI must say here.  In the absence of this generalization, they are forced to say that she hasn’t even acquired </w:t>
      </w:r>
      <w:r w:rsidRPr="0056106D">
        <w:rPr>
          <w:rFonts w:ascii="Garamond" w:hAnsi="Garamond"/>
          <w:i/>
          <w:iCs/>
        </w:rPr>
        <w:t>any</w:t>
      </w:r>
      <w:r>
        <w:rPr>
          <w:rFonts w:ascii="Garamond" w:hAnsi="Garamond"/>
        </w:rPr>
        <w:t xml:space="preserve"> justification for her </w:t>
      </w:r>
      <w:proofErr w:type="gramStart"/>
      <w:r>
        <w:rPr>
          <w:rFonts w:ascii="Garamond" w:hAnsi="Garamond"/>
        </w:rPr>
        <w:t>particular belief</w:t>
      </w:r>
      <w:proofErr w:type="gramEnd"/>
      <w:r>
        <w:rPr>
          <w:rFonts w:ascii="Garamond" w:hAnsi="Garamond"/>
        </w:rPr>
        <w:t xml:space="preserve"> about herself.  Indeed, I am being </w:t>
      </w:r>
      <w:r w:rsidR="007F30FB">
        <w:rPr>
          <w:rFonts w:ascii="Garamond" w:hAnsi="Garamond"/>
        </w:rPr>
        <w:t>generous</w:t>
      </w:r>
      <w:r>
        <w:rPr>
          <w:rFonts w:ascii="Garamond" w:hAnsi="Garamond"/>
        </w:rPr>
        <w:t xml:space="preserve"> here, since technically they have to say that her belief is </w:t>
      </w:r>
      <w:r>
        <w:rPr>
          <w:rFonts w:ascii="Garamond" w:hAnsi="Garamond"/>
          <w:i/>
          <w:iCs/>
        </w:rPr>
        <w:t>distorted</w:t>
      </w:r>
      <w:r>
        <w:rPr>
          <w:rFonts w:ascii="Garamond" w:hAnsi="Garamond"/>
        </w:rPr>
        <w:t xml:space="preserve"> by self-interest.</w:t>
      </w:r>
      <w:r w:rsidR="00D953CB">
        <w:rPr>
          <w:rFonts w:ascii="Garamond" w:hAnsi="Garamond"/>
        </w:rPr>
        <w:t xml:space="preserve">  While this all comes down to intuitions, I suggest that this is about as firm as intuitions about justification get: this is </w:t>
      </w:r>
      <w:r w:rsidR="00D953CB" w:rsidRPr="00BC7DF4">
        <w:rPr>
          <w:rFonts w:ascii="Garamond" w:hAnsi="Garamond"/>
          <w:i/>
          <w:iCs/>
        </w:rPr>
        <w:t>not</w:t>
      </w:r>
      <w:r w:rsidR="00D953CB">
        <w:rPr>
          <w:rFonts w:ascii="Garamond" w:hAnsi="Garamond"/>
        </w:rPr>
        <w:t xml:space="preserve"> a badly formed belief.</w:t>
      </w:r>
    </w:p>
    <w:p w14:paraId="258A9255" w14:textId="501C98ED" w:rsidR="00F44C8B" w:rsidRDefault="00F44C8B" w:rsidP="00380D49">
      <w:pPr>
        <w:spacing w:line="360" w:lineRule="auto"/>
        <w:jc w:val="both"/>
        <w:rPr>
          <w:rFonts w:ascii="Garamond" w:hAnsi="Garamond"/>
        </w:rPr>
      </w:pPr>
    </w:p>
    <w:p w14:paraId="54FE351D" w14:textId="039C998D" w:rsidR="00933B76" w:rsidRDefault="00F44C8B" w:rsidP="00380D49">
      <w:pPr>
        <w:spacing w:line="360" w:lineRule="auto"/>
        <w:jc w:val="both"/>
        <w:rPr>
          <w:rFonts w:ascii="Garamond" w:hAnsi="Garamond"/>
        </w:rPr>
      </w:pPr>
      <w:r w:rsidRPr="00D93ECC">
        <w:rPr>
          <w:rFonts w:ascii="Garamond" w:hAnsi="Garamond"/>
        </w:rPr>
        <w:t xml:space="preserve">It might also be suggested that there is something of a paradox here: </w:t>
      </w:r>
      <w:r w:rsidRPr="00D93ECC">
        <w:rPr>
          <w:rFonts w:ascii="Garamond" w:hAnsi="Garamond"/>
          <w:i/>
          <w:iCs/>
        </w:rPr>
        <w:t>in</w:t>
      </w:r>
      <w:r w:rsidRPr="00D93ECC">
        <w:rPr>
          <w:rFonts w:ascii="Garamond" w:hAnsi="Garamond"/>
        </w:rPr>
        <w:t xml:space="preserve"> judging that this agent has acquired moral knowledge, aren’t we applying our own highly impartial principle, one which says that no-one has the right to abuse anyone?  After all, if we were each only committed to the principle “no-one has the right to abuse </w:t>
      </w:r>
      <w:r w:rsidRPr="00D93ECC">
        <w:rPr>
          <w:rFonts w:ascii="Garamond" w:hAnsi="Garamond"/>
          <w:i/>
          <w:iCs/>
        </w:rPr>
        <w:t>me</w:t>
      </w:r>
      <w:r w:rsidRPr="00D93ECC">
        <w:rPr>
          <w:rFonts w:ascii="Garamond" w:hAnsi="Garamond"/>
        </w:rPr>
        <w:t xml:space="preserve">” then we wouldn’t see this as a case of moral learning.  Quite right, but there is no </w:t>
      </w:r>
      <w:r w:rsidR="00807742" w:rsidRPr="00D93ECC">
        <w:rPr>
          <w:rFonts w:ascii="Garamond" w:hAnsi="Garamond"/>
        </w:rPr>
        <w:t>paradox here</w:t>
      </w:r>
      <w:r w:rsidRPr="00D93ECC">
        <w:rPr>
          <w:rFonts w:ascii="Garamond" w:hAnsi="Garamond"/>
        </w:rPr>
        <w:t xml:space="preserve">.  </w:t>
      </w:r>
      <w:r w:rsidR="00933B76">
        <w:rPr>
          <w:rFonts w:ascii="Garamond" w:hAnsi="Garamond"/>
        </w:rPr>
        <w:t xml:space="preserve">It is </w:t>
      </w:r>
      <w:r w:rsidR="00FB5A1B">
        <w:rPr>
          <w:rFonts w:ascii="Garamond" w:hAnsi="Garamond"/>
        </w:rPr>
        <w:t xml:space="preserve">entirely </w:t>
      </w:r>
      <w:r w:rsidR="00933B76">
        <w:rPr>
          <w:rFonts w:ascii="Garamond" w:hAnsi="Garamond"/>
        </w:rPr>
        <w:t>possible that we too have arrived at this more general principle in part because we have been influenced by self-interest,</w:t>
      </w:r>
      <w:r w:rsidR="00E61E15">
        <w:rPr>
          <w:rFonts w:ascii="Garamond" w:hAnsi="Garamond"/>
        </w:rPr>
        <w:t xml:space="preserve"> by</w:t>
      </w:r>
      <w:r w:rsidR="00933B76">
        <w:rPr>
          <w:rFonts w:ascii="Garamond" w:hAnsi="Garamond"/>
        </w:rPr>
        <w:t xml:space="preserve"> experiences of being disregarded or abused</w:t>
      </w:r>
      <w:r w:rsidR="00E5585E">
        <w:rPr>
          <w:rFonts w:ascii="Garamond" w:hAnsi="Garamond"/>
        </w:rPr>
        <w:t xml:space="preserve"> which </w:t>
      </w:r>
      <w:r w:rsidR="00AA7A5E">
        <w:rPr>
          <w:rFonts w:ascii="Garamond" w:hAnsi="Garamond"/>
        </w:rPr>
        <w:t>fueled</w:t>
      </w:r>
      <w:r w:rsidR="00E5585E">
        <w:rPr>
          <w:rFonts w:ascii="Garamond" w:hAnsi="Garamond"/>
        </w:rPr>
        <w:t xml:space="preserve"> a search for a more comprehensive </w:t>
      </w:r>
      <w:r w:rsidR="002966E3">
        <w:rPr>
          <w:rFonts w:ascii="Garamond" w:hAnsi="Garamond"/>
        </w:rPr>
        <w:t xml:space="preserve">moral </w:t>
      </w:r>
      <w:r w:rsidR="00E5585E">
        <w:rPr>
          <w:rFonts w:ascii="Garamond" w:hAnsi="Garamond"/>
        </w:rPr>
        <w:t>worldview</w:t>
      </w:r>
      <w:r w:rsidR="00933B76">
        <w:rPr>
          <w:rFonts w:ascii="Garamond" w:hAnsi="Garamond"/>
        </w:rPr>
        <w:t>.  But this sort of etiological fact never entails that the principle itself can’t have fully impartial content</w:t>
      </w:r>
      <w:r w:rsidR="000B48D0">
        <w:rPr>
          <w:rFonts w:ascii="Garamond" w:hAnsi="Garamond"/>
        </w:rPr>
        <w:t>.</w:t>
      </w:r>
      <w:r w:rsidR="00933B76">
        <w:rPr>
          <w:rFonts w:ascii="Garamond" w:hAnsi="Garamond"/>
        </w:rPr>
        <w:t xml:space="preserve"> </w:t>
      </w:r>
      <w:r w:rsidR="000B48D0">
        <w:rPr>
          <w:rFonts w:ascii="Garamond" w:hAnsi="Garamond"/>
        </w:rPr>
        <w:t>As</w:t>
      </w:r>
      <w:r w:rsidR="00933B76">
        <w:rPr>
          <w:rFonts w:ascii="Garamond" w:hAnsi="Garamond"/>
        </w:rPr>
        <w:t xml:space="preserve"> I will soon argue, we should take great care to distinguish between causal history and propositional content</w:t>
      </w:r>
      <w:r w:rsidR="000B48D0">
        <w:rPr>
          <w:rFonts w:ascii="Garamond" w:hAnsi="Garamond"/>
        </w:rPr>
        <w:t xml:space="preserve">, and so </w:t>
      </w:r>
      <w:r w:rsidR="000B48D0">
        <w:rPr>
          <w:rFonts w:ascii="Garamond" w:hAnsi="Garamond"/>
          <w:i/>
          <w:iCs/>
        </w:rPr>
        <w:t xml:space="preserve">in </w:t>
      </w:r>
      <w:r w:rsidR="000B48D0">
        <w:rPr>
          <w:rFonts w:ascii="Garamond" w:hAnsi="Garamond"/>
        </w:rPr>
        <w:t>deploying the impartial claim about universal rights we in no way impugn the epistemological value of self-interest</w:t>
      </w:r>
      <w:r w:rsidR="00933B76">
        <w:rPr>
          <w:rFonts w:ascii="Garamond" w:hAnsi="Garamond"/>
        </w:rPr>
        <w:t>.</w:t>
      </w:r>
    </w:p>
    <w:p w14:paraId="600D74D4" w14:textId="77777777" w:rsidR="000B48D0" w:rsidRDefault="000B48D0" w:rsidP="00380D49">
      <w:pPr>
        <w:spacing w:line="360" w:lineRule="auto"/>
        <w:jc w:val="both"/>
        <w:rPr>
          <w:rFonts w:ascii="Garamond" w:hAnsi="Garamond"/>
        </w:rPr>
      </w:pPr>
    </w:p>
    <w:p w14:paraId="703CF959" w14:textId="3B208867" w:rsidR="000F4A34" w:rsidRDefault="00F44C8B" w:rsidP="00380D49">
      <w:pPr>
        <w:spacing w:line="360" w:lineRule="auto"/>
        <w:jc w:val="both"/>
        <w:rPr>
          <w:rFonts w:ascii="Garamond" w:hAnsi="Garamond"/>
        </w:rPr>
      </w:pPr>
      <w:r>
        <w:rPr>
          <w:rFonts w:ascii="Garamond" w:hAnsi="Garamond"/>
        </w:rPr>
        <w:t xml:space="preserve">In sum, </w:t>
      </w:r>
      <w:r w:rsidR="00934A18">
        <w:rPr>
          <w:rFonts w:ascii="Garamond" w:hAnsi="Garamond"/>
        </w:rPr>
        <w:t>I think i</w:t>
      </w:r>
      <w:r w:rsidR="0011323F">
        <w:rPr>
          <w:rFonts w:ascii="Garamond" w:hAnsi="Garamond"/>
        </w:rPr>
        <w:t>t should be clear that many, many more cases c</w:t>
      </w:r>
      <w:r w:rsidR="00515E09">
        <w:rPr>
          <w:rFonts w:ascii="Garamond" w:hAnsi="Garamond"/>
        </w:rPr>
        <w:t>an</w:t>
      </w:r>
      <w:r w:rsidR="0011323F">
        <w:rPr>
          <w:rFonts w:ascii="Garamond" w:hAnsi="Garamond"/>
        </w:rPr>
        <w:t xml:space="preserve"> be generated which have this basic structure.  When a person is subjected to awful treatment, it is very often their own perception of a better life which motivates their defiant assertion of a newly grasped moral truth.</w:t>
      </w:r>
      <w:r w:rsidR="009B674D">
        <w:rPr>
          <w:rFonts w:ascii="Garamond" w:hAnsi="Garamond"/>
        </w:rPr>
        <w:t xml:space="preserve"> They may of course go on to construct more </w:t>
      </w:r>
      <w:r w:rsidR="00E91709">
        <w:rPr>
          <w:rFonts w:ascii="Garamond" w:hAnsi="Garamond"/>
        </w:rPr>
        <w:t>general</w:t>
      </w:r>
      <w:r w:rsidR="009B674D">
        <w:rPr>
          <w:rFonts w:ascii="Garamond" w:hAnsi="Garamond"/>
        </w:rPr>
        <w:t xml:space="preserve"> </w:t>
      </w:r>
      <w:r w:rsidR="009B674D">
        <w:rPr>
          <w:rFonts w:ascii="Garamond" w:hAnsi="Garamond"/>
        </w:rPr>
        <w:lastRenderedPageBreak/>
        <w:t xml:space="preserve">principles out of these </w:t>
      </w:r>
      <w:proofErr w:type="gramStart"/>
      <w:r w:rsidR="009B674D">
        <w:rPr>
          <w:rFonts w:ascii="Garamond" w:hAnsi="Garamond"/>
        </w:rPr>
        <w:t>particular acts</w:t>
      </w:r>
      <w:proofErr w:type="gramEnd"/>
      <w:r w:rsidR="009B674D">
        <w:rPr>
          <w:rFonts w:ascii="Garamond" w:hAnsi="Garamond"/>
        </w:rPr>
        <w:t xml:space="preserve"> of moral perception, but it seems clear enough that the defiant assertion itself is a case of moral learning.</w:t>
      </w:r>
      <w:r w:rsidR="0011323F">
        <w:rPr>
          <w:rFonts w:ascii="Garamond" w:hAnsi="Garamond"/>
        </w:rPr>
        <w:t xml:space="preserve">  </w:t>
      </w:r>
    </w:p>
    <w:p w14:paraId="2D4FEF79" w14:textId="255C7554" w:rsidR="0011323F" w:rsidRDefault="0011323F" w:rsidP="00DA3A12">
      <w:pPr>
        <w:jc w:val="both"/>
        <w:rPr>
          <w:rFonts w:ascii="Garamond" w:hAnsi="Garamond"/>
        </w:rPr>
      </w:pPr>
    </w:p>
    <w:p w14:paraId="670DEB82" w14:textId="77777777" w:rsidR="00B869F8" w:rsidRDefault="00B869F8" w:rsidP="00DA3A12">
      <w:pPr>
        <w:jc w:val="both"/>
        <w:rPr>
          <w:rFonts w:ascii="Garamond" w:hAnsi="Garamond"/>
        </w:rPr>
      </w:pPr>
    </w:p>
    <w:p w14:paraId="552FF8E4" w14:textId="77777777" w:rsidR="00190456" w:rsidRPr="00E55F88" w:rsidRDefault="00190456" w:rsidP="00DA3A12">
      <w:pPr>
        <w:jc w:val="both"/>
        <w:rPr>
          <w:rFonts w:ascii="Garamond" w:hAnsi="Garamond"/>
        </w:rPr>
      </w:pPr>
    </w:p>
    <w:p w14:paraId="39459522" w14:textId="77777777" w:rsidR="00DA3A12" w:rsidRPr="00E55F88" w:rsidRDefault="00DA3A12" w:rsidP="00DA3A12">
      <w:pPr>
        <w:jc w:val="both"/>
        <w:rPr>
          <w:rFonts w:ascii="Garamond" w:hAnsi="Garamond"/>
          <w:b/>
        </w:rPr>
      </w:pPr>
      <w:r w:rsidRPr="00E55F88">
        <w:rPr>
          <w:rFonts w:ascii="Garamond" w:hAnsi="Garamond"/>
          <w:b/>
        </w:rPr>
        <w:t>Eudaimonism</w:t>
      </w:r>
    </w:p>
    <w:p w14:paraId="3D77076D" w14:textId="77777777" w:rsidR="00DA3A12" w:rsidRPr="00E55F88" w:rsidRDefault="00DA3A12" w:rsidP="00DA3A12">
      <w:pPr>
        <w:jc w:val="both"/>
        <w:rPr>
          <w:rFonts w:ascii="Garamond" w:hAnsi="Garamond"/>
          <w:b/>
        </w:rPr>
      </w:pPr>
    </w:p>
    <w:p w14:paraId="1A64C4C8" w14:textId="1B962FB3" w:rsidR="00DA3A12" w:rsidRPr="00E55F88" w:rsidRDefault="00DA3A12" w:rsidP="00380D49">
      <w:pPr>
        <w:spacing w:line="360" w:lineRule="auto"/>
        <w:jc w:val="both"/>
        <w:rPr>
          <w:rFonts w:ascii="Garamond" w:hAnsi="Garamond"/>
        </w:rPr>
      </w:pPr>
      <w:r w:rsidRPr="00E55F88">
        <w:rPr>
          <w:rFonts w:ascii="Garamond" w:hAnsi="Garamond"/>
        </w:rPr>
        <w:t xml:space="preserve">Jones rightly points out that </w:t>
      </w:r>
      <w:r w:rsidR="00A3543D" w:rsidRPr="00E55F88">
        <w:rPr>
          <w:rFonts w:ascii="Garamond" w:hAnsi="Garamond"/>
        </w:rPr>
        <w:t>when we are</w:t>
      </w:r>
      <w:r w:rsidRPr="00E55F88">
        <w:rPr>
          <w:rFonts w:ascii="Garamond" w:hAnsi="Garamond"/>
        </w:rPr>
        <w:t xml:space="preserve"> identifying filters in moral epistemology, we ought to obey a </w:t>
      </w:r>
      <w:proofErr w:type="gramStart"/>
      <w:r w:rsidRPr="00E55F88">
        <w:rPr>
          <w:rFonts w:ascii="Garamond" w:hAnsi="Garamond"/>
        </w:rPr>
        <w:t>fairly simple</w:t>
      </w:r>
      <w:proofErr w:type="gramEnd"/>
      <w:r w:rsidRPr="00E55F88">
        <w:rPr>
          <w:rFonts w:ascii="Garamond" w:hAnsi="Garamond"/>
        </w:rPr>
        <w:t xml:space="preserve"> requirement.  “</w:t>
      </w:r>
      <w:r w:rsidRPr="00E55F88">
        <w:rPr>
          <w:rFonts w:ascii="Courier New" w:hAnsi="Courier New" w:cs="Courier New"/>
        </w:rPr>
        <w:t>﻿</w:t>
      </w:r>
      <w:r w:rsidRPr="00E55F88">
        <w:rPr>
          <w:rFonts w:ascii="Garamond" w:hAnsi="Garamond"/>
        </w:rPr>
        <w:t>An answer to the filtering problem,” she writes, “must avoid appeal to ethically substantive constraints that are contested by currently live competitor theories.”</w:t>
      </w:r>
      <w:r w:rsidR="00266DB3" w:rsidRPr="00E55F88">
        <w:rPr>
          <w:rFonts w:ascii="Garamond" w:hAnsi="Garamond"/>
        </w:rPr>
        <w:fldChar w:fldCharType="begin"/>
      </w:r>
      <w:r w:rsidR="0045421E">
        <w:rPr>
          <w:rFonts w:ascii="Garamond" w:hAnsi="Garamond"/>
        </w:rPr>
        <w:instrText xml:space="preserve"> ADDIN EN.CITE &lt;EndNote&gt;&lt;Cite&gt;&lt;Author&gt;Jones&lt;/Author&gt;&lt;Year&gt;2005&lt;/Year&gt;&lt;RecNum&gt;1213&lt;/RecNum&gt;&lt;Pages&gt;75&lt;/Pages&gt;&lt;DisplayText&gt;(Jones 2005, 75)&lt;/DisplayText&gt;&lt;record&gt;&lt;rec-number&gt;1213&lt;/rec-number&gt;&lt;foreign-keys&gt;&lt;key app="EN" db-id="ex22zdet2d5vf6eda0bp5sd1xtwspefa2rtr" timestamp="1464640656"&gt;1213&lt;/key&gt;&lt;/foreign-keys&gt;&lt;ref-type name="Book Section"&gt;5&lt;/ref-type&gt;&lt;contributors&gt;&lt;authors&gt;&lt;author&gt;Jones, Karen&lt;/author&gt;&lt;/authors&gt;&lt;secondary-authors&gt;&lt;author&gt;Jackson, Frank&lt;/author&gt;&lt;author&gt;Smith, Michael&lt;/author&gt;&lt;/secondary-authors&gt;&lt;/contributors&gt;&lt;titles&gt;&lt;title&gt;Moral epistemology&lt;/title&gt;&lt;secondary-title&gt;The Oxford Handbook of Contemporary Philosophy&lt;/secondary-title&gt;&lt;/titles&gt;&lt;dates&gt;&lt;year&gt;2005&lt;/year&gt;&lt;pub-dates&gt;&lt;date&gt;2005&lt;/date&gt;&lt;/pub-dates&gt;&lt;/dates&gt;&lt;publisher&gt;Oxford University Press&lt;/publisher&gt;&lt;urls&gt;&lt;/urls&gt;&lt;/record&gt;&lt;/Cite&gt;&lt;/EndNote&gt;</w:instrText>
      </w:r>
      <w:r w:rsidR="00266DB3" w:rsidRPr="00E55F88">
        <w:rPr>
          <w:rFonts w:ascii="Garamond" w:hAnsi="Garamond"/>
        </w:rPr>
        <w:fldChar w:fldCharType="separate"/>
      </w:r>
      <w:r w:rsidR="0045421E">
        <w:rPr>
          <w:rFonts w:ascii="Garamond" w:hAnsi="Garamond"/>
          <w:noProof/>
        </w:rPr>
        <w:t>(Jones 2005, 75)</w:t>
      </w:r>
      <w:r w:rsidR="00266DB3" w:rsidRPr="00E55F88">
        <w:rPr>
          <w:rFonts w:ascii="Garamond" w:hAnsi="Garamond"/>
        </w:rPr>
        <w:fldChar w:fldCharType="end"/>
      </w:r>
      <w:r w:rsidRPr="00E55F88">
        <w:rPr>
          <w:rFonts w:ascii="Garamond" w:hAnsi="Garamond"/>
        </w:rPr>
        <w:t xml:space="preserve">  The reason is not hard to see: there is something pointless</w:t>
      </w:r>
      <w:r w:rsidR="00266DB3" w:rsidRPr="00E55F88">
        <w:rPr>
          <w:rFonts w:ascii="Garamond" w:hAnsi="Garamond"/>
        </w:rPr>
        <w:t>ly</w:t>
      </w:r>
      <w:r w:rsidRPr="00E55F88">
        <w:rPr>
          <w:rFonts w:ascii="Garamond" w:hAnsi="Garamond"/>
        </w:rPr>
        <w:t xml:space="preserve"> self-congratulatory about assuming that one’s preferred moral theory is correct in order to impose an epistemological principle which mainly serves to rule out competitor theories. In moral epistemology, then, most philosophers want to develop theories of justified belief which do not depend on the truth or falsity of substantive first-order moral beliefs, particularly when those beliefs are hotly contested.  The whole </w:t>
      </w:r>
      <w:r w:rsidRPr="009D36E1">
        <w:rPr>
          <w:rFonts w:ascii="Garamond" w:hAnsi="Garamond"/>
        </w:rPr>
        <w:t>point</w:t>
      </w:r>
      <w:r w:rsidRPr="00E55F88">
        <w:rPr>
          <w:rFonts w:ascii="Garamond" w:hAnsi="Garamond"/>
        </w:rPr>
        <w:t xml:space="preserve"> of filtering in epistemology is to help us to resolve debates by screening off potentially bad beliefs, not to declare those debates settled by fiat and to conclude that trustworthy belief-formation processes are just those displayed by </w:t>
      </w:r>
      <w:r w:rsidR="00BF40F8" w:rsidRPr="00E55F88">
        <w:rPr>
          <w:rFonts w:ascii="Garamond" w:hAnsi="Garamond"/>
        </w:rPr>
        <w:t>the disputants</w:t>
      </w:r>
      <w:r w:rsidRPr="00E55F88">
        <w:rPr>
          <w:rFonts w:ascii="Garamond" w:hAnsi="Garamond"/>
        </w:rPr>
        <w:t xml:space="preserve"> we’ve dogmatically crowned the winners.  This is, I think, what lies behind Jones’ requirement</w:t>
      </w:r>
      <w:r w:rsidR="0025431B">
        <w:rPr>
          <w:rFonts w:ascii="Garamond" w:hAnsi="Garamond"/>
        </w:rPr>
        <w:t>, and it is why</w:t>
      </w:r>
      <w:r w:rsidR="00314372">
        <w:rPr>
          <w:rFonts w:ascii="Garamond" w:hAnsi="Garamond"/>
        </w:rPr>
        <w:t xml:space="preserve"> </w:t>
      </w:r>
      <w:r w:rsidR="0025431B">
        <w:rPr>
          <w:rFonts w:ascii="Garamond" w:hAnsi="Garamond"/>
        </w:rPr>
        <w:t>canonical moral epistemologies such as reflective-equilibrium theory do not presuppose the truth of any contested normative framework.</w:t>
      </w:r>
    </w:p>
    <w:p w14:paraId="26DDDA84" w14:textId="77777777" w:rsidR="00DA3A12" w:rsidRPr="00E55F88" w:rsidRDefault="00DA3A12" w:rsidP="00380D49">
      <w:pPr>
        <w:spacing w:line="360" w:lineRule="auto"/>
        <w:jc w:val="both"/>
        <w:rPr>
          <w:rFonts w:ascii="Garamond" w:hAnsi="Garamond"/>
        </w:rPr>
      </w:pPr>
    </w:p>
    <w:p w14:paraId="63676DCB" w14:textId="72EC191B" w:rsidR="00C96AA9" w:rsidRDefault="00DA3A12" w:rsidP="00380D49">
      <w:pPr>
        <w:spacing w:line="360" w:lineRule="auto"/>
        <w:jc w:val="both"/>
        <w:rPr>
          <w:rFonts w:ascii="Garamond" w:hAnsi="Garamond"/>
        </w:rPr>
      </w:pPr>
      <w:r w:rsidRPr="00E55F88">
        <w:rPr>
          <w:rFonts w:ascii="Garamond" w:hAnsi="Garamond"/>
        </w:rPr>
        <w:t xml:space="preserve">Yet, it is now easy to see that the prohibition against egoistic and parochial influence </w:t>
      </w:r>
      <w:r w:rsidR="006A07B9">
        <w:rPr>
          <w:rFonts w:ascii="Garamond" w:hAnsi="Garamond"/>
        </w:rPr>
        <w:t xml:space="preserve">probably </w:t>
      </w:r>
      <w:r w:rsidRPr="00E55F88">
        <w:rPr>
          <w:rFonts w:ascii="Garamond" w:hAnsi="Garamond"/>
        </w:rPr>
        <w:t xml:space="preserve">violates Jones’ requirement.  Once </w:t>
      </w:r>
      <w:r w:rsidR="002F1A9C">
        <w:rPr>
          <w:rFonts w:ascii="Garamond" w:hAnsi="Garamond"/>
        </w:rPr>
        <w:t>we widen our</w:t>
      </w:r>
      <w:r w:rsidRPr="00E55F88">
        <w:rPr>
          <w:rFonts w:ascii="Garamond" w:hAnsi="Garamond"/>
        </w:rPr>
        <w:t xml:space="preserve"> gaze away from </w:t>
      </w:r>
      <w:r w:rsidR="00153386">
        <w:rPr>
          <w:rFonts w:ascii="Garamond" w:hAnsi="Garamond"/>
        </w:rPr>
        <w:t xml:space="preserve">certain </w:t>
      </w:r>
      <w:r w:rsidRPr="00E55F88">
        <w:rPr>
          <w:rFonts w:ascii="Garamond" w:hAnsi="Garamond"/>
        </w:rPr>
        <w:t xml:space="preserve">strands of post-Kantian </w:t>
      </w:r>
      <w:r w:rsidR="00A81755">
        <w:rPr>
          <w:rFonts w:ascii="Garamond" w:hAnsi="Garamond"/>
        </w:rPr>
        <w:t xml:space="preserve">Western </w:t>
      </w:r>
      <w:r w:rsidRPr="00E55F88">
        <w:rPr>
          <w:rFonts w:ascii="Garamond" w:hAnsi="Garamond"/>
        </w:rPr>
        <w:t xml:space="preserve">moral philosophy, </w:t>
      </w:r>
      <w:r w:rsidR="002F1A9C">
        <w:rPr>
          <w:rFonts w:ascii="Garamond" w:hAnsi="Garamond"/>
        </w:rPr>
        <w:t>we</w:t>
      </w:r>
      <w:r w:rsidRPr="00E55F88">
        <w:rPr>
          <w:rFonts w:ascii="Garamond" w:hAnsi="Garamond"/>
        </w:rPr>
        <w:t xml:space="preserve"> encounter a startling fact:  </w:t>
      </w:r>
      <w:r w:rsidR="00F163DA">
        <w:rPr>
          <w:rFonts w:ascii="Garamond" w:hAnsi="Garamond"/>
        </w:rPr>
        <w:t>Our</w:t>
      </w:r>
      <w:r w:rsidRPr="00E55F88">
        <w:rPr>
          <w:rFonts w:ascii="Garamond" w:hAnsi="Garamond"/>
        </w:rPr>
        <w:t xml:space="preserve"> </w:t>
      </w:r>
      <w:r w:rsidR="009352A9">
        <w:rPr>
          <w:rFonts w:ascii="Garamond" w:hAnsi="Garamond"/>
        </w:rPr>
        <w:t>moral-</w:t>
      </w:r>
      <w:r w:rsidRPr="00E55F88">
        <w:rPr>
          <w:rFonts w:ascii="Garamond" w:hAnsi="Garamond"/>
        </w:rPr>
        <w:t>philosophical tradition is</w:t>
      </w:r>
      <w:r w:rsidR="00F163DA">
        <w:rPr>
          <w:rFonts w:ascii="Garamond" w:hAnsi="Garamond"/>
        </w:rPr>
        <w:t xml:space="preserve"> largely</w:t>
      </w:r>
      <w:r w:rsidRPr="00E55F88">
        <w:rPr>
          <w:rFonts w:ascii="Garamond" w:hAnsi="Garamond"/>
        </w:rPr>
        <w:t xml:space="preserve"> dominated by </w:t>
      </w:r>
      <w:r w:rsidR="009D36E1">
        <w:rPr>
          <w:rFonts w:ascii="Garamond" w:hAnsi="Garamond"/>
          <w:i/>
        </w:rPr>
        <w:t>E</w:t>
      </w:r>
      <w:r w:rsidRPr="00E55F88">
        <w:rPr>
          <w:rFonts w:ascii="Garamond" w:hAnsi="Garamond"/>
          <w:i/>
        </w:rPr>
        <w:t>udaimonism</w:t>
      </w:r>
      <w:r w:rsidRPr="00E55F88">
        <w:rPr>
          <w:rFonts w:ascii="Garamond" w:hAnsi="Garamond"/>
        </w:rPr>
        <w:t xml:space="preserve">, the notion that right action just </w:t>
      </w:r>
      <w:r w:rsidRPr="00E55F88">
        <w:rPr>
          <w:rFonts w:ascii="Garamond" w:hAnsi="Garamond"/>
          <w:i/>
        </w:rPr>
        <w:t>is</w:t>
      </w:r>
      <w:r w:rsidRPr="00E55F88">
        <w:rPr>
          <w:rFonts w:ascii="Garamond" w:hAnsi="Garamond"/>
        </w:rPr>
        <w:t xml:space="preserve"> action which is reliably productive </w:t>
      </w:r>
      <w:r w:rsidR="00F163DA">
        <w:rPr>
          <w:rFonts w:ascii="Garamond" w:hAnsi="Garamond"/>
        </w:rPr>
        <w:t xml:space="preserve">or constitutive </w:t>
      </w:r>
      <w:r w:rsidRPr="00E55F88">
        <w:rPr>
          <w:rFonts w:ascii="Garamond" w:hAnsi="Garamond"/>
        </w:rPr>
        <w:t>of the agent’s well-being.</w:t>
      </w:r>
      <w:r w:rsidR="00EB3B65">
        <w:rPr>
          <w:rStyle w:val="FootnoteReference"/>
          <w:rFonts w:ascii="Garamond" w:hAnsi="Garamond"/>
        </w:rPr>
        <w:footnoteReference w:id="6"/>
      </w:r>
      <w:r w:rsidRPr="00E55F88">
        <w:rPr>
          <w:rFonts w:ascii="Garamond" w:hAnsi="Garamond"/>
        </w:rPr>
        <w:t xml:space="preserve"> </w:t>
      </w:r>
      <w:r w:rsidR="004E2B2B">
        <w:rPr>
          <w:rFonts w:ascii="Garamond" w:hAnsi="Garamond"/>
        </w:rPr>
        <w:t>Plato and Aristotle</w:t>
      </w:r>
      <w:r w:rsidR="009E0D56">
        <w:rPr>
          <w:rFonts w:ascii="Garamond" w:hAnsi="Garamond"/>
        </w:rPr>
        <w:t>, for example,</w:t>
      </w:r>
      <w:r w:rsidR="004E2B2B">
        <w:rPr>
          <w:rFonts w:ascii="Garamond" w:hAnsi="Garamond"/>
        </w:rPr>
        <w:t xml:space="preserve"> each embraced this view. </w:t>
      </w:r>
      <w:r w:rsidRPr="00E55F88">
        <w:rPr>
          <w:rFonts w:ascii="Garamond" w:hAnsi="Garamond"/>
        </w:rPr>
        <w:t xml:space="preserve">Some </w:t>
      </w:r>
      <w:proofErr w:type="spellStart"/>
      <w:r w:rsidR="009D36E1">
        <w:rPr>
          <w:rFonts w:ascii="Garamond" w:hAnsi="Garamond"/>
        </w:rPr>
        <w:t>E</w:t>
      </w:r>
      <w:r w:rsidRPr="00E55F88">
        <w:rPr>
          <w:rFonts w:ascii="Garamond" w:hAnsi="Garamond"/>
        </w:rPr>
        <w:t>udaimonists</w:t>
      </w:r>
      <w:proofErr w:type="spellEnd"/>
      <w:r w:rsidRPr="00E55F88">
        <w:rPr>
          <w:rFonts w:ascii="Garamond" w:hAnsi="Garamond"/>
        </w:rPr>
        <w:t xml:space="preserve"> </w:t>
      </w:r>
      <w:r w:rsidRPr="00E55F88">
        <w:rPr>
          <w:rFonts w:ascii="Garamond" w:hAnsi="Garamond"/>
        </w:rPr>
        <w:lastRenderedPageBreak/>
        <w:t xml:space="preserve">such as Epicurus famously identified well-being with pleasure, while the Stoics tended to describe it as a kind of harmony with nature. </w:t>
      </w:r>
      <w:r w:rsidR="009352A9">
        <w:rPr>
          <w:rFonts w:ascii="Garamond" w:hAnsi="Garamond"/>
        </w:rPr>
        <w:t xml:space="preserve">For Augustine, happiness was our supreme practical end, and he defined it as genuine possession of the virtues which could only come about via God’s grace. </w:t>
      </w:r>
      <w:r w:rsidR="00A81755">
        <w:rPr>
          <w:rFonts w:ascii="Garamond" w:hAnsi="Garamond"/>
        </w:rPr>
        <w:t xml:space="preserve">The Confucian philosopher Mencius argued that </w:t>
      </w:r>
      <w:r w:rsidR="00A81755" w:rsidRPr="00A81755">
        <w:rPr>
          <w:rFonts w:ascii="Garamond" w:hAnsi="Garamond"/>
        </w:rPr>
        <w:t>virtue is</w:t>
      </w:r>
      <w:r w:rsidR="00A81755">
        <w:rPr>
          <w:rFonts w:ascii="Garamond" w:hAnsi="Garamond"/>
        </w:rPr>
        <w:t xml:space="preserve"> a means</w:t>
      </w:r>
      <w:r w:rsidR="00A81755" w:rsidRPr="00A81755">
        <w:rPr>
          <w:rFonts w:ascii="Garamond" w:hAnsi="Garamond"/>
        </w:rPr>
        <w:t xml:space="preserve"> to happiness, </w:t>
      </w:r>
      <w:r w:rsidR="00F02BE9">
        <w:rPr>
          <w:rFonts w:ascii="Garamond" w:hAnsi="Garamond"/>
        </w:rPr>
        <w:t xml:space="preserve">or </w:t>
      </w:r>
      <w:r w:rsidR="00A81755">
        <w:rPr>
          <w:rFonts w:ascii="Garamond" w:hAnsi="Garamond"/>
        </w:rPr>
        <w:t xml:space="preserve">that </w:t>
      </w:r>
      <w:r w:rsidR="00A81755" w:rsidRPr="00A81755">
        <w:rPr>
          <w:rFonts w:ascii="Garamond" w:hAnsi="Garamond"/>
        </w:rPr>
        <w:t xml:space="preserve">happiness </w:t>
      </w:r>
      <w:r w:rsidR="00A81755">
        <w:rPr>
          <w:rFonts w:ascii="Garamond" w:hAnsi="Garamond"/>
        </w:rPr>
        <w:t>is the key incentive to pursue virtue.</w:t>
      </w:r>
      <w:r w:rsidR="00B35CAC">
        <w:rPr>
          <w:rFonts w:ascii="Garamond" w:hAnsi="Garamond"/>
        </w:rPr>
        <w:t xml:space="preserve"> </w:t>
      </w:r>
      <w:r w:rsidR="00694607">
        <w:rPr>
          <w:rFonts w:ascii="Garamond" w:hAnsi="Garamond"/>
        </w:rPr>
        <w:t>Moreover, a</w:t>
      </w:r>
      <w:r w:rsidR="00B35CAC">
        <w:rPr>
          <w:rFonts w:ascii="Garamond" w:hAnsi="Garamond"/>
        </w:rPr>
        <w:t xml:space="preserve">s Owen Flanagan has convincingly argued, </w:t>
      </w:r>
      <w:r w:rsidR="009C5506">
        <w:rPr>
          <w:rFonts w:ascii="Garamond" w:hAnsi="Garamond"/>
        </w:rPr>
        <w:t>much</w:t>
      </w:r>
      <w:r w:rsidR="00B35CAC">
        <w:rPr>
          <w:rFonts w:ascii="Garamond" w:hAnsi="Garamond"/>
        </w:rPr>
        <w:t xml:space="preserve"> Buddhist philosophy can be straightforwardly read in </w:t>
      </w:r>
      <w:proofErr w:type="spellStart"/>
      <w:r w:rsidR="009D36E1">
        <w:rPr>
          <w:rFonts w:ascii="Garamond" w:hAnsi="Garamond"/>
        </w:rPr>
        <w:t>E</w:t>
      </w:r>
      <w:r w:rsidR="00B35CAC">
        <w:rPr>
          <w:rFonts w:ascii="Garamond" w:hAnsi="Garamond"/>
        </w:rPr>
        <w:t>udaimonistic</w:t>
      </w:r>
      <w:proofErr w:type="spellEnd"/>
      <w:r w:rsidR="00B35CAC">
        <w:rPr>
          <w:rFonts w:ascii="Garamond" w:hAnsi="Garamond"/>
        </w:rPr>
        <w:t xml:space="preserve"> terms, since the various forms of right thought and action</w:t>
      </w:r>
      <w:r w:rsidR="00A81755" w:rsidRPr="00A81755">
        <w:rPr>
          <w:rFonts w:ascii="Garamond" w:hAnsi="Garamond"/>
        </w:rPr>
        <w:t xml:space="preserve"> </w:t>
      </w:r>
      <w:r w:rsidR="00B35CAC">
        <w:rPr>
          <w:rFonts w:ascii="Garamond" w:hAnsi="Garamond"/>
        </w:rPr>
        <w:t>recommended by that tradition are meant to lead to a kind of flourishing or contentment.</w:t>
      </w:r>
      <w:r w:rsidR="0000470F" w:rsidRPr="00E55F88">
        <w:rPr>
          <w:rStyle w:val="FootnoteReference"/>
          <w:rFonts w:ascii="Garamond" w:hAnsi="Garamond"/>
        </w:rPr>
        <w:footnoteReference w:id="7"/>
      </w:r>
    </w:p>
    <w:p w14:paraId="236D53A5" w14:textId="77777777" w:rsidR="00C96AA9" w:rsidRDefault="00C96AA9" w:rsidP="00380D49">
      <w:pPr>
        <w:spacing w:line="360" w:lineRule="auto"/>
        <w:jc w:val="both"/>
        <w:rPr>
          <w:rFonts w:ascii="Garamond" w:hAnsi="Garamond"/>
        </w:rPr>
      </w:pPr>
    </w:p>
    <w:p w14:paraId="7E47C577" w14:textId="0670EDA1" w:rsidR="00785D6C" w:rsidRDefault="006A07B9" w:rsidP="00380D49">
      <w:pPr>
        <w:spacing w:line="360" w:lineRule="auto"/>
        <w:jc w:val="both"/>
        <w:rPr>
          <w:rFonts w:ascii="Garamond" w:hAnsi="Garamond"/>
        </w:rPr>
      </w:pPr>
      <w:r>
        <w:rPr>
          <w:rFonts w:ascii="Garamond" w:hAnsi="Garamond"/>
        </w:rPr>
        <w:t xml:space="preserve">Now, strictly speaking, </w:t>
      </w:r>
      <w:r w:rsidR="00C859CF">
        <w:rPr>
          <w:rFonts w:ascii="Garamond" w:hAnsi="Garamond"/>
        </w:rPr>
        <w:t xml:space="preserve">none of this </w:t>
      </w:r>
      <w:r>
        <w:rPr>
          <w:rFonts w:ascii="Garamond" w:hAnsi="Garamond"/>
          <w:i/>
          <w:iCs/>
        </w:rPr>
        <w:t>entail</w:t>
      </w:r>
      <w:r w:rsidR="00C859CF">
        <w:rPr>
          <w:rFonts w:ascii="Garamond" w:hAnsi="Garamond"/>
          <w:i/>
          <w:iCs/>
        </w:rPr>
        <w:t>s</w:t>
      </w:r>
      <w:r>
        <w:rPr>
          <w:rFonts w:ascii="Garamond" w:hAnsi="Garamond"/>
        </w:rPr>
        <w:t xml:space="preserve"> that self-interest is </w:t>
      </w:r>
      <w:r w:rsidR="002B6956">
        <w:rPr>
          <w:rFonts w:ascii="Garamond" w:hAnsi="Garamond"/>
        </w:rPr>
        <w:t xml:space="preserve">not </w:t>
      </w:r>
      <w:r>
        <w:rPr>
          <w:rFonts w:ascii="Garamond" w:hAnsi="Garamond"/>
        </w:rPr>
        <w:t xml:space="preserve">a </w:t>
      </w:r>
      <w:r w:rsidR="002B6956">
        <w:rPr>
          <w:rFonts w:ascii="Garamond" w:hAnsi="Garamond"/>
        </w:rPr>
        <w:t xml:space="preserve">distorting </w:t>
      </w:r>
      <w:r>
        <w:rPr>
          <w:rFonts w:ascii="Garamond" w:hAnsi="Garamond"/>
        </w:rPr>
        <w:t xml:space="preserve">factor.  </w:t>
      </w:r>
      <w:r w:rsidR="00642FF2">
        <w:rPr>
          <w:rFonts w:ascii="Garamond" w:hAnsi="Garamond"/>
        </w:rPr>
        <w:t xml:space="preserve">As I emphasized at the outset of this paper, normative ethics is not moral epistemology, and it is conceivable that the true moral theory is egoistic while the true moral epistemology is </w:t>
      </w:r>
      <w:proofErr w:type="spellStart"/>
      <w:r w:rsidR="00642FF2">
        <w:rPr>
          <w:rFonts w:ascii="Garamond" w:hAnsi="Garamond"/>
        </w:rPr>
        <w:t>impartialist</w:t>
      </w:r>
      <w:proofErr w:type="spellEnd"/>
      <w:r w:rsidR="00642FF2">
        <w:rPr>
          <w:rFonts w:ascii="Garamond" w:hAnsi="Garamond"/>
        </w:rPr>
        <w:t>.  Nonetheless, i</w:t>
      </w:r>
      <w:r w:rsidR="00DA3A12" w:rsidRPr="00E55F88">
        <w:rPr>
          <w:rFonts w:ascii="Garamond" w:hAnsi="Garamond"/>
        </w:rPr>
        <w:t xml:space="preserve">f any of these live theories is correct, then </w:t>
      </w:r>
      <w:r>
        <w:rPr>
          <w:rFonts w:ascii="Garamond" w:hAnsi="Garamond"/>
        </w:rPr>
        <w:t xml:space="preserve">it would be very strange if </w:t>
      </w:r>
      <w:r w:rsidR="00DA3A12" w:rsidRPr="00E55F88">
        <w:rPr>
          <w:rFonts w:ascii="Garamond" w:hAnsi="Garamond"/>
        </w:rPr>
        <w:t xml:space="preserve">egoistic influence </w:t>
      </w:r>
      <w:r w:rsidR="00642FF2">
        <w:rPr>
          <w:rFonts w:ascii="Garamond" w:hAnsi="Garamond"/>
        </w:rPr>
        <w:t xml:space="preserve">was </w:t>
      </w:r>
      <w:r w:rsidR="00642FF2" w:rsidRPr="002B6956">
        <w:rPr>
          <w:rFonts w:ascii="Garamond" w:hAnsi="Garamond"/>
          <w:i/>
          <w:iCs/>
        </w:rPr>
        <w:t>necessarily</w:t>
      </w:r>
      <w:r w:rsidR="00642FF2">
        <w:rPr>
          <w:rFonts w:ascii="Garamond" w:hAnsi="Garamond"/>
        </w:rPr>
        <w:t xml:space="preserve"> distorting in </w:t>
      </w:r>
      <w:r w:rsidR="00DA3A12" w:rsidRPr="00E55F88">
        <w:rPr>
          <w:rFonts w:ascii="Garamond" w:hAnsi="Garamond"/>
        </w:rPr>
        <w:t xml:space="preserve">moral epistemology. After all, if right action is </w:t>
      </w:r>
      <w:r w:rsidR="00DA3A12" w:rsidRPr="00785D6C">
        <w:rPr>
          <w:rFonts w:ascii="Garamond" w:hAnsi="Garamond"/>
          <w:iCs/>
        </w:rPr>
        <w:t>definitionally</w:t>
      </w:r>
      <w:r w:rsidR="00DA3A12" w:rsidRPr="00E55F88">
        <w:rPr>
          <w:rFonts w:ascii="Garamond" w:hAnsi="Garamond"/>
        </w:rPr>
        <w:t xml:space="preserve"> productive of individual self-interest, how can moral belief </w:t>
      </w:r>
      <w:r w:rsidR="006F09B2">
        <w:rPr>
          <w:rFonts w:ascii="Garamond" w:hAnsi="Garamond"/>
        </w:rPr>
        <w:t xml:space="preserve">always </w:t>
      </w:r>
      <w:r w:rsidR="00DA3A12" w:rsidRPr="00E55F88">
        <w:rPr>
          <w:rFonts w:ascii="Garamond" w:hAnsi="Garamond"/>
        </w:rPr>
        <w:t xml:space="preserve">be </w:t>
      </w:r>
      <w:r w:rsidR="00DA3A12" w:rsidRPr="006F09B2">
        <w:rPr>
          <w:rFonts w:ascii="Garamond" w:hAnsi="Garamond"/>
          <w:iCs/>
        </w:rPr>
        <w:t>distorted</w:t>
      </w:r>
      <w:r w:rsidR="00DA3A12" w:rsidRPr="00E55F88">
        <w:rPr>
          <w:rFonts w:ascii="Garamond" w:hAnsi="Garamond"/>
        </w:rPr>
        <w:t xml:space="preserve"> by the influence of self-interest? </w:t>
      </w:r>
      <w:r w:rsidR="00F83213">
        <w:rPr>
          <w:rFonts w:ascii="Garamond" w:hAnsi="Garamond"/>
        </w:rPr>
        <w:t xml:space="preserve">  </w:t>
      </w:r>
      <w:r w:rsidR="00785D6C">
        <w:rPr>
          <w:rFonts w:ascii="Garamond" w:hAnsi="Garamond"/>
        </w:rPr>
        <w:t xml:space="preserve">This would be as strange as holding that objective consequentialism is true but that reflection on the consequences of our actions was necessarily an unreliable way to arrive at moral truths. </w:t>
      </w:r>
      <w:r w:rsidR="00F83213">
        <w:rPr>
          <w:rFonts w:ascii="Garamond" w:hAnsi="Garamond"/>
        </w:rPr>
        <w:t xml:space="preserve">While this is not logically incoherent, it would be </w:t>
      </w:r>
      <w:r w:rsidR="00E21322">
        <w:rPr>
          <w:rFonts w:ascii="Garamond" w:hAnsi="Garamond"/>
        </w:rPr>
        <w:t xml:space="preserve">a </w:t>
      </w:r>
      <w:r w:rsidR="00F83213">
        <w:rPr>
          <w:rFonts w:ascii="Garamond" w:hAnsi="Garamond"/>
        </w:rPr>
        <w:t xml:space="preserve">strange </w:t>
      </w:r>
      <w:r w:rsidR="00E21322">
        <w:rPr>
          <w:rFonts w:ascii="Garamond" w:hAnsi="Garamond"/>
        </w:rPr>
        <w:t xml:space="preserve">result </w:t>
      </w:r>
      <w:r w:rsidR="00F83213">
        <w:rPr>
          <w:rFonts w:ascii="Garamond" w:hAnsi="Garamond"/>
        </w:rPr>
        <w:t>indeed</w:t>
      </w:r>
      <w:r w:rsidR="00785D6C">
        <w:rPr>
          <w:rFonts w:ascii="Garamond" w:hAnsi="Garamond"/>
        </w:rPr>
        <w:t>.</w:t>
      </w:r>
      <w:r w:rsidR="00F83213">
        <w:rPr>
          <w:rFonts w:ascii="Garamond" w:hAnsi="Garamond"/>
        </w:rPr>
        <w:t xml:space="preserve"> </w:t>
      </w:r>
      <w:proofErr w:type="gramStart"/>
      <w:r w:rsidR="00785D6C">
        <w:rPr>
          <w:rFonts w:ascii="Garamond" w:hAnsi="Garamond"/>
        </w:rPr>
        <w:t>This is why</w:t>
      </w:r>
      <w:proofErr w:type="gramEnd"/>
      <w:r w:rsidR="00785D6C">
        <w:rPr>
          <w:rFonts w:ascii="Garamond" w:hAnsi="Garamond"/>
        </w:rPr>
        <w:t xml:space="preserve"> a defensible moral epistemology—a defensible set of filters—should not forbid us from being under the influence of factors that lie at the heart of live normative theories.</w:t>
      </w:r>
    </w:p>
    <w:p w14:paraId="14EAC17D" w14:textId="77777777" w:rsidR="001F24CF" w:rsidRDefault="001F24CF" w:rsidP="00380D49">
      <w:pPr>
        <w:spacing w:line="360" w:lineRule="auto"/>
        <w:jc w:val="both"/>
        <w:rPr>
          <w:rFonts w:ascii="Garamond" w:hAnsi="Garamond"/>
        </w:rPr>
      </w:pPr>
    </w:p>
    <w:p w14:paraId="0C83D280" w14:textId="5B1EF566" w:rsidR="00DA3A12" w:rsidRPr="00E55F88" w:rsidRDefault="000B26B0" w:rsidP="00380D49">
      <w:pPr>
        <w:spacing w:line="360" w:lineRule="auto"/>
        <w:jc w:val="both"/>
        <w:rPr>
          <w:rFonts w:ascii="Garamond" w:hAnsi="Garamond"/>
        </w:rPr>
      </w:pPr>
      <w:r>
        <w:rPr>
          <w:rFonts w:ascii="Garamond" w:hAnsi="Garamond"/>
        </w:rPr>
        <w:t>The point is not just about egoistic influence,</w:t>
      </w:r>
      <w:r w:rsidR="00DA3A12" w:rsidRPr="00E55F88">
        <w:rPr>
          <w:rFonts w:ascii="Garamond" w:hAnsi="Garamond"/>
        </w:rPr>
        <w:t xml:space="preserve"> </w:t>
      </w:r>
      <w:r>
        <w:rPr>
          <w:rFonts w:ascii="Garamond" w:hAnsi="Garamond"/>
        </w:rPr>
        <w:t>for</w:t>
      </w:r>
      <w:r w:rsidR="00DA3A12" w:rsidRPr="00E55F88">
        <w:rPr>
          <w:rFonts w:ascii="Garamond" w:hAnsi="Garamond"/>
        </w:rPr>
        <w:t xml:space="preserve"> there are also parochial </w:t>
      </w:r>
      <w:r>
        <w:rPr>
          <w:rFonts w:ascii="Garamond" w:hAnsi="Garamond"/>
        </w:rPr>
        <w:t>theories</w:t>
      </w:r>
      <w:r w:rsidR="00C67689">
        <w:rPr>
          <w:rFonts w:ascii="Garamond" w:hAnsi="Garamond"/>
        </w:rPr>
        <w:t xml:space="preserve">, and </w:t>
      </w:r>
      <w:r w:rsidR="00FB067A" w:rsidRPr="00E55F88">
        <w:rPr>
          <w:rFonts w:ascii="Garamond" w:hAnsi="Garamond"/>
        </w:rPr>
        <w:t>not all of them are so baldly implausible</w:t>
      </w:r>
      <w:r w:rsidR="00D27992">
        <w:rPr>
          <w:rFonts w:ascii="Garamond" w:hAnsi="Garamond"/>
        </w:rPr>
        <w:t xml:space="preserve"> as</w:t>
      </w:r>
      <w:r w:rsidR="00FB067A" w:rsidRPr="00E55F88">
        <w:rPr>
          <w:rFonts w:ascii="Garamond" w:hAnsi="Garamond"/>
        </w:rPr>
        <w:t xml:space="preserve"> Thrasymachus’ </w:t>
      </w:r>
      <w:r w:rsidR="00E91243">
        <w:rPr>
          <w:rFonts w:ascii="Garamond" w:hAnsi="Garamond"/>
        </w:rPr>
        <w:t>in</w:t>
      </w:r>
      <w:r w:rsidR="00D27992">
        <w:rPr>
          <w:rFonts w:ascii="Garamond" w:hAnsi="Garamond"/>
        </w:rPr>
        <w:t>famous</w:t>
      </w:r>
      <w:r w:rsidR="008370D9">
        <w:rPr>
          <w:rFonts w:ascii="Garamond" w:hAnsi="Garamond"/>
        </w:rPr>
        <w:t xml:space="preserve"> </w:t>
      </w:r>
      <w:r w:rsidR="00E91243">
        <w:rPr>
          <w:rFonts w:ascii="Garamond" w:hAnsi="Garamond"/>
        </w:rPr>
        <w:t>conception</w:t>
      </w:r>
      <w:r w:rsidR="00FB067A" w:rsidRPr="00E55F88">
        <w:rPr>
          <w:rFonts w:ascii="Garamond" w:hAnsi="Garamond"/>
        </w:rPr>
        <w:t xml:space="preserve"> of justice</w:t>
      </w:r>
      <w:r w:rsidR="00DA3A12" w:rsidRPr="00E55F88">
        <w:rPr>
          <w:rFonts w:ascii="Garamond" w:hAnsi="Garamond"/>
        </w:rPr>
        <w:t xml:space="preserve">. Most notably there is the Ethics of Care, pioneered by Carol Gilligan, Nel </w:t>
      </w:r>
      <w:proofErr w:type="spellStart"/>
      <w:r w:rsidR="00DA3A12" w:rsidRPr="00E55F88">
        <w:rPr>
          <w:rFonts w:ascii="Garamond" w:hAnsi="Garamond"/>
        </w:rPr>
        <w:t>Noddings</w:t>
      </w:r>
      <w:proofErr w:type="spellEnd"/>
      <w:r w:rsidR="00DA3A12" w:rsidRPr="00E55F88">
        <w:rPr>
          <w:rFonts w:ascii="Garamond" w:hAnsi="Garamond"/>
        </w:rPr>
        <w:t xml:space="preserve"> and Virginia Held, which holds that caring for particular others within one’s “circle of care” is the foundation of all ethical life</w:t>
      </w:r>
      <w:r w:rsidR="009408AF" w:rsidRPr="00E55F88">
        <w:rPr>
          <w:rFonts w:ascii="Garamond" w:hAnsi="Garamond"/>
        </w:rPr>
        <w:t xml:space="preserve"> </w:t>
      </w:r>
      <w:r w:rsidR="009408AF" w:rsidRPr="00E55F88">
        <w:rPr>
          <w:rFonts w:ascii="Garamond" w:hAnsi="Garamond"/>
        </w:rPr>
        <w:fldChar w:fldCharType="begin"/>
      </w:r>
      <w:r w:rsidR="009A096B">
        <w:rPr>
          <w:rFonts w:ascii="Garamond" w:hAnsi="Garamond"/>
        </w:rPr>
        <w:instrText xml:space="preserve"> ADDIN EN.CITE &lt;EndNote&gt;&lt;Cite&gt;&lt;Author&gt;Held&lt;/Author&gt;&lt;Year&gt;2006&lt;/Year&gt;&lt;RecNum&gt;15270&lt;/RecNum&gt;&lt;DisplayText&gt;(Held 2006; Noddings 2013; Gilligan 1993)&lt;/DisplayText&gt;&lt;record&gt;&lt;rec-number&gt;15270&lt;/rec-number&gt;&lt;foreign-keys&gt;&lt;key app="EN" db-id="ex22zdet2d5vf6eda0bp5sd1xtwspefa2rtr" timestamp="1464640976"&gt;15270&lt;/key&gt;&lt;/foreign-keys&gt;&lt;ref-type name="Book"&gt;6&lt;/ref-type&gt;&lt;contributors&gt;&lt;authors&gt;&lt;author&gt;Held, Virginia&lt;/author&gt;&lt;/authors&gt;&lt;/contributors&gt;&lt;titles&gt;&lt;title&gt;The Ethics of Care: Personal, Political, and Global&lt;/title&gt;&lt;/titles&gt;&lt;dates&gt;&lt;year&gt;2006&lt;/year&gt;&lt;pub-dates&gt;&lt;date&gt;2006&lt;/date&gt;&lt;/pub-dates&gt;&lt;/dates&gt;&lt;publisher&gt;Oxford University Press&lt;/publisher&gt;&lt;urls&gt;&lt;/urls&gt;&lt;/record&gt;&lt;/Cite&gt;&lt;Cite&gt;&lt;Author&gt;Noddings&lt;/Author&gt;&lt;Year&gt;2013&lt;/Year&gt;&lt;RecNum&gt;20136&lt;/RecNum&gt;&lt;record&gt;&lt;rec-number&gt;20136&lt;/rec-number&gt;&lt;foreign-keys&gt;&lt;key app="EN" db-id="ex22zdet2d5vf6eda0bp5sd1xtwspefa2rtr" timestamp="1573582678"&gt;20136&lt;/key&gt;&lt;/foreign-keys&gt;&lt;ref-type name="Book"&gt;6&lt;/ref-type&gt;&lt;contributors&gt;&lt;authors&gt;&lt;author&gt;Noddings, Nel&lt;/author&gt;&lt;/authors&gt;&lt;/contributors&gt;&lt;titles&gt;&lt;title&gt;Caring: A relational approach to ethics and moral education&lt;/title&gt;&lt;/titles&gt;&lt;dates&gt;&lt;year&gt;2013&lt;/year&gt;&lt;/dates&gt;&lt;publisher&gt;Univ of California Press&lt;/publisher&gt;&lt;isbn&gt;0520275705&lt;/isbn&gt;&lt;urls&gt;&lt;/urls&gt;&lt;/record&gt;&lt;/Cite&gt;&lt;Cite&gt;&lt;Author&gt;Gilligan&lt;/Author&gt;&lt;Year&gt;1993&lt;/Year&gt;&lt;RecNum&gt;20135&lt;/RecNum&gt;&lt;record&gt;&lt;rec-number&gt;20135&lt;/rec-number&gt;&lt;foreign-keys&gt;&lt;key app="EN" db-id="ex22zdet2d5vf6eda0bp5sd1xtwspefa2rtr" timestamp="1573582646"&gt;20135&lt;/key&gt;&lt;/foreign-keys&gt;&lt;ref-type name="Book"&gt;6&lt;/ref-type&gt;&lt;contributors&gt;&lt;authors&gt;&lt;author&gt;Gilligan, Carol&lt;/author&gt;&lt;/authors&gt;&lt;/contributors&gt;&lt;titles&gt;&lt;title&gt;In a different voice&lt;/title&gt;&lt;/titles&gt;&lt;dates&gt;&lt;year&gt;1993&lt;/year&gt;&lt;/dates&gt;&lt;publisher&gt;Harvard University Press&lt;/publisher&gt;&lt;isbn&gt;0674445449&lt;/isbn&gt;&lt;urls&gt;&lt;/urls&gt;&lt;/record&gt;&lt;/Cite&gt;&lt;/EndNote&gt;</w:instrText>
      </w:r>
      <w:r w:rsidR="009408AF" w:rsidRPr="00E55F88">
        <w:rPr>
          <w:rFonts w:ascii="Garamond" w:hAnsi="Garamond"/>
        </w:rPr>
        <w:fldChar w:fldCharType="separate"/>
      </w:r>
      <w:r w:rsidR="009A096B">
        <w:rPr>
          <w:rFonts w:ascii="Garamond" w:hAnsi="Garamond"/>
          <w:noProof/>
        </w:rPr>
        <w:t>(Held 2006; Noddings 2013; Gilligan 1993)</w:t>
      </w:r>
      <w:r w:rsidR="009408AF" w:rsidRPr="00E55F88">
        <w:rPr>
          <w:rFonts w:ascii="Garamond" w:hAnsi="Garamond"/>
        </w:rPr>
        <w:fldChar w:fldCharType="end"/>
      </w:r>
      <w:r w:rsidR="00DA3A12" w:rsidRPr="00E55F88">
        <w:rPr>
          <w:rFonts w:ascii="Garamond" w:hAnsi="Garamond"/>
        </w:rPr>
        <w:t xml:space="preserve">.  This theory is plainly a live option in normative ethics, and if it (or something </w:t>
      </w:r>
      <w:r w:rsidR="00DA3A12" w:rsidRPr="00E55F88">
        <w:rPr>
          <w:rFonts w:ascii="Garamond" w:hAnsi="Garamond"/>
        </w:rPr>
        <w:lastRenderedPageBreak/>
        <w:t xml:space="preserve">like it) is correct, then </w:t>
      </w:r>
      <w:r w:rsidR="006F398B" w:rsidRPr="00E55F88">
        <w:rPr>
          <w:rFonts w:ascii="Garamond" w:hAnsi="Garamond"/>
        </w:rPr>
        <w:t xml:space="preserve">what I’m calling </w:t>
      </w:r>
      <w:r w:rsidR="00DA3A12" w:rsidRPr="00E55F88">
        <w:rPr>
          <w:rFonts w:ascii="Garamond" w:hAnsi="Garamond"/>
        </w:rPr>
        <w:t xml:space="preserve">Parochial Influence </w:t>
      </w:r>
      <w:r w:rsidR="003F291D">
        <w:rPr>
          <w:rFonts w:ascii="Garamond" w:hAnsi="Garamond"/>
        </w:rPr>
        <w:t xml:space="preserve">could easily count as </w:t>
      </w:r>
      <w:r w:rsidR="00DA3A12" w:rsidRPr="00E55F88">
        <w:rPr>
          <w:rFonts w:ascii="Garamond" w:hAnsi="Garamond"/>
        </w:rPr>
        <w:t xml:space="preserve">epistemologically virtuous.  </w:t>
      </w:r>
      <w:r w:rsidR="009C0ECA">
        <w:rPr>
          <w:rFonts w:ascii="Garamond" w:hAnsi="Garamond"/>
        </w:rPr>
        <w:t xml:space="preserve">We cannot simply assume that this influence is distorting; to do so is to very nearly preclude the truth of a live </w:t>
      </w:r>
      <w:r w:rsidR="002113B2">
        <w:rPr>
          <w:rFonts w:ascii="Garamond" w:hAnsi="Garamond"/>
        </w:rPr>
        <w:t>moral</w:t>
      </w:r>
      <w:r w:rsidR="009C0ECA">
        <w:rPr>
          <w:rFonts w:ascii="Garamond" w:hAnsi="Garamond"/>
        </w:rPr>
        <w:t xml:space="preserve"> theory.</w:t>
      </w:r>
    </w:p>
    <w:p w14:paraId="382F400F" w14:textId="77777777" w:rsidR="00DA3A12" w:rsidRPr="00E55F88" w:rsidRDefault="00DA3A12" w:rsidP="00380D49">
      <w:pPr>
        <w:spacing w:line="360" w:lineRule="auto"/>
        <w:jc w:val="both"/>
        <w:rPr>
          <w:rFonts w:ascii="Garamond" w:hAnsi="Garamond"/>
        </w:rPr>
      </w:pPr>
    </w:p>
    <w:p w14:paraId="2B6687E2" w14:textId="58B1E8B7" w:rsidR="00935D85" w:rsidRPr="00FF17AE" w:rsidRDefault="00DA3A12" w:rsidP="00380D49">
      <w:pPr>
        <w:spacing w:line="360" w:lineRule="auto"/>
        <w:jc w:val="both"/>
        <w:rPr>
          <w:rFonts w:ascii="Garamond" w:hAnsi="Garamond"/>
        </w:rPr>
      </w:pPr>
      <w:r w:rsidRPr="00E55F88">
        <w:rPr>
          <w:rFonts w:ascii="Garamond" w:hAnsi="Garamond"/>
        </w:rPr>
        <w:t xml:space="preserve">In sum, </w:t>
      </w:r>
      <w:r w:rsidR="006F398B" w:rsidRPr="00E55F88">
        <w:rPr>
          <w:rFonts w:ascii="Garamond" w:hAnsi="Garamond"/>
        </w:rPr>
        <w:t xml:space="preserve">there are </w:t>
      </w:r>
      <w:r w:rsidR="00B32134">
        <w:rPr>
          <w:rFonts w:ascii="Garamond" w:hAnsi="Garamond"/>
        </w:rPr>
        <w:t>huge number of</w:t>
      </w:r>
      <w:r w:rsidRPr="00E55F88">
        <w:rPr>
          <w:rFonts w:ascii="Garamond" w:hAnsi="Garamond"/>
        </w:rPr>
        <w:t xml:space="preserve"> </w:t>
      </w:r>
      <w:r w:rsidR="006F398B" w:rsidRPr="00E55F88">
        <w:rPr>
          <w:rFonts w:ascii="Garamond" w:hAnsi="Garamond"/>
        </w:rPr>
        <w:t>live</w:t>
      </w:r>
      <w:r w:rsidRPr="00E55F88">
        <w:rPr>
          <w:rFonts w:ascii="Garamond" w:hAnsi="Garamond"/>
        </w:rPr>
        <w:t xml:space="preserve"> moral theories which have </w:t>
      </w:r>
      <w:r w:rsidR="00C54016">
        <w:rPr>
          <w:rFonts w:ascii="Garamond" w:hAnsi="Garamond"/>
        </w:rPr>
        <w:t>either egoistic or parochial interest</w:t>
      </w:r>
      <w:r w:rsidRPr="00E55F88">
        <w:rPr>
          <w:rFonts w:ascii="Garamond" w:hAnsi="Garamond"/>
        </w:rPr>
        <w:t xml:space="preserve"> at their core. </w:t>
      </w:r>
      <w:r w:rsidR="00FF17AE">
        <w:rPr>
          <w:rFonts w:ascii="Garamond" w:hAnsi="Garamond"/>
        </w:rPr>
        <w:t xml:space="preserve">Moreover, the methods their defenders use to motivate their theories are shot through with </w:t>
      </w:r>
      <w:r w:rsidR="00AE2F44">
        <w:rPr>
          <w:rFonts w:ascii="Garamond" w:hAnsi="Garamond"/>
        </w:rPr>
        <w:t xml:space="preserve">the </w:t>
      </w:r>
      <w:r w:rsidR="00FF17AE">
        <w:rPr>
          <w:rFonts w:ascii="Garamond" w:hAnsi="Garamond"/>
        </w:rPr>
        <w:t>influence</w:t>
      </w:r>
      <w:r w:rsidR="00AE2F44">
        <w:rPr>
          <w:rFonts w:ascii="Garamond" w:hAnsi="Garamond"/>
        </w:rPr>
        <w:t xml:space="preserve"> of self-interest</w:t>
      </w:r>
      <w:r w:rsidR="00FF17AE">
        <w:rPr>
          <w:rFonts w:ascii="Garamond" w:hAnsi="Garamond"/>
        </w:rPr>
        <w:t xml:space="preserve">, since readers are meant to reflect on the ways in which various actions and dispositions would be good </w:t>
      </w:r>
      <w:r w:rsidR="00FF17AE">
        <w:rPr>
          <w:rFonts w:ascii="Garamond" w:hAnsi="Garamond"/>
          <w:i/>
          <w:iCs/>
        </w:rPr>
        <w:t>for them</w:t>
      </w:r>
      <w:r w:rsidR="00FF17AE">
        <w:rPr>
          <w:rFonts w:ascii="Garamond" w:hAnsi="Garamond"/>
        </w:rPr>
        <w:t xml:space="preserve">.  This, at the very least, should make us suspicious of DSI, and of the fact that it is rarely argued for in any serious manner.  After all, a very good explanation for this argumentative lacuna is that moral epistemologists are generally assuming that modern, </w:t>
      </w:r>
      <w:proofErr w:type="spellStart"/>
      <w:r w:rsidR="00A46929">
        <w:rPr>
          <w:rFonts w:ascii="Garamond" w:hAnsi="Garamond"/>
        </w:rPr>
        <w:t>impartialist</w:t>
      </w:r>
      <w:proofErr w:type="spellEnd"/>
      <w:r w:rsidR="00A46929">
        <w:rPr>
          <w:rFonts w:ascii="Garamond" w:hAnsi="Garamond"/>
        </w:rPr>
        <w:t xml:space="preserve"> </w:t>
      </w:r>
      <w:r w:rsidR="00B869F8">
        <w:rPr>
          <w:rFonts w:ascii="Garamond" w:hAnsi="Garamond"/>
        </w:rPr>
        <w:t>and</w:t>
      </w:r>
      <w:r w:rsidR="00A46929">
        <w:rPr>
          <w:rFonts w:ascii="Garamond" w:hAnsi="Garamond"/>
        </w:rPr>
        <w:t xml:space="preserve"> </w:t>
      </w:r>
      <w:r w:rsidR="00FF17AE">
        <w:rPr>
          <w:rFonts w:ascii="Garamond" w:hAnsi="Garamond"/>
        </w:rPr>
        <w:t>non-</w:t>
      </w:r>
      <w:proofErr w:type="spellStart"/>
      <w:r w:rsidR="00FF17AE">
        <w:rPr>
          <w:rFonts w:ascii="Garamond" w:hAnsi="Garamond"/>
        </w:rPr>
        <w:t>eudaimonistic</w:t>
      </w:r>
      <w:proofErr w:type="spellEnd"/>
      <w:r w:rsidR="00FF17AE">
        <w:rPr>
          <w:rFonts w:ascii="Garamond" w:hAnsi="Garamond"/>
        </w:rPr>
        <w:t xml:space="preserve"> theories are generally correct, and that this leads them to assume that DSI must be correct. </w:t>
      </w:r>
      <w:r w:rsidR="00B869F8">
        <w:rPr>
          <w:rFonts w:ascii="Garamond" w:hAnsi="Garamond"/>
        </w:rPr>
        <w:t xml:space="preserve"> </w:t>
      </w:r>
      <w:r w:rsidR="004256F9">
        <w:rPr>
          <w:rFonts w:ascii="Garamond" w:hAnsi="Garamond"/>
        </w:rPr>
        <w:t>But this is exactly the move that Jones rightly prohibits.</w:t>
      </w:r>
    </w:p>
    <w:p w14:paraId="536258AE" w14:textId="77777777" w:rsidR="000F4A34" w:rsidRDefault="000F4A34" w:rsidP="00380D49">
      <w:pPr>
        <w:spacing w:line="360" w:lineRule="auto"/>
        <w:jc w:val="both"/>
        <w:rPr>
          <w:rFonts w:ascii="Garamond" w:hAnsi="Garamond"/>
        </w:rPr>
      </w:pPr>
    </w:p>
    <w:p w14:paraId="09B1A0E9" w14:textId="5FB35760" w:rsidR="00DA3A12" w:rsidRPr="00E55F88" w:rsidRDefault="005B67B9" w:rsidP="00380D49">
      <w:pPr>
        <w:spacing w:line="360" w:lineRule="auto"/>
        <w:jc w:val="both"/>
        <w:rPr>
          <w:rFonts w:ascii="Garamond" w:hAnsi="Garamond"/>
        </w:rPr>
      </w:pPr>
      <w:r>
        <w:rPr>
          <w:rFonts w:ascii="Garamond" w:hAnsi="Garamond"/>
        </w:rPr>
        <w:t xml:space="preserve">However, as I will now argue, </w:t>
      </w:r>
      <w:r w:rsidR="00DA3A12" w:rsidRPr="00E55F88">
        <w:rPr>
          <w:rFonts w:ascii="Garamond" w:hAnsi="Garamond"/>
        </w:rPr>
        <w:t>my case is even stronger than this</w:t>
      </w:r>
      <w:r>
        <w:rPr>
          <w:rFonts w:ascii="Garamond" w:hAnsi="Garamond"/>
        </w:rPr>
        <w:t xml:space="preserve">.  Suppose we </w:t>
      </w:r>
      <w:r w:rsidRPr="00FF17AE">
        <w:rPr>
          <w:rFonts w:ascii="Garamond" w:hAnsi="Garamond"/>
          <w:i/>
          <w:iCs/>
        </w:rPr>
        <w:t>do</w:t>
      </w:r>
      <w:r>
        <w:rPr>
          <w:rFonts w:ascii="Garamond" w:hAnsi="Garamond"/>
        </w:rPr>
        <w:t xml:space="preserve"> reject the entire </w:t>
      </w:r>
      <w:proofErr w:type="spellStart"/>
      <w:r w:rsidR="00696540">
        <w:rPr>
          <w:rFonts w:ascii="Garamond" w:hAnsi="Garamond"/>
        </w:rPr>
        <w:t>e</w:t>
      </w:r>
      <w:r>
        <w:rPr>
          <w:rFonts w:ascii="Garamond" w:hAnsi="Garamond"/>
        </w:rPr>
        <w:t>udaimonist</w:t>
      </w:r>
      <w:proofErr w:type="spellEnd"/>
      <w:r>
        <w:rPr>
          <w:rFonts w:ascii="Garamond" w:hAnsi="Garamond"/>
        </w:rPr>
        <w:t xml:space="preserve"> tradition on independent grounds, in favor of some broadly agent-neutral or </w:t>
      </w:r>
      <w:proofErr w:type="spellStart"/>
      <w:r>
        <w:rPr>
          <w:rFonts w:ascii="Garamond" w:hAnsi="Garamond"/>
        </w:rPr>
        <w:t>impartialist</w:t>
      </w:r>
      <w:proofErr w:type="spellEnd"/>
      <w:r>
        <w:rPr>
          <w:rFonts w:ascii="Garamond" w:hAnsi="Garamond"/>
        </w:rPr>
        <w:t xml:space="preserve"> moral theory that permits agents to give no intrinsic weight to their own </w:t>
      </w:r>
      <w:r w:rsidR="00190456">
        <w:rPr>
          <w:rFonts w:ascii="Garamond" w:hAnsi="Garamond"/>
        </w:rPr>
        <w:t>welfare.</w:t>
      </w:r>
      <w:r w:rsidR="00DA3A12" w:rsidRPr="00E55F88">
        <w:rPr>
          <w:rFonts w:ascii="Garamond" w:hAnsi="Garamond"/>
        </w:rPr>
        <w:t xml:space="preserve"> </w:t>
      </w:r>
      <w:r w:rsidR="00190456">
        <w:rPr>
          <w:rFonts w:ascii="Garamond" w:hAnsi="Garamond"/>
        </w:rPr>
        <w:t>As it turns out, i</w:t>
      </w:r>
      <w:r w:rsidR="00DA3A12" w:rsidRPr="00E55F88">
        <w:rPr>
          <w:rFonts w:ascii="Garamond" w:hAnsi="Garamond"/>
        </w:rPr>
        <w:t>t is entirely possible that</w:t>
      </w:r>
      <w:r w:rsidR="000F4A34">
        <w:rPr>
          <w:rFonts w:ascii="Garamond" w:hAnsi="Garamond"/>
        </w:rPr>
        <w:t xml:space="preserve"> even belief in</w:t>
      </w:r>
      <w:r w:rsidR="00DA3A12" w:rsidRPr="00E55F88">
        <w:rPr>
          <w:rFonts w:ascii="Garamond" w:hAnsi="Garamond"/>
        </w:rPr>
        <w:t xml:space="preserve"> </w:t>
      </w:r>
      <w:r w:rsidR="00DA3A12" w:rsidRPr="00E55F88">
        <w:rPr>
          <w:rFonts w:ascii="Garamond" w:hAnsi="Garamond"/>
          <w:i/>
        </w:rPr>
        <w:t>impartial</w:t>
      </w:r>
      <w:r w:rsidR="00DA3A12" w:rsidRPr="00E55F88">
        <w:rPr>
          <w:rFonts w:ascii="Garamond" w:hAnsi="Garamond"/>
        </w:rPr>
        <w:t xml:space="preserve"> moral theories </w:t>
      </w:r>
      <w:r w:rsidR="000F4A34">
        <w:rPr>
          <w:rFonts w:ascii="Garamond" w:hAnsi="Garamond"/>
        </w:rPr>
        <w:t>is motivated, in certain ways, by self-interest</w:t>
      </w:r>
      <w:r w:rsidR="00DA3A12" w:rsidRPr="00E55F88">
        <w:rPr>
          <w:rFonts w:ascii="Garamond" w:hAnsi="Garamond"/>
        </w:rPr>
        <w:t xml:space="preserve">.  </w:t>
      </w:r>
    </w:p>
    <w:p w14:paraId="7E76BA5F" w14:textId="77777777" w:rsidR="00DA3A12" w:rsidRPr="00E55F88" w:rsidRDefault="00DA3A12" w:rsidP="00DA3A12">
      <w:pPr>
        <w:jc w:val="both"/>
        <w:rPr>
          <w:rFonts w:ascii="Garamond" w:hAnsi="Garamond"/>
        </w:rPr>
      </w:pPr>
    </w:p>
    <w:p w14:paraId="2BD8C367" w14:textId="77777777" w:rsidR="00DA3A12" w:rsidRPr="00E55F88" w:rsidRDefault="00DA3A12" w:rsidP="00DA3A12">
      <w:pPr>
        <w:jc w:val="both"/>
        <w:rPr>
          <w:rFonts w:ascii="Garamond" w:hAnsi="Garamond"/>
        </w:rPr>
      </w:pPr>
    </w:p>
    <w:p w14:paraId="35CD07AE" w14:textId="4F1B7F12" w:rsidR="00DA3A12" w:rsidRPr="00E55F88" w:rsidRDefault="00DA3A12" w:rsidP="00DA3A12">
      <w:pPr>
        <w:jc w:val="both"/>
        <w:rPr>
          <w:rFonts w:ascii="Garamond" w:hAnsi="Garamond"/>
          <w:b/>
        </w:rPr>
      </w:pPr>
      <w:r w:rsidRPr="00E55F88">
        <w:rPr>
          <w:rFonts w:ascii="Garamond" w:hAnsi="Garamond"/>
          <w:b/>
        </w:rPr>
        <w:t xml:space="preserve">The Etiology of </w:t>
      </w:r>
      <w:r w:rsidR="00061261">
        <w:rPr>
          <w:rFonts w:ascii="Garamond" w:hAnsi="Garamond"/>
          <w:b/>
        </w:rPr>
        <w:t xml:space="preserve">Impartial </w:t>
      </w:r>
      <w:r w:rsidRPr="00E55F88">
        <w:rPr>
          <w:rFonts w:ascii="Garamond" w:hAnsi="Garamond"/>
          <w:b/>
        </w:rPr>
        <w:t>Egalitarianism</w:t>
      </w:r>
    </w:p>
    <w:p w14:paraId="15AC8012" w14:textId="77777777" w:rsidR="00DA3A12" w:rsidRPr="00E55F88" w:rsidRDefault="00DA3A12" w:rsidP="00DA3A12">
      <w:pPr>
        <w:jc w:val="both"/>
        <w:rPr>
          <w:rFonts w:ascii="Garamond" w:hAnsi="Garamond"/>
        </w:rPr>
      </w:pPr>
    </w:p>
    <w:p w14:paraId="15B9EE8F" w14:textId="5C823684" w:rsidR="00DA3A12" w:rsidRPr="00E55F88" w:rsidRDefault="00DA3A12" w:rsidP="00380D49">
      <w:pPr>
        <w:spacing w:line="360" w:lineRule="auto"/>
        <w:jc w:val="both"/>
        <w:rPr>
          <w:rFonts w:ascii="Garamond" w:hAnsi="Garamond"/>
        </w:rPr>
      </w:pPr>
      <w:r w:rsidRPr="00E55F88">
        <w:rPr>
          <w:rFonts w:ascii="Garamond" w:hAnsi="Garamond"/>
        </w:rPr>
        <w:t>Where do broadly impartial</w:t>
      </w:r>
      <w:r w:rsidR="000D6D47">
        <w:rPr>
          <w:rFonts w:ascii="Garamond" w:hAnsi="Garamond"/>
        </w:rPr>
        <w:t xml:space="preserve"> or</w:t>
      </w:r>
      <w:r w:rsidRPr="00E55F88">
        <w:rPr>
          <w:rFonts w:ascii="Garamond" w:hAnsi="Garamond"/>
        </w:rPr>
        <w:t xml:space="preserve"> egalitarian moral views come from? </w:t>
      </w:r>
      <w:r w:rsidR="00EF258C">
        <w:rPr>
          <w:rFonts w:ascii="Garamond" w:hAnsi="Garamond"/>
        </w:rPr>
        <w:t xml:space="preserve"> Here we should strongly distinguish between the content of a belief and its etiology. Once we do, we can see that it is entirely possible that broadly </w:t>
      </w:r>
      <w:proofErr w:type="spellStart"/>
      <w:r w:rsidR="00EF258C">
        <w:rPr>
          <w:rFonts w:ascii="Garamond" w:hAnsi="Garamond"/>
        </w:rPr>
        <w:t>impartialist</w:t>
      </w:r>
      <w:proofErr w:type="spellEnd"/>
      <w:r w:rsidR="00EF258C">
        <w:rPr>
          <w:rFonts w:ascii="Garamond" w:hAnsi="Garamond"/>
        </w:rPr>
        <w:t xml:space="preserve"> moral beliefs often have egoistic or parochial sources.  </w:t>
      </w:r>
      <w:r w:rsidRPr="00E55F88">
        <w:rPr>
          <w:rFonts w:ascii="Garamond" w:hAnsi="Garamond"/>
        </w:rPr>
        <w:t>Somewhat counter-intuitively, it is possible that they arise via a process that essentially involves the heavy influence of self-interest</w:t>
      </w:r>
      <w:r w:rsidR="006D08D3">
        <w:rPr>
          <w:rFonts w:ascii="Garamond" w:hAnsi="Garamond"/>
        </w:rPr>
        <w:t xml:space="preserve"> on moral belief</w:t>
      </w:r>
      <w:r w:rsidRPr="00E55F88">
        <w:rPr>
          <w:rFonts w:ascii="Garamond" w:hAnsi="Garamond"/>
        </w:rPr>
        <w:t>. If this is so, then anyone committed to this</w:t>
      </w:r>
      <w:r w:rsidR="00972B95">
        <w:rPr>
          <w:rFonts w:ascii="Garamond" w:hAnsi="Garamond"/>
        </w:rPr>
        <w:t xml:space="preserve"> kind of</w:t>
      </w:r>
      <w:r w:rsidRPr="00E55F88">
        <w:rPr>
          <w:rFonts w:ascii="Garamond" w:hAnsi="Garamond"/>
        </w:rPr>
        <w:t xml:space="preserve"> moral view must acknowledge that self-interest is a</w:t>
      </w:r>
      <w:r w:rsidR="004132F3">
        <w:rPr>
          <w:rFonts w:ascii="Garamond" w:hAnsi="Garamond"/>
        </w:rPr>
        <w:t>t least sometimes</w:t>
      </w:r>
      <w:r w:rsidRPr="00E55F88">
        <w:rPr>
          <w:rFonts w:ascii="Garamond" w:hAnsi="Garamond"/>
        </w:rPr>
        <w:t xml:space="preserve"> positive influence in moral epistemology, since it </w:t>
      </w:r>
      <w:r w:rsidR="00F1388B">
        <w:rPr>
          <w:rFonts w:ascii="Garamond" w:hAnsi="Garamond"/>
        </w:rPr>
        <w:t>is a necessary stage on the journey to</w:t>
      </w:r>
      <w:r w:rsidRPr="00E55F88">
        <w:rPr>
          <w:rFonts w:ascii="Garamond" w:hAnsi="Garamond"/>
        </w:rPr>
        <w:t xml:space="preserve"> the truth. </w:t>
      </w:r>
    </w:p>
    <w:p w14:paraId="1901AA62" w14:textId="77777777" w:rsidR="00DA3A12" w:rsidRPr="00E55F88" w:rsidRDefault="00DA3A12" w:rsidP="00380D49">
      <w:pPr>
        <w:spacing w:line="360" w:lineRule="auto"/>
        <w:jc w:val="both"/>
        <w:rPr>
          <w:rFonts w:ascii="Garamond" w:hAnsi="Garamond"/>
        </w:rPr>
      </w:pPr>
    </w:p>
    <w:p w14:paraId="6FF2418C" w14:textId="5C413099" w:rsidR="00DA3A12" w:rsidRPr="00E55F88" w:rsidRDefault="00DA3A12" w:rsidP="00380D49">
      <w:pPr>
        <w:spacing w:line="360" w:lineRule="auto"/>
        <w:jc w:val="both"/>
        <w:rPr>
          <w:rFonts w:ascii="Garamond" w:hAnsi="Garamond"/>
        </w:rPr>
      </w:pPr>
      <w:r w:rsidRPr="00E55F88">
        <w:rPr>
          <w:rFonts w:ascii="Garamond" w:hAnsi="Garamond"/>
        </w:rPr>
        <w:lastRenderedPageBreak/>
        <w:t xml:space="preserve">Before I make this case, a quick distinction.  The etiology of moral belief occurs at two </w:t>
      </w:r>
      <w:r w:rsidR="009F6286">
        <w:rPr>
          <w:rFonts w:ascii="Garamond" w:hAnsi="Garamond"/>
        </w:rPr>
        <w:t xml:space="preserve">explanatory </w:t>
      </w:r>
      <w:r w:rsidRPr="00E55F88">
        <w:rPr>
          <w:rFonts w:ascii="Garamond" w:hAnsi="Garamond"/>
        </w:rPr>
        <w:t xml:space="preserve">levels, that of the individual and that of the social group.  That is, there is the question of how </w:t>
      </w:r>
      <w:r w:rsidR="009F6286" w:rsidRPr="009F6286">
        <w:rPr>
          <w:rFonts w:ascii="Garamond" w:hAnsi="Garamond"/>
        </w:rPr>
        <w:t>an individual’s</w:t>
      </w:r>
      <w:r w:rsidRPr="00E55F88">
        <w:rPr>
          <w:rFonts w:ascii="Garamond" w:hAnsi="Garamond"/>
        </w:rPr>
        <w:t xml:space="preserve"> moral beliefs have formed, and there is the separate (if related) question of how a social group’s moral beliefs have been formed.  In what follows, I’ll motivate the twin ideas that the influence of self-interest is crucial for the development of impartial egalitarianism, at </w:t>
      </w:r>
      <w:r w:rsidRPr="003A5467">
        <w:rPr>
          <w:rFonts w:ascii="Garamond" w:hAnsi="Garamond"/>
        </w:rPr>
        <w:t xml:space="preserve">both </w:t>
      </w:r>
      <w:r w:rsidRPr="00E55F88">
        <w:rPr>
          <w:rFonts w:ascii="Garamond" w:hAnsi="Garamond"/>
        </w:rPr>
        <w:t>the individual and the social level.</w:t>
      </w:r>
    </w:p>
    <w:p w14:paraId="7C4F98A3" w14:textId="77777777" w:rsidR="00DA3A12" w:rsidRPr="00E55F88" w:rsidRDefault="00DA3A12" w:rsidP="00380D49">
      <w:pPr>
        <w:spacing w:line="360" w:lineRule="auto"/>
        <w:jc w:val="both"/>
        <w:rPr>
          <w:rFonts w:ascii="Garamond" w:hAnsi="Garamond"/>
        </w:rPr>
      </w:pPr>
    </w:p>
    <w:p w14:paraId="489D2E05" w14:textId="166B1A97" w:rsidR="00DA3A12" w:rsidRDefault="00C86E70" w:rsidP="00380D49">
      <w:pPr>
        <w:spacing w:line="360" w:lineRule="auto"/>
        <w:jc w:val="both"/>
        <w:rPr>
          <w:rFonts w:ascii="Garamond" w:hAnsi="Garamond"/>
        </w:rPr>
      </w:pPr>
      <w:r>
        <w:rPr>
          <w:rFonts w:ascii="Garamond" w:hAnsi="Garamond"/>
        </w:rPr>
        <w:t xml:space="preserve">Let’s begin at the level of the individual.  </w:t>
      </w:r>
      <w:r w:rsidR="00FB50B3">
        <w:rPr>
          <w:rFonts w:ascii="Garamond" w:hAnsi="Garamond"/>
        </w:rPr>
        <w:t>In a</w:t>
      </w:r>
      <w:r w:rsidR="00A62CBE">
        <w:rPr>
          <w:rFonts w:ascii="Garamond" w:hAnsi="Garamond"/>
        </w:rPr>
        <w:t xml:space="preserve"> </w:t>
      </w:r>
      <w:r w:rsidR="00FB50B3">
        <w:rPr>
          <w:rFonts w:ascii="Garamond" w:hAnsi="Garamond"/>
        </w:rPr>
        <w:t xml:space="preserve">penetrating essay, Erich Fromm </w:t>
      </w:r>
      <w:r w:rsidR="005B0634">
        <w:rPr>
          <w:rFonts w:ascii="Garamond" w:hAnsi="Garamond"/>
        </w:rPr>
        <w:t>argues</w:t>
      </w:r>
      <w:r w:rsidR="002F676C">
        <w:rPr>
          <w:rFonts w:ascii="Garamond" w:hAnsi="Garamond"/>
        </w:rPr>
        <w:t xml:space="preserve"> that a certain kind of self-love is </w:t>
      </w:r>
      <w:proofErr w:type="gramStart"/>
      <w:r w:rsidR="002F676C">
        <w:rPr>
          <w:rFonts w:ascii="Garamond" w:hAnsi="Garamond"/>
        </w:rPr>
        <w:t>absolutely necessary</w:t>
      </w:r>
      <w:proofErr w:type="gramEnd"/>
      <w:r w:rsidR="002F676C">
        <w:rPr>
          <w:rFonts w:ascii="Garamond" w:hAnsi="Garamond"/>
        </w:rPr>
        <w:t xml:space="preserve"> for the development of </w:t>
      </w:r>
      <w:r w:rsidR="002F676C">
        <w:rPr>
          <w:rFonts w:ascii="Garamond" w:hAnsi="Garamond"/>
          <w:i/>
        </w:rPr>
        <w:t>loving</w:t>
      </w:r>
      <w:r w:rsidR="002F676C">
        <w:rPr>
          <w:rFonts w:ascii="Garamond" w:hAnsi="Garamond"/>
        </w:rPr>
        <w:t xml:space="preserve"> agency, the kind of open, expansive, giving agency that Singer and Unger prize so highly. </w:t>
      </w:r>
      <w:r w:rsidR="00A62CBE">
        <w:rPr>
          <w:rFonts w:ascii="Garamond" w:hAnsi="Garamond"/>
        </w:rPr>
        <w:t xml:space="preserve">He argues, persuasively, that our narrow focus on zero-sum economic cases has obscured this more general truth: </w:t>
      </w:r>
      <w:proofErr w:type="gramStart"/>
      <w:r w:rsidR="00A62CBE">
        <w:rPr>
          <w:rFonts w:ascii="Garamond" w:hAnsi="Garamond"/>
        </w:rPr>
        <w:t>that human beings</w:t>
      </w:r>
      <w:proofErr w:type="gramEnd"/>
      <w:r w:rsidR="00A62CBE">
        <w:rPr>
          <w:rFonts w:ascii="Garamond" w:hAnsi="Garamond"/>
        </w:rPr>
        <w:t xml:space="preserve"> rarely become </w:t>
      </w:r>
      <w:r w:rsidR="002D3DEC">
        <w:rPr>
          <w:rFonts w:ascii="Garamond" w:hAnsi="Garamond"/>
        </w:rPr>
        <w:t>deeply altruistic</w:t>
      </w:r>
      <w:r w:rsidR="00A62CBE">
        <w:rPr>
          <w:rFonts w:ascii="Garamond" w:hAnsi="Garamond"/>
        </w:rPr>
        <w:t xml:space="preserve"> unless they develop “strength, independence, and the integrity of the self”.  </w:t>
      </w:r>
      <w:r w:rsidR="000E3F26">
        <w:rPr>
          <w:rFonts w:ascii="Garamond" w:hAnsi="Garamond"/>
        </w:rPr>
        <w:t>Therefore, t</w:t>
      </w:r>
      <w:r w:rsidR="00A62CBE">
        <w:rPr>
          <w:rFonts w:ascii="Garamond" w:hAnsi="Garamond"/>
        </w:rPr>
        <w:t xml:space="preserve">aking important or necessary means to establish this </w:t>
      </w:r>
      <w:r w:rsidR="002D3DEC">
        <w:rPr>
          <w:rFonts w:ascii="Garamond" w:hAnsi="Garamond"/>
        </w:rPr>
        <w:t xml:space="preserve">integrity </w:t>
      </w:r>
      <w:r w:rsidR="00A62CBE">
        <w:rPr>
          <w:rFonts w:ascii="Garamond" w:hAnsi="Garamond"/>
        </w:rPr>
        <w:t>cannot constitute “selfishness”, nor can it evidence a distorted moral outlook.</w:t>
      </w:r>
      <w:r w:rsidR="002D3DEC">
        <w:rPr>
          <w:rFonts w:ascii="Garamond" w:hAnsi="Garamond"/>
        </w:rPr>
        <w:t xml:space="preserve">  In fact, he argues that those who are prepared to make the kind of extreme sacrifices required by utilitarian theory normally only do so because, for them, it is</w:t>
      </w:r>
    </w:p>
    <w:p w14:paraId="424A8FEB" w14:textId="417FF4A0" w:rsidR="002D3DEC" w:rsidRDefault="002D3DEC" w:rsidP="00DA3A12">
      <w:pPr>
        <w:jc w:val="both"/>
        <w:rPr>
          <w:rFonts w:ascii="Garamond" w:hAnsi="Garamond"/>
        </w:rPr>
      </w:pPr>
    </w:p>
    <w:p w14:paraId="64D87830" w14:textId="5BBE232F" w:rsidR="002D3DEC" w:rsidRPr="002F676C" w:rsidRDefault="002D3DEC" w:rsidP="002D3DEC">
      <w:pPr>
        <w:ind w:left="720" w:right="720"/>
        <w:jc w:val="both"/>
        <w:rPr>
          <w:rFonts w:ascii="Garamond" w:hAnsi="Garamond"/>
        </w:rPr>
      </w:pPr>
      <w:r w:rsidRPr="002D3DEC">
        <w:rPr>
          <w:rFonts w:ascii="Courier New" w:hAnsi="Courier New" w:cs="Courier New"/>
        </w:rPr>
        <w:t>﻿</w:t>
      </w:r>
      <w:r w:rsidRPr="002D3DEC">
        <w:rPr>
          <w:rFonts w:ascii="Garamond" w:hAnsi="Garamond"/>
        </w:rPr>
        <w:t>necessary to give one's life for the preservation of an idea which has</w:t>
      </w:r>
      <w:r>
        <w:rPr>
          <w:rFonts w:ascii="Garamond" w:hAnsi="Garamond"/>
        </w:rPr>
        <w:t xml:space="preserve"> </w:t>
      </w:r>
      <w:r w:rsidRPr="002D3DEC">
        <w:rPr>
          <w:rFonts w:ascii="Garamond" w:hAnsi="Garamond"/>
        </w:rPr>
        <w:t>become part of oneself</w:t>
      </w:r>
      <w:r>
        <w:rPr>
          <w:rFonts w:ascii="Garamond" w:hAnsi="Garamond"/>
        </w:rPr>
        <w:t>…</w:t>
      </w:r>
      <w:r w:rsidRPr="002D3DEC">
        <w:rPr>
          <w:rFonts w:ascii="Garamond" w:hAnsi="Garamond"/>
        </w:rPr>
        <w:t xml:space="preserve"> the sacrifice may</w:t>
      </w:r>
      <w:r>
        <w:rPr>
          <w:rFonts w:ascii="Garamond" w:hAnsi="Garamond"/>
        </w:rPr>
        <w:t xml:space="preserve"> </w:t>
      </w:r>
      <w:r w:rsidRPr="002D3DEC">
        <w:rPr>
          <w:rFonts w:ascii="Garamond" w:hAnsi="Garamond"/>
        </w:rPr>
        <w:t>be the extreme expression of self-affirmation.</w:t>
      </w:r>
      <w:r w:rsidR="00AF1254">
        <w:rPr>
          <w:rFonts w:ascii="Garamond" w:hAnsi="Garamond"/>
        </w:rPr>
        <w:t>.</w:t>
      </w:r>
      <w:r w:rsidRPr="002D3DEC">
        <w:rPr>
          <w:rFonts w:ascii="Garamond" w:hAnsi="Garamond"/>
        </w:rPr>
        <w:t>. In this case the sacrific</w:t>
      </w:r>
      <w:r>
        <w:rPr>
          <w:rFonts w:ascii="Garamond" w:hAnsi="Garamond"/>
        </w:rPr>
        <w:t xml:space="preserve">e </w:t>
      </w:r>
      <w:r w:rsidRPr="002D3DEC">
        <w:rPr>
          <w:rFonts w:ascii="Garamond" w:hAnsi="Garamond"/>
        </w:rPr>
        <w:t>is the</w:t>
      </w:r>
      <w:r>
        <w:rPr>
          <w:rFonts w:ascii="Garamond" w:hAnsi="Garamond"/>
        </w:rPr>
        <w:t xml:space="preserve"> </w:t>
      </w:r>
      <w:r w:rsidRPr="002D3DEC">
        <w:rPr>
          <w:rFonts w:ascii="Garamond" w:hAnsi="Garamond"/>
        </w:rPr>
        <w:t>price to be paid for the realization and affirmation of one's own self</w:t>
      </w:r>
      <w:r w:rsidR="001A27F0">
        <w:rPr>
          <w:rFonts w:ascii="Garamond" w:hAnsi="Garamond"/>
        </w:rPr>
        <w:t xml:space="preserve"> </w:t>
      </w:r>
      <w:r w:rsidR="001A27F0">
        <w:rPr>
          <w:rFonts w:ascii="Garamond" w:hAnsi="Garamond"/>
        </w:rPr>
        <w:fldChar w:fldCharType="begin"/>
      </w:r>
      <w:r w:rsidR="0045421E">
        <w:rPr>
          <w:rFonts w:ascii="Garamond" w:hAnsi="Garamond"/>
        </w:rPr>
        <w:instrText xml:space="preserve"> ADDIN EN.CITE &lt;EndNote&gt;&lt;Cite&gt;&lt;Author&gt;Fromm&lt;/Author&gt;&lt;Year&gt;1939&lt;/Year&gt;&lt;RecNum&gt;26974&lt;/RecNum&gt;&lt;DisplayText&gt;(Fromm 1939)&lt;/DisplayText&gt;&lt;record&gt;&lt;rec-number&gt;26974&lt;/rec-number&gt;&lt;foreign-keys&gt;&lt;key app="EN" db-id="ex22zdet2d5vf6eda0bp5sd1xtwspefa2rtr" timestamp="1580775199"&gt;26974&lt;/key&gt;&lt;/foreign-keys&gt;&lt;ref-type name="Journal Article"&gt;17&lt;/ref-type&gt;&lt;contributors&gt;&lt;authors&gt;&lt;author&gt;Fromm, Erich&lt;/author&gt;&lt;/authors&gt;&lt;/contributors&gt;&lt;titles&gt;&lt;title&gt;Selfishness and self-love&lt;/title&gt;&lt;secondary-title&gt;Psychiatry: Journal for the Study of Interpersonal Process.&lt;/secondary-title&gt;&lt;/titles&gt;&lt;periodical&gt;&lt;full-title&gt;Psychiatry: Journal for the Study of Interpersonal Process.&lt;/full-title&gt;&lt;/periodical&gt;&lt;dates&gt;&lt;year&gt;1939&lt;/year&gt;&lt;/dates&gt;&lt;publisher&gt;William Alanson White Psychiatric Foundation&lt;/publisher&gt;&lt;urls&gt;&lt;/urls&gt;&lt;/record&gt;&lt;/Cite&gt;&lt;/EndNote&gt;</w:instrText>
      </w:r>
      <w:r w:rsidR="001A27F0">
        <w:rPr>
          <w:rFonts w:ascii="Garamond" w:hAnsi="Garamond"/>
        </w:rPr>
        <w:fldChar w:fldCharType="separate"/>
      </w:r>
      <w:r w:rsidR="001A27F0">
        <w:rPr>
          <w:rFonts w:ascii="Garamond" w:hAnsi="Garamond"/>
          <w:noProof/>
        </w:rPr>
        <w:t>(Fromm 1939)</w:t>
      </w:r>
      <w:r w:rsidR="001A27F0">
        <w:rPr>
          <w:rFonts w:ascii="Garamond" w:hAnsi="Garamond"/>
        </w:rPr>
        <w:fldChar w:fldCharType="end"/>
      </w:r>
      <w:r w:rsidRPr="002D3DEC">
        <w:rPr>
          <w:rFonts w:ascii="Garamond" w:hAnsi="Garamond"/>
        </w:rPr>
        <w:t>.</w:t>
      </w:r>
    </w:p>
    <w:p w14:paraId="72AAE345" w14:textId="77777777" w:rsidR="00FB50B3" w:rsidRPr="00E55F88" w:rsidRDefault="00FB50B3" w:rsidP="00DA3A12">
      <w:pPr>
        <w:jc w:val="both"/>
        <w:rPr>
          <w:rFonts w:ascii="Garamond" w:hAnsi="Garamond"/>
        </w:rPr>
      </w:pPr>
    </w:p>
    <w:p w14:paraId="78AE3194" w14:textId="503ECC4E" w:rsidR="002D3DEC" w:rsidRPr="00E55F88" w:rsidRDefault="002D3DEC" w:rsidP="00380D49">
      <w:pPr>
        <w:spacing w:line="360" w:lineRule="auto"/>
        <w:jc w:val="both"/>
        <w:rPr>
          <w:rFonts w:ascii="Garamond" w:hAnsi="Garamond"/>
        </w:rPr>
      </w:pPr>
      <w:r w:rsidRPr="00E55F88">
        <w:rPr>
          <w:rFonts w:ascii="Garamond" w:hAnsi="Garamond"/>
        </w:rPr>
        <w:t>This idea is echoed in much modern self-psychology, which sees our capacity to relate to others in a healthy way as essentially bound up with the development and eventual sublimation of our own</w:t>
      </w:r>
      <w:r w:rsidR="00B379FC">
        <w:rPr>
          <w:rFonts w:ascii="Garamond" w:hAnsi="Garamond"/>
        </w:rPr>
        <w:t xml:space="preserve"> initial</w:t>
      </w:r>
      <w:r w:rsidRPr="00E55F88">
        <w:rPr>
          <w:rFonts w:ascii="Garamond" w:hAnsi="Garamond"/>
        </w:rPr>
        <w:t xml:space="preserve"> narcissistic tendencies.  Here is Heinz Kohut</w:t>
      </w:r>
      <w:r>
        <w:rPr>
          <w:rFonts w:ascii="Garamond" w:hAnsi="Garamond"/>
        </w:rPr>
        <w:t>, speaking of our capacity for “object love” (roughly, love of others)</w:t>
      </w:r>
      <w:r w:rsidRPr="00E55F88">
        <w:rPr>
          <w:rFonts w:ascii="Garamond" w:hAnsi="Garamond"/>
        </w:rPr>
        <w:t>:</w:t>
      </w:r>
    </w:p>
    <w:p w14:paraId="4DB0F400" w14:textId="77777777" w:rsidR="002D3DEC" w:rsidRPr="00E55F88" w:rsidRDefault="002D3DEC" w:rsidP="002D3DEC">
      <w:pPr>
        <w:jc w:val="both"/>
        <w:rPr>
          <w:rFonts w:ascii="Garamond" w:hAnsi="Garamond"/>
        </w:rPr>
      </w:pPr>
    </w:p>
    <w:p w14:paraId="188D79F2" w14:textId="49DAE9B6" w:rsidR="002D3DEC" w:rsidRDefault="002D3DEC" w:rsidP="00C74A89">
      <w:pPr>
        <w:ind w:left="720" w:right="720"/>
        <w:jc w:val="both"/>
        <w:rPr>
          <w:rFonts w:ascii="Garamond" w:hAnsi="Garamond"/>
        </w:rPr>
      </w:pPr>
      <w:r w:rsidRPr="00E55F88">
        <w:rPr>
          <w:rFonts w:ascii="Garamond" w:hAnsi="Garamond"/>
        </w:rPr>
        <w:t>there are various forms of narcissism that must be considered as forerunners of object love… a number of complex and autonomous achievements of the mature personality are derived from transformations of narcissism, i.e., created by the ego’s capacity to tame narcissistic cathexes and to employ them for its highest aims</w:t>
      </w:r>
      <w:r>
        <w:rPr>
          <w:rFonts w:ascii="Garamond" w:hAnsi="Garamond"/>
        </w:rPr>
        <w:t xml:space="preserve">. </w:t>
      </w:r>
      <w:r>
        <w:rPr>
          <w:rFonts w:ascii="Garamond" w:hAnsi="Garamond"/>
        </w:rPr>
        <w:fldChar w:fldCharType="begin"/>
      </w:r>
      <w:r w:rsidR="0045421E">
        <w:rPr>
          <w:rFonts w:ascii="Garamond" w:hAnsi="Garamond"/>
        </w:rPr>
        <w:instrText xml:space="preserve"> ADDIN EN.CITE &lt;EndNote&gt;&lt;Cite&gt;&lt;Author&gt;Kohut&lt;/Author&gt;&lt;Year&gt;2011&lt;/Year&gt;&lt;RecNum&gt;26962&lt;/RecNum&gt;&lt;Pages&gt;460&lt;/Pages&gt;&lt;DisplayText&gt;(Kohut 2011, 460)&lt;/DisplayText&gt;&lt;record&gt;&lt;rec-number&gt;26962&lt;/rec-number&gt;&lt;foreign-keys&gt;&lt;key app="EN" db-id="ex22zdet2d5vf6eda0bp5sd1xtwspefa2rtr" timestamp="1574045011"&gt;26962&lt;/key&gt;&lt;/foreign-keys&gt;&lt;ref-type name="Book"&gt;6&lt;/ref-type&gt;&lt;contributors&gt;&lt;authors&gt;&lt;author&gt;Kohut, Heinz&lt;/author&gt;&lt;/authors&gt;&lt;/contributors&gt;&lt;titles&gt;&lt;title&gt;The search for the self: selected writings of Heinz Kohut. 4. 1978-1981&lt;/title&gt;&lt;/titles&gt;&lt;volume&gt;4&lt;/volume&gt;&lt;dates&gt;&lt;year&gt;2011&lt;/year&gt;&lt;/dates&gt;&lt;publisher&gt;Karnac Books&lt;/publisher&gt;&lt;isbn&gt;1855758849&lt;/isbn&gt;&lt;urls&gt;&lt;/urls&gt;&lt;/record&gt;&lt;/Cite&gt;&lt;/EndNote&gt;</w:instrText>
      </w:r>
      <w:r>
        <w:rPr>
          <w:rFonts w:ascii="Garamond" w:hAnsi="Garamond"/>
        </w:rPr>
        <w:fldChar w:fldCharType="separate"/>
      </w:r>
      <w:r w:rsidR="0045421E">
        <w:rPr>
          <w:rFonts w:ascii="Garamond" w:hAnsi="Garamond"/>
          <w:noProof/>
        </w:rPr>
        <w:t>(Kohut 2011, 460)</w:t>
      </w:r>
      <w:r>
        <w:rPr>
          <w:rFonts w:ascii="Garamond" w:hAnsi="Garamond"/>
        </w:rPr>
        <w:fldChar w:fldCharType="end"/>
      </w:r>
    </w:p>
    <w:p w14:paraId="42EF935E" w14:textId="77777777" w:rsidR="002D3DEC" w:rsidRPr="00E55F88" w:rsidRDefault="002D3DEC" w:rsidP="002D3DEC">
      <w:pPr>
        <w:ind w:left="720"/>
        <w:jc w:val="both"/>
        <w:rPr>
          <w:rFonts w:ascii="Garamond" w:hAnsi="Garamond"/>
        </w:rPr>
      </w:pPr>
    </w:p>
    <w:p w14:paraId="50FB45D7" w14:textId="6B1F4DD2" w:rsidR="00DA3A12" w:rsidRPr="00F03FA0" w:rsidRDefault="00DA3A12" w:rsidP="00380D49">
      <w:pPr>
        <w:spacing w:line="360" w:lineRule="auto"/>
        <w:jc w:val="both"/>
        <w:rPr>
          <w:rFonts w:ascii="Garamond" w:hAnsi="Garamond"/>
        </w:rPr>
      </w:pPr>
      <w:r w:rsidRPr="00E55F88">
        <w:rPr>
          <w:rFonts w:ascii="Garamond" w:hAnsi="Garamond"/>
        </w:rPr>
        <w:t xml:space="preserve">Thus, even </w:t>
      </w:r>
      <w:r w:rsidRPr="00E55F88">
        <w:rPr>
          <w:rFonts w:ascii="Garamond" w:hAnsi="Garamond"/>
          <w:i/>
        </w:rPr>
        <w:t>if</w:t>
      </w:r>
      <w:r w:rsidRPr="00E55F88">
        <w:rPr>
          <w:rFonts w:ascii="Garamond" w:hAnsi="Garamond"/>
        </w:rPr>
        <w:t xml:space="preserve"> </w:t>
      </w:r>
      <w:proofErr w:type="gramStart"/>
      <w:r w:rsidR="00F1388B">
        <w:rPr>
          <w:rFonts w:ascii="Garamond" w:hAnsi="Garamond"/>
        </w:rPr>
        <w:t>some kind of impartial</w:t>
      </w:r>
      <w:proofErr w:type="gramEnd"/>
      <w:r w:rsidR="00F1388B">
        <w:rPr>
          <w:rFonts w:ascii="Garamond" w:hAnsi="Garamond"/>
        </w:rPr>
        <w:t xml:space="preserve"> </w:t>
      </w:r>
      <w:r w:rsidRPr="00E55F88">
        <w:rPr>
          <w:rFonts w:ascii="Garamond" w:hAnsi="Garamond"/>
        </w:rPr>
        <w:t xml:space="preserve">egalitarianism is true, this does not imply that belief </w:t>
      </w:r>
      <w:r w:rsidRPr="00E55F88">
        <w:rPr>
          <w:rFonts w:ascii="Garamond" w:hAnsi="Garamond"/>
          <w:i/>
        </w:rPr>
        <w:t>in</w:t>
      </w:r>
      <w:r w:rsidRPr="00E55F88">
        <w:rPr>
          <w:rFonts w:ascii="Garamond" w:hAnsi="Garamond"/>
        </w:rPr>
        <w:t xml:space="preserve"> impartial egalitarianism won’t require Egoistic and Parochial influence at </w:t>
      </w:r>
      <w:r w:rsidRPr="00E55F88">
        <w:rPr>
          <w:rFonts w:ascii="Garamond" w:hAnsi="Garamond"/>
        </w:rPr>
        <w:lastRenderedPageBreak/>
        <w:t xml:space="preserve">various points of the whole belief-formation process.  </w:t>
      </w:r>
      <w:r w:rsidR="00B82482">
        <w:rPr>
          <w:rFonts w:ascii="Garamond" w:hAnsi="Garamond"/>
        </w:rPr>
        <w:t xml:space="preserve">In fact, it seems entirely reasonable to think that </w:t>
      </w:r>
      <w:r w:rsidR="00DA2D51">
        <w:rPr>
          <w:rFonts w:ascii="Garamond" w:hAnsi="Garamond"/>
        </w:rPr>
        <w:t xml:space="preserve">the egalitarian </w:t>
      </w:r>
      <w:proofErr w:type="gramStart"/>
      <w:r w:rsidR="00B82482">
        <w:rPr>
          <w:rFonts w:ascii="Garamond" w:hAnsi="Garamond"/>
        </w:rPr>
        <w:t xml:space="preserve">has </w:t>
      </w:r>
      <w:r w:rsidRPr="00E55F88">
        <w:rPr>
          <w:rFonts w:ascii="Garamond" w:hAnsi="Garamond"/>
        </w:rPr>
        <w:t>to</w:t>
      </w:r>
      <w:proofErr w:type="gramEnd"/>
      <w:r w:rsidRPr="00E55F88">
        <w:rPr>
          <w:rFonts w:ascii="Garamond" w:hAnsi="Garamond"/>
        </w:rPr>
        <w:t xml:space="preserve"> </w:t>
      </w:r>
      <w:r w:rsidRPr="00F1388B">
        <w:rPr>
          <w:rFonts w:ascii="Garamond" w:hAnsi="Garamond"/>
        </w:rPr>
        <w:t>start</w:t>
      </w:r>
      <w:r w:rsidRPr="00E55F88">
        <w:rPr>
          <w:rFonts w:ascii="Garamond" w:hAnsi="Garamond"/>
        </w:rPr>
        <w:t xml:space="preserve"> with a perspective that is </w:t>
      </w:r>
      <w:r w:rsidR="00C74A89">
        <w:rPr>
          <w:rFonts w:ascii="Garamond" w:hAnsi="Garamond"/>
        </w:rPr>
        <w:t xml:space="preserve">somewhat </w:t>
      </w:r>
      <w:r w:rsidRPr="00E55F88">
        <w:rPr>
          <w:rFonts w:ascii="Garamond" w:hAnsi="Garamond"/>
        </w:rPr>
        <w:t xml:space="preserve">self-aggrandizing, in order to develop a robust sense of </w:t>
      </w:r>
      <w:r w:rsidR="00DA2D51">
        <w:rPr>
          <w:rFonts w:ascii="Garamond" w:hAnsi="Garamond"/>
        </w:rPr>
        <w:t xml:space="preserve">their </w:t>
      </w:r>
      <w:r w:rsidRPr="00E55F88">
        <w:rPr>
          <w:rFonts w:ascii="Garamond" w:hAnsi="Garamond"/>
        </w:rPr>
        <w:t xml:space="preserve">own value.  </w:t>
      </w:r>
      <w:r w:rsidR="00006E0A">
        <w:rPr>
          <w:rFonts w:ascii="Garamond" w:hAnsi="Garamond"/>
        </w:rPr>
        <w:t xml:space="preserve">They </w:t>
      </w:r>
      <w:r w:rsidRPr="00E55F88">
        <w:rPr>
          <w:rFonts w:ascii="Garamond" w:hAnsi="Garamond"/>
        </w:rPr>
        <w:t xml:space="preserve">might then expand </w:t>
      </w:r>
      <w:r w:rsidR="008C1837">
        <w:rPr>
          <w:rFonts w:ascii="Garamond" w:hAnsi="Garamond"/>
        </w:rPr>
        <w:t xml:space="preserve">their </w:t>
      </w:r>
      <w:r w:rsidR="0067501C">
        <w:rPr>
          <w:rFonts w:ascii="Garamond" w:hAnsi="Garamond"/>
        </w:rPr>
        <w:t xml:space="preserve">moral </w:t>
      </w:r>
      <w:r w:rsidRPr="00E55F88">
        <w:rPr>
          <w:rFonts w:ascii="Garamond" w:hAnsi="Garamond"/>
        </w:rPr>
        <w:t xml:space="preserve">concern to a parochial sphere, firmly valuing the lives and welfare of </w:t>
      </w:r>
      <w:r w:rsidR="0044310C">
        <w:rPr>
          <w:rFonts w:ascii="Garamond" w:hAnsi="Garamond"/>
        </w:rPr>
        <w:t>their</w:t>
      </w:r>
      <w:r w:rsidRPr="00E55F88">
        <w:rPr>
          <w:rFonts w:ascii="Garamond" w:hAnsi="Garamond"/>
        </w:rPr>
        <w:t xml:space="preserve"> family and friends. </w:t>
      </w:r>
      <w:r w:rsidR="002D3DEC">
        <w:rPr>
          <w:rFonts w:ascii="Garamond" w:hAnsi="Garamond"/>
        </w:rPr>
        <w:t xml:space="preserve">Finally, </w:t>
      </w:r>
      <w:r w:rsidR="00C82D8B">
        <w:rPr>
          <w:rFonts w:ascii="Garamond" w:hAnsi="Garamond"/>
        </w:rPr>
        <w:t>they</w:t>
      </w:r>
      <w:r w:rsidR="002D3DEC">
        <w:rPr>
          <w:rFonts w:ascii="Garamond" w:hAnsi="Garamond"/>
        </w:rPr>
        <w:t xml:space="preserve"> might come to see humanity or sentience itself as valuable.  </w:t>
      </w:r>
      <w:r w:rsidR="00597796">
        <w:rPr>
          <w:rFonts w:ascii="Garamond" w:hAnsi="Garamond"/>
        </w:rPr>
        <w:t xml:space="preserve">And all along, as Fromm insists, </w:t>
      </w:r>
      <w:r w:rsidR="002C5C5A">
        <w:rPr>
          <w:rFonts w:ascii="Garamond" w:hAnsi="Garamond"/>
        </w:rPr>
        <w:t xml:space="preserve">they </w:t>
      </w:r>
      <w:proofErr w:type="gramStart"/>
      <w:r w:rsidR="002C5C5A">
        <w:rPr>
          <w:rFonts w:ascii="Garamond" w:hAnsi="Garamond"/>
        </w:rPr>
        <w:t>have</w:t>
      </w:r>
      <w:r w:rsidR="00597796">
        <w:rPr>
          <w:rFonts w:ascii="Garamond" w:hAnsi="Garamond"/>
        </w:rPr>
        <w:t xml:space="preserve"> to</w:t>
      </w:r>
      <w:proofErr w:type="gramEnd"/>
      <w:r w:rsidR="00597796">
        <w:rPr>
          <w:rFonts w:ascii="Garamond" w:hAnsi="Garamond"/>
        </w:rPr>
        <w:t xml:space="preserve"> maintain a healthy respect for </w:t>
      </w:r>
      <w:r w:rsidR="002C5C5A">
        <w:rPr>
          <w:rFonts w:ascii="Garamond" w:hAnsi="Garamond"/>
        </w:rPr>
        <w:t xml:space="preserve">their </w:t>
      </w:r>
      <w:r w:rsidR="00597796">
        <w:rPr>
          <w:rFonts w:ascii="Garamond" w:hAnsi="Garamond"/>
        </w:rPr>
        <w:t>own psychological integrity</w:t>
      </w:r>
      <w:r w:rsidR="00AF54E4">
        <w:rPr>
          <w:rFonts w:ascii="Garamond" w:hAnsi="Garamond"/>
        </w:rPr>
        <w:t>, perhaps prioritizing it over the health or wellbeing of strangers</w:t>
      </w:r>
      <w:r w:rsidR="00597796">
        <w:rPr>
          <w:rFonts w:ascii="Garamond" w:hAnsi="Garamond"/>
        </w:rPr>
        <w:t xml:space="preserve">. Only then will </w:t>
      </w:r>
      <w:r w:rsidR="00D9078E">
        <w:rPr>
          <w:rFonts w:ascii="Garamond" w:hAnsi="Garamond"/>
        </w:rPr>
        <w:t xml:space="preserve">they </w:t>
      </w:r>
      <w:r w:rsidR="00597796">
        <w:rPr>
          <w:rFonts w:ascii="Garamond" w:hAnsi="Garamond"/>
        </w:rPr>
        <w:t xml:space="preserve">be able to embrace or fully accept the truth of </w:t>
      </w:r>
      <w:proofErr w:type="gramStart"/>
      <w:r w:rsidR="00597796">
        <w:rPr>
          <w:rFonts w:ascii="Garamond" w:hAnsi="Garamond"/>
        </w:rPr>
        <w:t xml:space="preserve">some kind of </w:t>
      </w:r>
      <w:r w:rsidR="005D6C8E">
        <w:rPr>
          <w:rFonts w:ascii="Garamond" w:hAnsi="Garamond"/>
        </w:rPr>
        <w:t>universalist</w:t>
      </w:r>
      <w:proofErr w:type="gramEnd"/>
      <w:r w:rsidR="00597796">
        <w:rPr>
          <w:rFonts w:ascii="Garamond" w:hAnsi="Garamond"/>
        </w:rPr>
        <w:t xml:space="preserve"> </w:t>
      </w:r>
      <w:r w:rsidR="006046DF">
        <w:rPr>
          <w:rFonts w:ascii="Garamond" w:hAnsi="Garamond"/>
        </w:rPr>
        <w:t>moral theory</w:t>
      </w:r>
      <w:r w:rsidR="00597796">
        <w:rPr>
          <w:rFonts w:ascii="Garamond" w:hAnsi="Garamond"/>
        </w:rPr>
        <w:t>.</w:t>
      </w:r>
      <w:r w:rsidR="00C47075">
        <w:rPr>
          <w:rFonts w:ascii="Garamond" w:hAnsi="Garamond"/>
        </w:rPr>
        <w:t xml:space="preserve">  This, I think, is almost certainly the normal </w:t>
      </w:r>
      <w:r w:rsidR="00280953">
        <w:rPr>
          <w:rFonts w:ascii="Garamond" w:hAnsi="Garamond"/>
        </w:rPr>
        <w:t xml:space="preserve">developmental </w:t>
      </w:r>
      <w:r w:rsidR="00C47075">
        <w:rPr>
          <w:rFonts w:ascii="Garamond" w:hAnsi="Garamond"/>
        </w:rPr>
        <w:t>case.</w:t>
      </w:r>
      <w:r w:rsidR="00F03FA0">
        <w:rPr>
          <w:rFonts w:ascii="Garamond" w:hAnsi="Garamond"/>
        </w:rPr>
        <w:t xml:space="preserve">  Moreover, this is not </w:t>
      </w:r>
      <w:r w:rsidR="00F03FA0">
        <w:rPr>
          <w:rFonts w:ascii="Garamond" w:hAnsi="Garamond"/>
          <w:i/>
          <w:iCs/>
        </w:rPr>
        <w:t>just</w:t>
      </w:r>
      <w:r w:rsidR="00F03FA0">
        <w:rPr>
          <w:rFonts w:ascii="Garamond" w:hAnsi="Garamond"/>
        </w:rPr>
        <w:t xml:space="preserve"> a process that occurs in childhood; full</w:t>
      </w:r>
      <w:r w:rsidR="006D1349">
        <w:rPr>
          <w:rFonts w:ascii="Garamond" w:hAnsi="Garamond"/>
        </w:rPr>
        <w:t xml:space="preserve">y </w:t>
      </w:r>
      <w:r w:rsidR="00F03FA0">
        <w:rPr>
          <w:rFonts w:ascii="Garamond" w:hAnsi="Garamond"/>
        </w:rPr>
        <w:t xml:space="preserve">grown adult moral agents often lack this sense of self-worth and confidence, and some of them obviously learn to develop genuine care and concern for others by first developing this egoistic foundation.  </w:t>
      </w:r>
    </w:p>
    <w:p w14:paraId="52B322A5" w14:textId="77777777" w:rsidR="00DA3A12" w:rsidRPr="00E55F88" w:rsidRDefault="00DA3A12" w:rsidP="00DA3A12">
      <w:pPr>
        <w:jc w:val="both"/>
        <w:rPr>
          <w:rFonts w:ascii="Garamond" w:hAnsi="Garamond"/>
        </w:rPr>
      </w:pPr>
    </w:p>
    <w:p w14:paraId="4CAA315D" w14:textId="61CB633D" w:rsidR="00DA3A12" w:rsidRPr="00E55F88" w:rsidRDefault="00306544" w:rsidP="00380D49">
      <w:pPr>
        <w:spacing w:line="360" w:lineRule="auto"/>
        <w:jc w:val="both"/>
        <w:rPr>
          <w:rFonts w:ascii="Garamond" w:hAnsi="Garamond"/>
        </w:rPr>
      </w:pPr>
      <w:r>
        <w:rPr>
          <w:rFonts w:ascii="Garamond" w:hAnsi="Garamond"/>
        </w:rPr>
        <w:t>So</w:t>
      </w:r>
      <w:r w:rsidR="00DA3A12" w:rsidRPr="00E55F88">
        <w:rPr>
          <w:rFonts w:ascii="Garamond" w:hAnsi="Garamond"/>
        </w:rPr>
        <w:t xml:space="preserve">, in the emergence of </w:t>
      </w:r>
      <w:r w:rsidR="009C420F">
        <w:rPr>
          <w:rFonts w:ascii="Garamond" w:hAnsi="Garamond"/>
        </w:rPr>
        <w:t>expansive</w:t>
      </w:r>
      <w:r w:rsidR="00C74A89">
        <w:rPr>
          <w:rFonts w:ascii="Garamond" w:hAnsi="Garamond"/>
        </w:rPr>
        <w:t xml:space="preserve"> altruism </w:t>
      </w:r>
      <w:r w:rsidR="009C420F">
        <w:rPr>
          <w:rFonts w:ascii="Garamond" w:hAnsi="Garamond"/>
        </w:rPr>
        <w:t>or</w:t>
      </w:r>
      <w:r w:rsidR="00AF1254">
        <w:rPr>
          <w:rFonts w:ascii="Garamond" w:hAnsi="Garamond"/>
        </w:rPr>
        <w:t xml:space="preserve"> even full-blown</w:t>
      </w:r>
      <w:r w:rsidR="009C420F">
        <w:rPr>
          <w:rFonts w:ascii="Garamond" w:hAnsi="Garamond"/>
        </w:rPr>
        <w:t xml:space="preserve"> </w:t>
      </w:r>
      <w:proofErr w:type="spellStart"/>
      <w:r w:rsidR="00DA3A12" w:rsidRPr="00E55F88">
        <w:rPr>
          <w:rFonts w:ascii="Garamond" w:hAnsi="Garamond"/>
        </w:rPr>
        <w:t>impartial</w:t>
      </w:r>
      <w:r w:rsidR="00AF1254">
        <w:rPr>
          <w:rFonts w:ascii="Garamond" w:hAnsi="Garamond"/>
        </w:rPr>
        <w:t>ist</w:t>
      </w:r>
      <w:proofErr w:type="spellEnd"/>
      <w:r w:rsidR="00AF1254">
        <w:rPr>
          <w:rFonts w:ascii="Garamond" w:hAnsi="Garamond"/>
        </w:rPr>
        <w:t xml:space="preserve"> utilitarianism</w:t>
      </w:r>
      <w:r w:rsidR="00DA3A12" w:rsidRPr="00E55F88">
        <w:rPr>
          <w:rFonts w:ascii="Garamond" w:hAnsi="Garamond"/>
        </w:rPr>
        <w:t xml:space="preserve">, there is a good case to be made for the necessity of </w:t>
      </w:r>
      <w:r w:rsidR="004747AA">
        <w:rPr>
          <w:rFonts w:ascii="Garamond" w:hAnsi="Garamond"/>
        </w:rPr>
        <w:t>egoistic</w:t>
      </w:r>
      <w:r w:rsidR="00DA3A12" w:rsidRPr="00E55F88">
        <w:rPr>
          <w:rFonts w:ascii="Garamond" w:hAnsi="Garamond"/>
        </w:rPr>
        <w:t xml:space="preserve"> </w:t>
      </w:r>
      <w:r w:rsidR="004747AA">
        <w:rPr>
          <w:rFonts w:ascii="Garamond" w:hAnsi="Garamond"/>
        </w:rPr>
        <w:t>and</w:t>
      </w:r>
      <w:r w:rsidR="00DA3A12" w:rsidRPr="00E55F88">
        <w:rPr>
          <w:rFonts w:ascii="Garamond" w:hAnsi="Garamond"/>
        </w:rPr>
        <w:t xml:space="preserve"> </w:t>
      </w:r>
      <w:r w:rsidR="005D28B9" w:rsidRPr="00E55F88">
        <w:rPr>
          <w:rFonts w:ascii="Garamond" w:hAnsi="Garamond"/>
        </w:rPr>
        <w:t>parochial</w:t>
      </w:r>
      <w:r w:rsidR="00DA3A12" w:rsidRPr="00E55F88">
        <w:rPr>
          <w:rFonts w:ascii="Garamond" w:hAnsi="Garamond"/>
        </w:rPr>
        <w:t xml:space="preserve"> </w:t>
      </w:r>
      <w:r w:rsidR="009511B1">
        <w:rPr>
          <w:rFonts w:ascii="Garamond" w:hAnsi="Garamond"/>
        </w:rPr>
        <w:t>influences</w:t>
      </w:r>
      <w:r w:rsidR="00DA3A12" w:rsidRPr="00E55F88">
        <w:rPr>
          <w:rFonts w:ascii="Garamond" w:hAnsi="Garamond"/>
        </w:rPr>
        <w:t xml:space="preserve"> at the individual level.</w:t>
      </w:r>
      <w:r w:rsidR="00000DDC" w:rsidRPr="00E55F88">
        <w:rPr>
          <w:rFonts w:ascii="Garamond" w:hAnsi="Garamond"/>
        </w:rPr>
        <w:t xml:space="preserve"> </w:t>
      </w:r>
      <w:r w:rsidR="009114AD">
        <w:rPr>
          <w:rFonts w:ascii="Garamond" w:hAnsi="Garamond"/>
        </w:rPr>
        <w:t xml:space="preserve">Moreover, </w:t>
      </w:r>
      <w:r w:rsidR="00FB3154">
        <w:rPr>
          <w:rFonts w:ascii="Garamond" w:hAnsi="Garamond"/>
        </w:rPr>
        <w:t xml:space="preserve">while I lack the space to flesh this claim out, </w:t>
      </w:r>
      <w:r w:rsidR="00DA3A12" w:rsidRPr="00E55F88">
        <w:rPr>
          <w:rFonts w:ascii="Garamond" w:hAnsi="Garamond"/>
        </w:rPr>
        <w:t xml:space="preserve">I believe that there is an </w:t>
      </w:r>
      <w:r w:rsidR="00FB3154">
        <w:rPr>
          <w:rFonts w:ascii="Garamond" w:hAnsi="Garamond"/>
        </w:rPr>
        <w:t xml:space="preserve">equally strong </w:t>
      </w:r>
      <w:r w:rsidR="00DA3A12" w:rsidRPr="00E55F88">
        <w:rPr>
          <w:rFonts w:ascii="Garamond" w:hAnsi="Garamond"/>
        </w:rPr>
        <w:t>case to be made at the social or group level</w:t>
      </w:r>
      <w:r w:rsidR="000835C6" w:rsidRPr="00E55F88">
        <w:rPr>
          <w:rFonts w:ascii="Garamond" w:hAnsi="Garamond"/>
        </w:rPr>
        <w:t xml:space="preserve">, and once this case is made, we can see that very often </w:t>
      </w:r>
      <w:r w:rsidR="00AF1254">
        <w:rPr>
          <w:rFonts w:ascii="Garamond" w:hAnsi="Garamond"/>
        </w:rPr>
        <w:t>the operation</w:t>
      </w:r>
      <w:r w:rsidR="000835C6" w:rsidRPr="00E55F88">
        <w:rPr>
          <w:rFonts w:ascii="Garamond" w:hAnsi="Garamond"/>
        </w:rPr>
        <w:t xml:space="preserve"> o</w:t>
      </w:r>
      <w:r w:rsidR="00AF1254">
        <w:rPr>
          <w:rFonts w:ascii="Garamond" w:hAnsi="Garamond"/>
        </w:rPr>
        <w:t>f</w:t>
      </w:r>
      <w:r w:rsidR="000835C6" w:rsidRPr="00E55F88">
        <w:rPr>
          <w:rFonts w:ascii="Garamond" w:hAnsi="Garamond"/>
        </w:rPr>
        <w:t xml:space="preserve"> self-interest leads to uncontroversial moral progress</w:t>
      </w:r>
      <w:r w:rsidR="00DA3A12" w:rsidRPr="00E55F88">
        <w:rPr>
          <w:rFonts w:ascii="Garamond" w:hAnsi="Garamond"/>
        </w:rPr>
        <w:t>.</w:t>
      </w:r>
      <w:r w:rsidR="00FB3154">
        <w:rPr>
          <w:rFonts w:ascii="Garamond" w:hAnsi="Garamond"/>
        </w:rPr>
        <w:t xml:space="preserve">  Briefly: the history of human liberation movements and of human rights regimes is suffused with the same defiant perception of </w:t>
      </w:r>
      <w:proofErr w:type="gramStart"/>
      <w:r w:rsidR="00FB3154">
        <w:rPr>
          <w:rFonts w:ascii="Garamond" w:hAnsi="Garamond"/>
        </w:rPr>
        <w:t>particular moral</w:t>
      </w:r>
      <w:proofErr w:type="gramEnd"/>
      <w:r w:rsidR="00FB3154">
        <w:rPr>
          <w:rFonts w:ascii="Garamond" w:hAnsi="Garamond"/>
        </w:rPr>
        <w:t xml:space="preserve"> truths that was illustrated earlier in the domestic-violence case.  These truths were often the basis for more general or universal frameworks, but nonetheless those frameworks depended, as a matter of pure etiology, on the </w:t>
      </w:r>
      <w:r>
        <w:rPr>
          <w:rFonts w:ascii="Garamond" w:hAnsi="Garamond"/>
        </w:rPr>
        <w:t xml:space="preserve">prior </w:t>
      </w:r>
      <w:r w:rsidR="008179BC">
        <w:rPr>
          <w:rFonts w:ascii="Garamond" w:hAnsi="Garamond"/>
        </w:rPr>
        <w:t xml:space="preserve">influence </w:t>
      </w:r>
      <w:r w:rsidR="00FB3154">
        <w:rPr>
          <w:rFonts w:ascii="Garamond" w:hAnsi="Garamond"/>
        </w:rPr>
        <w:t>of self-interest.</w:t>
      </w:r>
      <w:r w:rsidR="008179BC">
        <w:rPr>
          <w:rStyle w:val="FootnoteReference"/>
          <w:rFonts w:ascii="Garamond" w:hAnsi="Garamond"/>
        </w:rPr>
        <w:footnoteReference w:id="8"/>
      </w:r>
    </w:p>
    <w:p w14:paraId="3ABAA28F" w14:textId="77777777" w:rsidR="00C76209" w:rsidRDefault="00C76209" w:rsidP="00380D49">
      <w:pPr>
        <w:spacing w:line="360" w:lineRule="auto"/>
        <w:jc w:val="both"/>
        <w:rPr>
          <w:rFonts w:ascii="Garamond" w:hAnsi="Garamond"/>
        </w:rPr>
      </w:pPr>
    </w:p>
    <w:p w14:paraId="5017380A" w14:textId="5A314BDF" w:rsidR="0073378A" w:rsidRDefault="00C76209" w:rsidP="00380D49">
      <w:pPr>
        <w:spacing w:line="360" w:lineRule="auto"/>
        <w:jc w:val="both"/>
        <w:rPr>
          <w:rFonts w:ascii="Garamond" w:hAnsi="Garamond"/>
        </w:rPr>
      </w:pPr>
      <w:r>
        <w:rPr>
          <w:rFonts w:ascii="Garamond" w:hAnsi="Garamond"/>
        </w:rPr>
        <w:lastRenderedPageBreak/>
        <w:t xml:space="preserve">To sum </w:t>
      </w:r>
      <w:r w:rsidR="00B71F3A">
        <w:rPr>
          <w:rFonts w:ascii="Garamond" w:hAnsi="Garamond"/>
        </w:rPr>
        <w:t>up</w:t>
      </w:r>
      <w:r>
        <w:rPr>
          <w:rFonts w:ascii="Garamond" w:hAnsi="Garamond"/>
        </w:rPr>
        <w:t xml:space="preserve">: I have argued that DSI is false for three principal reasons.  First, there are too many obvious counterexamples to the principle, second, it appears to rest on a dogmatic dismissal of the entire </w:t>
      </w:r>
      <w:proofErr w:type="spellStart"/>
      <w:r w:rsidR="009D36E1">
        <w:rPr>
          <w:rFonts w:ascii="Garamond" w:hAnsi="Garamond"/>
        </w:rPr>
        <w:t>E</w:t>
      </w:r>
      <w:r>
        <w:rPr>
          <w:rFonts w:ascii="Garamond" w:hAnsi="Garamond"/>
        </w:rPr>
        <w:t>udaimonist</w:t>
      </w:r>
      <w:proofErr w:type="spellEnd"/>
      <w:r>
        <w:rPr>
          <w:rFonts w:ascii="Garamond" w:hAnsi="Garamond"/>
        </w:rPr>
        <w:t xml:space="preserve"> tradition, and third, it </w:t>
      </w:r>
      <w:r w:rsidR="00A01798">
        <w:rPr>
          <w:rFonts w:ascii="Garamond" w:hAnsi="Garamond"/>
        </w:rPr>
        <w:t xml:space="preserve">stands in danger of rendering even strongly </w:t>
      </w:r>
      <w:proofErr w:type="spellStart"/>
      <w:r w:rsidR="00A01798">
        <w:rPr>
          <w:rFonts w:ascii="Garamond" w:hAnsi="Garamond"/>
          <w:i/>
        </w:rPr>
        <w:t>impartialist</w:t>
      </w:r>
      <w:proofErr w:type="spellEnd"/>
      <w:r w:rsidR="00A01798">
        <w:rPr>
          <w:rFonts w:ascii="Garamond" w:hAnsi="Garamond"/>
        </w:rPr>
        <w:t xml:space="preserve"> or egalitarian moral theories unjustified.</w:t>
      </w:r>
      <w:r w:rsidR="00094F49">
        <w:rPr>
          <w:rFonts w:ascii="Garamond" w:hAnsi="Garamond"/>
        </w:rPr>
        <w:t xml:space="preserve"> </w:t>
      </w:r>
      <w:r w:rsidR="0073378A">
        <w:rPr>
          <w:rFonts w:ascii="Garamond" w:hAnsi="Garamond"/>
        </w:rPr>
        <w:t xml:space="preserve">Indeed, at this point it is hard to know which moral view </w:t>
      </w:r>
      <w:r w:rsidR="00B7453D">
        <w:rPr>
          <w:rFonts w:ascii="Garamond" w:hAnsi="Garamond"/>
        </w:rPr>
        <w:t>w</w:t>
      </w:r>
      <w:r w:rsidR="0073378A">
        <w:rPr>
          <w:rFonts w:ascii="Garamond" w:hAnsi="Garamond"/>
        </w:rPr>
        <w:t xml:space="preserve">ould be left standing if we </w:t>
      </w:r>
      <w:r w:rsidR="00041F28">
        <w:rPr>
          <w:rFonts w:ascii="Garamond" w:hAnsi="Garamond"/>
        </w:rPr>
        <w:t xml:space="preserve">entirely </w:t>
      </w:r>
      <w:r w:rsidR="00D257C7">
        <w:rPr>
          <w:rFonts w:ascii="Garamond" w:hAnsi="Garamond"/>
        </w:rPr>
        <w:t>prohibit</w:t>
      </w:r>
      <w:r w:rsidR="0073378A">
        <w:rPr>
          <w:rFonts w:ascii="Garamond" w:hAnsi="Garamond"/>
        </w:rPr>
        <w:t xml:space="preserve"> the influence of self-interest in moral epistemology.</w:t>
      </w:r>
    </w:p>
    <w:p w14:paraId="2FE673FC" w14:textId="77777777" w:rsidR="0073378A" w:rsidRDefault="0073378A" w:rsidP="00380D49">
      <w:pPr>
        <w:spacing w:line="360" w:lineRule="auto"/>
        <w:jc w:val="both"/>
        <w:rPr>
          <w:rFonts w:ascii="Garamond" w:hAnsi="Garamond"/>
        </w:rPr>
      </w:pPr>
    </w:p>
    <w:p w14:paraId="53866E81" w14:textId="64D0AD5C" w:rsidR="00083723" w:rsidRPr="00E55F88" w:rsidRDefault="00094F49" w:rsidP="00380D49">
      <w:pPr>
        <w:spacing w:line="360" w:lineRule="auto"/>
        <w:jc w:val="both"/>
        <w:rPr>
          <w:rFonts w:ascii="Garamond" w:hAnsi="Garamond"/>
        </w:rPr>
      </w:pPr>
      <w:r>
        <w:rPr>
          <w:rFonts w:ascii="Garamond" w:hAnsi="Garamond"/>
        </w:rPr>
        <w:t xml:space="preserve">However, </w:t>
      </w:r>
      <w:r w:rsidR="00083723" w:rsidRPr="00E55F88">
        <w:rPr>
          <w:rFonts w:ascii="Garamond" w:hAnsi="Garamond"/>
        </w:rPr>
        <w:t xml:space="preserve">at this juncture, it will no doubt be insisted that there remain </w:t>
      </w:r>
      <w:proofErr w:type="gramStart"/>
      <w:r w:rsidR="00083723" w:rsidRPr="00E55F88">
        <w:rPr>
          <w:rFonts w:ascii="Garamond" w:hAnsi="Garamond"/>
        </w:rPr>
        <w:t>a large number of</w:t>
      </w:r>
      <w:proofErr w:type="gramEnd"/>
      <w:r w:rsidR="00083723" w:rsidRPr="00E55F88">
        <w:rPr>
          <w:rFonts w:ascii="Garamond" w:hAnsi="Garamond"/>
        </w:rPr>
        <w:t xml:space="preserve"> cases in which the influence of self-interest does look positively malignant.</w:t>
      </w:r>
      <w:r w:rsidR="00A0476D">
        <w:rPr>
          <w:rFonts w:ascii="Garamond" w:hAnsi="Garamond"/>
        </w:rPr>
        <w:t xml:space="preserve"> There are profit-hoarding CEOs who</w:t>
      </w:r>
      <w:r w:rsidR="00B7453D">
        <w:rPr>
          <w:rFonts w:ascii="Garamond" w:hAnsi="Garamond"/>
        </w:rPr>
        <w:t xml:space="preserve"> </w:t>
      </w:r>
      <w:r w:rsidR="00A0476D">
        <w:rPr>
          <w:rFonts w:ascii="Garamond" w:hAnsi="Garamond"/>
        </w:rPr>
        <w:t>believe that they are morally entitled to their colossal wealth</w:t>
      </w:r>
      <w:r w:rsidR="00B7453D">
        <w:rPr>
          <w:rFonts w:ascii="Garamond" w:hAnsi="Garamond"/>
        </w:rPr>
        <w:t xml:space="preserve">, and whose belief is causally regulated </w:t>
      </w:r>
      <w:r w:rsidR="00A8340D">
        <w:rPr>
          <w:rFonts w:ascii="Garamond" w:hAnsi="Garamond"/>
        </w:rPr>
        <w:t>mainly</w:t>
      </w:r>
      <w:r w:rsidR="00B7453D">
        <w:rPr>
          <w:rFonts w:ascii="Garamond" w:hAnsi="Garamond"/>
        </w:rPr>
        <w:t xml:space="preserve"> by their enjoyment of </w:t>
      </w:r>
      <w:r w:rsidR="00A0476D">
        <w:rPr>
          <w:rFonts w:ascii="Garamond" w:hAnsi="Garamond"/>
        </w:rPr>
        <w:t>having it.  There are politicians who rationalize taking bribes, and</w:t>
      </w:r>
      <w:r w:rsidR="00083723" w:rsidRPr="00E55F88">
        <w:rPr>
          <w:rFonts w:ascii="Garamond" w:hAnsi="Garamond"/>
        </w:rPr>
        <w:t xml:space="preserve"> </w:t>
      </w:r>
      <w:r w:rsidR="00A0476D">
        <w:rPr>
          <w:rFonts w:ascii="Garamond" w:hAnsi="Garamond"/>
        </w:rPr>
        <w:t>the thought that “</w:t>
      </w:r>
      <w:r w:rsidR="00017163">
        <w:rPr>
          <w:rFonts w:ascii="Garamond" w:hAnsi="Garamond"/>
        </w:rPr>
        <w:t xml:space="preserve">it’s fine, </w:t>
      </w:r>
      <w:r w:rsidR="00A0476D">
        <w:rPr>
          <w:rFonts w:ascii="Garamond" w:hAnsi="Garamond"/>
        </w:rPr>
        <w:t>there’s no harm” is purely motivated by their enjoyment of financial reward. Such figures</w:t>
      </w:r>
      <w:r w:rsidR="00083723" w:rsidRPr="00E55F88">
        <w:rPr>
          <w:rFonts w:ascii="Garamond" w:hAnsi="Garamond"/>
        </w:rPr>
        <w:t xml:space="preserve"> </w:t>
      </w:r>
      <w:r w:rsidR="00897644">
        <w:rPr>
          <w:rFonts w:ascii="Garamond" w:hAnsi="Garamond"/>
        </w:rPr>
        <w:t xml:space="preserve">clearly </w:t>
      </w:r>
      <w:r w:rsidR="00083723" w:rsidRPr="00E55F88">
        <w:rPr>
          <w:rFonts w:ascii="Garamond" w:hAnsi="Garamond"/>
        </w:rPr>
        <w:t xml:space="preserve">seem to be led </w:t>
      </w:r>
      <w:r w:rsidR="00083723" w:rsidRPr="00E55F88">
        <w:rPr>
          <w:rFonts w:ascii="Garamond" w:hAnsi="Garamond"/>
          <w:i/>
        </w:rPr>
        <w:t>by self-interest</w:t>
      </w:r>
      <w:r w:rsidR="00083723" w:rsidRPr="00E55F88">
        <w:rPr>
          <w:rFonts w:ascii="Garamond" w:hAnsi="Garamond"/>
        </w:rPr>
        <w:t xml:space="preserve"> to moral error. </w:t>
      </w:r>
      <w:r w:rsidR="00641AD7" w:rsidRPr="00E55F88">
        <w:rPr>
          <w:rFonts w:ascii="Garamond" w:hAnsi="Garamond"/>
        </w:rPr>
        <w:t xml:space="preserve">So now, our question—the one we should have been asking all along—is: </w:t>
      </w:r>
      <w:r w:rsidR="00641AD7" w:rsidRPr="00E55F88">
        <w:rPr>
          <w:rFonts w:ascii="Garamond" w:hAnsi="Garamond"/>
          <w:i/>
        </w:rPr>
        <w:t>under what conditions</w:t>
      </w:r>
      <w:r w:rsidR="00641AD7" w:rsidRPr="00E55F88">
        <w:rPr>
          <w:rFonts w:ascii="Garamond" w:hAnsi="Garamond"/>
        </w:rPr>
        <w:t xml:space="preserve"> is self-interest </w:t>
      </w:r>
      <w:r w:rsidR="008F0FB4" w:rsidRPr="00E55F88">
        <w:rPr>
          <w:rFonts w:ascii="Garamond" w:hAnsi="Garamond"/>
        </w:rPr>
        <w:t>a distorting factor?</w:t>
      </w:r>
    </w:p>
    <w:p w14:paraId="03D94803" w14:textId="2C6EBC5A" w:rsidR="00641AD7" w:rsidRPr="00E55F88" w:rsidRDefault="00641AD7" w:rsidP="00DA3A12">
      <w:pPr>
        <w:jc w:val="both"/>
        <w:rPr>
          <w:rFonts w:ascii="Garamond" w:hAnsi="Garamond"/>
        </w:rPr>
      </w:pPr>
    </w:p>
    <w:p w14:paraId="660F5F11" w14:textId="77777777" w:rsidR="00483E86" w:rsidRPr="00E55F88" w:rsidRDefault="00483E86" w:rsidP="00DA3A12">
      <w:pPr>
        <w:jc w:val="both"/>
        <w:rPr>
          <w:rFonts w:ascii="Garamond" w:hAnsi="Garamond"/>
        </w:rPr>
      </w:pPr>
    </w:p>
    <w:p w14:paraId="6AF5FAA8" w14:textId="5E25C6B9" w:rsidR="008F0FB4" w:rsidRPr="00E55F88" w:rsidRDefault="008F0FB4" w:rsidP="00DA3A12">
      <w:pPr>
        <w:jc w:val="both"/>
        <w:rPr>
          <w:rFonts w:ascii="Garamond" w:hAnsi="Garamond"/>
          <w:b/>
        </w:rPr>
      </w:pPr>
      <w:r w:rsidRPr="00E55F88">
        <w:rPr>
          <w:rFonts w:ascii="Garamond" w:hAnsi="Garamond"/>
          <w:b/>
        </w:rPr>
        <w:t>Towards a Better Moral Epistemology</w:t>
      </w:r>
    </w:p>
    <w:p w14:paraId="38702AEE" w14:textId="422BC69A" w:rsidR="008F0FB4" w:rsidRPr="00E55F88" w:rsidRDefault="008F0FB4" w:rsidP="00DA3A12">
      <w:pPr>
        <w:jc w:val="both"/>
        <w:rPr>
          <w:rFonts w:ascii="Garamond" w:hAnsi="Garamond"/>
        </w:rPr>
      </w:pPr>
    </w:p>
    <w:p w14:paraId="30850145" w14:textId="0C4C3C8B" w:rsidR="002B3B04" w:rsidRPr="00E55F88" w:rsidRDefault="00F91CF8" w:rsidP="00380D49">
      <w:pPr>
        <w:spacing w:line="360" w:lineRule="auto"/>
        <w:jc w:val="both"/>
        <w:rPr>
          <w:rFonts w:ascii="Garamond" w:hAnsi="Garamond"/>
        </w:rPr>
      </w:pPr>
      <w:r w:rsidRPr="00E55F88">
        <w:rPr>
          <w:rFonts w:ascii="Garamond" w:hAnsi="Garamond"/>
        </w:rPr>
        <w:t>M</w:t>
      </w:r>
      <w:r w:rsidR="008F0FB4" w:rsidRPr="00E55F88">
        <w:rPr>
          <w:rFonts w:ascii="Garamond" w:hAnsi="Garamond"/>
        </w:rPr>
        <w:t xml:space="preserve">oral epistemologists </w:t>
      </w:r>
      <w:r w:rsidR="002104DA">
        <w:rPr>
          <w:rFonts w:ascii="Garamond" w:hAnsi="Garamond"/>
        </w:rPr>
        <w:t xml:space="preserve">sometimes </w:t>
      </w:r>
      <w:r w:rsidR="008F0FB4" w:rsidRPr="00E55F88">
        <w:rPr>
          <w:rFonts w:ascii="Garamond" w:hAnsi="Garamond"/>
        </w:rPr>
        <w:t>operat</w:t>
      </w:r>
      <w:r w:rsidR="002104DA">
        <w:rPr>
          <w:rFonts w:ascii="Garamond" w:hAnsi="Garamond"/>
        </w:rPr>
        <w:t>e</w:t>
      </w:r>
      <w:r w:rsidR="008F0FB4" w:rsidRPr="00E55F88">
        <w:rPr>
          <w:rFonts w:ascii="Garamond" w:hAnsi="Garamond"/>
        </w:rPr>
        <w:t xml:space="preserve"> under the assumption that </w:t>
      </w:r>
      <w:r w:rsidR="00EC6B4A" w:rsidRPr="00E55F88">
        <w:rPr>
          <w:rFonts w:ascii="Garamond" w:hAnsi="Garamond"/>
        </w:rPr>
        <w:t>what Jones calls</w:t>
      </w:r>
      <w:r w:rsidR="008F0FB4" w:rsidRPr="00E55F88">
        <w:rPr>
          <w:rFonts w:ascii="Garamond" w:hAnsi="Garamond"/>
        </w:rPr>
        <w:t xml:space="preserve"> </w:t>
      </w:r>
      <w:r w:rsidR="00EC6B4A" w:rsidRPr="00E55F88">
        <w:rPr>
          <w:rFonts w:ascii="Garamond" w:hAnsi="Garamond"/>
        </w:rPr>
        <w:t>“</w:t>
      </w:r>
      <w:r w:rsidR="008F0FB4" w:rsidRPr="00E55F88">
        <w:rPr>
          <w:rFonts w:ascii="Garamond" w:hAnsi="Garamond"/>
        </w:rPr>
        <w:t>filters</w:t>
      </w:r>
      <w:r w:rsidR="00EC6B4A" w:rsidRPr="00E55F88">
        <w:rPr>
          <w:rFonts w:ascii="Garamond" w:hAnsi="Garamond"/>
        </w:rPr>
        <w:t>”</w:t>
      </w:r>
      <w:r w:rsidR="008F0FB4" w:rsidRPr="00E55F88">
        <w:rPr>
          <w:rFonts w:ascii="Garamond" w:hAnsi="Garamond"/>
        </w:rPr>
        <w:t xml:space="preserve"> are going to be relatively simple and contextually invariant.  But it is probably true that no genuine epistemic filters are </w:t>
      </w:r>
      <w:proofErr w:type="gramStart"/>
      <w:r w:rsidR="008F0FB4" w:rsidRPr="00E55F88">
        <w:rPr>
          <w:rFonts w:ascii="Garamond" w:hAnsi="Garamond"/>
        </w:rPr>
        <w:t>actually like</w:t>
      </w:r>
      <w:proofErr w:type="gramEnd"/>
      <w:r w:rsidR="008F0FB4" w:rsidRPr="00E55F88">
        <w:rPr>
          <w:rFonts w:ascii="Garamond" w:hAnsi="Garamond"/>
        </w:rPr>
        <w:t xml:space="preserve"> this. </w:t>
      </w:r>
      <w:r w:rsidR="00A04B9E" w:rsidRPr="00E55F88">
        <w:rPr>
          <w:rFonts w:ascii="Garamond" w:hAnsi="Garamond"/>
        </w:rPr>
        <w:t xml:space="preserve"> </w:t>
      </w:r>
      <w:r w:rsidR="008F0FB4" w:rsidRPr="00E55F88">
        <w:rPr>
          <w:rFonts w:ascii="Garamond" w:hAnsi="Garamond"/>
        </w:rPr>
        <w:t xml:space="preserve">Consider again the </w:t>
      </w:r>
      <w:r w:rsidR="00A04B9E" w:rsidRPr="00E55F88">
        <w:rPr>
          <w:rFonts w:ascii="Garamond" w:hAnsi="Garamond"/>
        </w:rPr>
        <w:t xml:space="preserve">idea that we should filter out beliefs which are formed under the influence of prior false beliefs.  This, it turns out, is not always the case.  After all, successful scientists often operate under assumptions which are known to be false—indeed, they are sometimes not even </w:t>
      </w:r>
      <w:r w:rsidR="00A04B9E" w:rsidRPr="00E55F88">
        <w:rPr>
          <w:rFonts w:ascii="Garamond" w:hAnsi="Garamond"/>
          <w:i/>
        </w:rPr>
        <w:t>approximately</w:t>
      </w:r>
      <w:r w:rsidR="00A04B9E" w:rsidRPr="00E55F88">
        <w:rPr>
          <w:rFonts w:ascii="Garamond" w:hAnsi="Garamond"/>
        </w:rPr>
        <w:t xml:space="preserve"> true</w:t>
      </w:r>
      <w:r w:rsidR="003C4FFC">
        <w:rPr>
          <w:rFonts w:ascii="Garamond" w:hAnsi="Garamond"/>
        </w:rPr>
        <w:t xml:space="preserve"> </w:t>
      </w:r>
      <w:r w:rsidR="003C4FFC">
        <w:rPr>
          <w:rFonts w:ascii="Garamond" w:hAnsi="Garamond"/>
        </w:rPr>
        <w:fldChar w:fldCharType="begin"/>
      </w:r>
      <w:r w:rsidR="0045421E">
        <w:rPr>
          <w:rFonts w:ascii="Garamond" w:hAnsi="Garamond"/>
        </w:rPr>
        <w:instrText xml:space="preserve"> ADDIN EN.CITE &lt;EndNote&gt;&lt;Cite&gt;&lt;Author&gt;Cartwright&lt;/Author&gt;&lt;Year&gt;1983&lt;/Year&gt;&lt;RecNum&gt;26963&lt;/RecNum&gt;&lt;DisplayText&gt;(Cartwright 1983)&lt;/DisplayText&gt;&lt;record&gt;&lt;rec-number&gt;26963&lt;/rec-number&gt;&lt;foreign-keys&gt;&lt;key app="EN" db-id="ex22zdet2d5vf6eda0bp5sd1xtwspefa2rtr" timestamp="1574045335"&gt;26963&lt;/key&gt;&lt;/foreign-keys&gt;&lt;ref-type name="Journal Article"&gt;17&lt;/ref-type&gt;&lt;contributors&gt;&lt;authors&gt;&lt;author&gt;Cartwright, Nancy&lt;/author&gt;&lt;/authors&gt;&lt;/contributors&gt;&lt;titles&gt;&lt;title&gt;How the laws of physics lie&lt;/title&gt;&lt;secondary-title&gt;Clarendon Paperbacks, Oxford: Oxford University Press,| c1983&lt;/secondary-title&gt;&lt;/titles&gt;&lt;periodical&gt;&lt;full-title&gt;Clarendon Paperbacks, Oxford: Oxford University Press,| c1983&lt;/full-title&gt;&lt;/periodical&gt;&lt;dates&gt;&lt;year&gt;1983&lt;/year&gt;&lt;/dates&gt;&lt;urls&gt;&lt;/urls&gt;&lt;/record&gt;&lt;/Cite&gt;&lt;/EndNote&gt;</w:instrText>
      </w:r>
      <w:r w:rsidR="003C4FFC">
        <w:rPr>
          <w:rFonts w:ascii="Garamond" w:hAnsi="Garamond"/>
        </w:rPr>
        <w:fldChar w:fldCharType="separate"/>
      </w:r>
      <w:r w:rsidR="003C4FFC">
        <w:rPr>
          <w:rFonts w:ascii="Garamond" w:hAnsi="Garamond"/>
          <w:noProof/>
        </w:rPr>
        <w:t>(Cartwright 1983)</w:t>
      </w:r>
      <w:r w:rsidR="003C4FFC">
        <w:rPr>
          <w:rFonts w:ascii="Garamond" w:hAnsi="Garamond"/>
        </w:rPr>
        <w:fldChar w:fldCharType="end"/>
      </w:r>
      <w:r w:rsidR="00A04B9E" w:rsidRPr="00E55F88">
        <w:rPr>
          <w:rFonts w:ascii="Garamond" w:hAnsi="Garamond"/>
        </w:rPr>
        <w:t xml:space="preserve">. </w:t>
      </w:r>
      <w:r w:rsidR="003C4FFC">
        <w:rPr>
          <w:rFonts w:ascii="Garamond" w:hAnsi="Garamond"/>
        </w:rPr>
        <w:t>F</w:t>
      </w:r>
      <w:r w:rsidR="00370C6B" w:rsidRPr="00E55F88">
        <w:rPr>
          <w:rFonts w:ascii="Garamond" w:hAnsi="Garamond"/>
        </w:rPr>
        <w:t xml:space="preserve">alse beliefs </w:t>
      </w:r>
      <w:r w:rsidR="004E0E45" w:rsidRPr="00E55F88">
        <w:rPr>
          <w:rFonts w:ascii="Garamond" w:hAnsi="Garamond"/>
        </w:rPr>
        <w:t xml:space="preserve">often </w:t>
      </w:r>
      <w:r w:rsidR="00370C6B" w:rsidRPr="00E55F88">
        <w:rPr>
          <w:rFonts w:ascii="Garamond" w:hAnsi="Garamond"/>
        </w:rPr>
        <w:t xml:space="preserve">distort inquiry, but sometimes, they </w:t>
      </w:r>
      <w:r w:rsidR="00662255">
        <w:rPr>
          <w:rFonts w:ascii="Garamond" w:hAnsi="Garamond"/>
        </w:rPr>
        <w:t xml:space="preserve">very clearly </w:t>
      </w:r>
      <w:r w:rsidR="00370C6B" w:rsidRPr="00E55F88">
        <w:rPr>
          <w:rFonts w:ascii="Garamond" w:hAnsi="Garamond"/>
        </w:rPr>
        <w:t xml:space="preserve">do not. </w:t>
      </w:r>
      <w:r w:rsidR="002B3B04" w:rsidRPr="00E55F88">
        <w:rPr>
          <w:rFonts w:ascii="Garamond" w:hAnsi="Garamond"/>
        </w:rPr>
        <w:t>The more general lesson</w:t>
      </w:r>
      <w:r w:rsidR="003C4FFC">
        <w:rPr>
          <w:rFonts w:ascii="Garamond" w:hAnsi="Garamond"/>
        </w:rPr>
        <w:t xml:space="preserve"> </w:t>
      </w:r>
      <w:r w:rsidR="002B3B04" w:rsidRPr="00E55F88">
        <w:rPr>
          <w:rFonts w:ascii="Garamond" w:hAnsi="Garamond"/>
        </w:rPr>
        <w:t xml:space="preserve">is that </w:t>
      </w:r>
      <w:r w:rsidR="004E0E45" w:rsidRPr="00E55F88">
        <w:rPr>
          <w:rFonts w:ascii="Garamond" w:hAnsi="Garamond"/>
        </w:rPr>
        <w:t>legitimate</w:t>
      </w:r>
      <w:r w:rsidR="005332D5" w:rsidRPr="00E55F88">
        <w:rPr>
          <w:rFonts w:ascii="Garamond" w:hAnsi="Garamond"/>
        </w:rPr>
        <w:t xml:space="preserve"> </w:t>
      </w:r>
      <w:r w:rsidR="002B3B04" w:rsidRPr="00E55F88">
        <w:rPr>
          <w:rFonts w:ascii="Garamond" w:hAnsi="Garamond"/>
        </w:rPr>
        <w:t xml:space="preserve">epistemological filters are complex and contextually sensitive.  </w:t>
      </w:r>
    </w:p>
    <w:p w14:paraId="55307A23" w14:textId="3FCA82E8" w:rsidR="002B3B04" w:rsidRPr="00E55F88" w:rsidRDefault="002B3B04" w:rsidP="00380D49">
      <w:pPr>
        <w:spacing w:line="360" w:lineRule="auto"/>
        <w:jc w:val="both"/>
        <w:rPr>
          <w:rFonts w:ascii="Garamond" w:hAnsi="Garamond"/>
        </w:rPr>
      </w:pPr>
    </w:p>
    <w:p w14:paraId="570CD13A" w14:textId="02C9B15F" w:rsidR="002B3B04" w:rsidRPr="00E55F88" w:rsidRDefault="00370C6B" w:rsidP="00380D49">
      <w:pPr>
        <w:spacing w:line="360" w:lineRule="auto"/>
        <w:jc w:val="both"/>
        <w:rPr>
          <w:rFonts w:ascii="Garamond" w:hAnsi="Garamond"/>
        </w:rPr>
      </w:pPr>
      <w:proofErr w:type="gramStart"/>
      <w:r w:rsidRPr="00E55F88">
        <w:rPr>
          <w:rFonts w:ascii="Garamond" w:hAnsi="Garamond"/>
        </w:rPr>
        <w:t>In light of</w:t>
      </w:r>
      <w:proofErr w:type="gramEnd"/>
      <w:r w:rsidRPr="00E55F88">
        <w:rPr>
          <w:rFonts w:ascii="Garamond" w:hAnsi="Garamond"/>
        </w:rPr>
        <w:t xml:space="preserve"> this</w:t>
      </w:r>
      <w:r w:rsidR="00B73730" w:rsidRPr="00E55F88">
        <w:rPr>
          <w:rFonts w:ascii="Garamond" w:hAnsi="Garamond"/>
        </w:rPr>
        <w:t xml:space="preserve">, it is an </w:t>
      </w:r>
      <w:r w:rsidR="002B3B04" w:rsidRPr="00E55F88">
        <w:rPr>
          <w:rFonts w:ascii="Garamond" w:hAnsi="Garamond"/>
        </w:rPr>
        <w:t xml:space="preserve">unfortunate fact that when they are constructing their models, moral epistemologists </w:t>
      </w:r>
      <w:r w:rsidR="000522F1">
        <w:rPr>
          <w:rFonts w:ascii="Garamond" w:hAnsi="Garamond"/>
        </w:rPr>
        <w:t>often</w:t>
      </w:r>
      <w:r w:rsidR="002B3B04" w:rsidRPr="00E55F88">
        <w:rPr>
          <w:rFonts w:ascii="Garamond" w:hAnsi="Garamond"/>
        </w:rPr>
        <w:t xml:space="preserve"> </w:t>
      </w:r>
      <w:r w:rsidR="00E85FFB">
        <w:rPr>
          <w:rFonts w:ascii="Garamond" w:hAnsi="Garamond"/>
        </w:rPr>
        <w:t xml:space="preserve">rely on </w:t>
      </w:r>
      <w:r w:rsidR="000522F1">
        <w:rPr>
          <w:rFonts w:ascii="Garamond" w:hAnsi="Garamond"/>
        </w:rPr>
        <w:t xml:space="preserve">simple </w:t>
      </w:r>
      <w:r w:rsidR="002B3B04" w:rsidRPr="00E55F88">
        <w:rPr>
          <w:rFonts w:ascii="Garamond" w:hAnsi="Garamond"/>
        </w:rPr>
        <w:t>list</w:t>
      </w:r>
      <w:r w:rsidR="00E85FFB">
        <w:rPr>
          <w:rFonts w:ascii="Garamond" w:hAnsi="Garamond"/>
        </w:rPr>
        <w:t>s</w:t>
      </w:r>
      <w:r w:rsidR="002B3B04" w:rsidRPr="00E55F88">
        <w:rPr>
          <w:rFonts w:ascii="Garamond" w:hAnsi="Garamond"/>
        </w:rPr>
        <w:t xml:space="preserve"> </w:t>
      </w:r>
      <w:r w:rsidR="00E85FFB">
        <w:rPr>
          <w:rFonts w:ascii="Garamond" w:hAnsi="Garamond"/>
        </w:rPr>
        <w:t>of</w:t>
      </w:r>
      <w:r w:rsidR="002B3B04" w:rsidRPr="00E55F88">
        <w:rPr>
          <w:rFonts w:ascii="Garamond" w:hAnsi="Garamond"/>
        </w:rPr>
        <w:t xml:space="preserve"> singular, non-contextual requirements on moral belief-formation.</w:t>
      </w:r>
      <w:r w:rsidR="00E10A7B">
        <w:rPr>
          <w:rFonts w:ascii="Garamond" w:hAnsi="Garamond"/>
        </w:rPr>
        <w:t xml:space="preserve">  Huemer, for example, proposes that we </w:t>
      </w:r>
      <w:r w:rsidR="00E10A7B">
        <w:rPr>
          <w:rFonts w:ascii="Garamond" w:hAnsi="Garamond"/>
        </w:rPr>
        <w:lastRenderedPageBreak/>
        <w:t xml:space="preserve">reject ethical intuitions when they are formed under the influence of </w:t>
      </w:r>
      <w:r w:rsidR="00B8177A">
        <w:rPr>
          <w:rFonts w:ascii="Garamond" w:hAnsi="Garamond"/>
        </w:rPr>
        <w:t xml:space="preserve">(1) </w:t>
      </w:r>
      <w:r w:rsidR="00E10A7B">
        <w:rPr>
          <w:rFonts w:ascii="Garamond" w:hAnsi="Garamond"/>
        </w:rPr>
        <w:t xml:space="preserve">acculturation, </w:t>
      </w:r>
      <w:r w:rsidR="00B8177A">
        <w:rPr>
          <w:rFonts w:ascii="Garamond" w:hAnsi="Garamond"/>
        </w:rPr>
        <w:t xml:space="preserve">(2) </w:t>
      </w:r>
      <w:r w:rsidR="00E10A7B">
        <w:rPr>
          <w:rFonts w:ascii="Garamond" w:hAnsi="Garamond"/>
        </w:rPr>
        <w:t xml:space="preserve">biological programming, </w:t>
      </w:r>
      <w:r w:rsidR="00B8177A">
        <w:rPr>
          <w:rFonts w:ascii="Garamond" w:hAnsi="Garamond"/>
        </w:rPr>
        <w:t xml:space="preserve">(3) </w:t>
      </w:r>
      <w:r w:rsidR="00E10A7B">
        <w:rPr>
          <w:rFonts w:ascii="Garamond" w:hAnsi="Garamond"/>
        </w:rPr>
        <w:t xml:space="preserve">emotion or </w:t>
      </w:r>
      <w:r w:rsidR="00B8177A">
        <w:rPr>
          <w:rFonts w:ascii="Garamond" w:hAnsi="Garamond"/>
        </w:rPr>
        <w:t xml:space="preserve">(4) </w:t>
      </w:r>
      <w:r w:rsidR="00E10A7B">
        <w:rPr>
          <w:rFonts w:ascii="Garamond" w:hAnsi="Garamond"/>
        </w:rPr>
        <w:t xml:space="preserve">self-interest </w:t>
      </w:r>
      <w:r w:rsidR="009317A6">
        <w:rPr>
          <w:rFonts w:ascii="Garamond" w:hAnsi="Garamond"/>
        </w:rPr>
        <w:fldChar w:fldCharType="begin"/>
      </w:r>
      <w:r w:rsidR="0045421E">
        <w:rPr>
          <w:rFonts w:ascii="Garamond" w:hAnsi="Garamond"/>
        </w:rPr>
        <w:instrText xml:space="preserve"> ADDIN EN.CITE &lt;EndNote&gt;&lt;Cite&gt;&lt;Author&gt;Huemer&lt;/Author&gt;&lt;Year&gt;2008&lt;/Year&gt;&lt;RecNum&gt;2911&lt;/RecNum&gt;&lt;Pages&gt;374-378&lt;/Pages&gt;&lt;DisplayText&gt;(Huemer 2008, 374-378)&lt;/DisplayText&gt;&lt;record&gt;&lt;rec-number&gt;2911&lt;/rec-number&gt;&lt;foreign-keys&gt;&lt;key app="EN" db-id="ex22zdet2d5vf6eda0bp5sd1xtwspefa2rtr" timestamp="1464640666"&gt;2911&lt;/key&gt;&lt;/foreign-keys&gt;&lt;ref-type name="Journal Article"&gt;17&lt;/ref-type&gt;&lt;contributors&gt;&lt;authors&gt;&lt;author&gt;Huemer, Michael&lt;/author&gt;&lt;/authors&gt;&lt;/contributors&gt;&lt;titles&gt;&lt;title&gt;Revisionary intuitionism&lt;/title&gt;&lt;secondary-title&gt;Social Philosophy and Policy&lt;/secondary-title&gt;&lt;/titles&gt;&lt;periodical&gt;&lt;full-title&gt;Social Philosophy and Policy&lt;/full-title&gt;&lt;/periodical&gt;&lt;pages&gt;368-392&lt;/pages&gt;&lt;volume&gt;25&lt;/volume&gt;&lt;number&gt;1&lt;/number&gt;&lt;dates&gt;&lt;year&gt;2008&lt;/year&gt;&lt;pub-dates&gt;&lt;date&gt;2008&lt;/date&gt;&lt;/pub-dates&gt;&lt;/dates&gt;&lt;urls&gt;&lt;/urls&gt;&lt;/record&gt;&lt;/Cite&gt;&lt;/EndNote&gt;</w:instrText>
      </w:r>
      <w:r w:rsidR="009317A6">
        <w:rPr>
          <w:rFonts w:ascii="Garamond" w:hAnsi="Garamond"/>
        </w:rPr>
        <w:fldChar w:fldCharType="separate"/>
      </w:r>
      <w:r w:rsidR="0045421E">
        <w:rPr>
          <w:rFonts w:ascii="Garamond" w:hAnsi="Garamond"/>
          <w:noProof/>
        </w:rPr>
        <w:t>(Huemer 2008, 374-378)</w:t>
      </w:r>
      <w:r w:rsidR="009317A6">
        <w:rPr>
          <w:rFonts w:ascii="Garamond" w:hAnsi="Garamond"/>
        </w:rPr>
        <w:fldChar w:fldCharType="end"/>
      </w:r>
      <w:r w:rsidR="00452274">
        <w:rPr>
          <w:rFonts w:ascii="Garamond" w:hAnsi="Garamond"/>
        </w:rPr>
        <w:t>.</w:t>
      </w:r>
      <w:r w:rsidR="007D5169" w:rsidRPr="00E55F88">
        <w:rPr>
          <w:rStyle w:val="FootnoteReference"/>
          <w:rFonts w:ascii="Garamond" w:hAnsi="Garamond"/>
        </w:rPr>
        <w:footnoteReference w:id="9"/>
      </w:r>
      <w:r w:rsidR="002B3B04" w:rsidRPr="00E55F88">
        <w:rPr>
          <w:rFonts w:ascii="Garamond" w:hAnsi="Garamond"/>
        </w:rPr>
        <w:t> </w:t>
      </w:r>
      <w:r w:rsidR="009317A6">
        <w:rPr>
          <w:rFonts w:ascii="Garamond" w:hAnsi="Garamond"/>
        </w:rPr>
        <w:t xml:space="preserve">These </w:t>
      </w:r>
      <w:r w:rsidR="007E0F8F">
        <w:rPr>
          <w:rFonts w:ascii="Garamond" w:hAnsi="Garamond"/>
        </w:rPr>
        <w:t xml:space="preserve">simple, non-contextual </w:t>
      </w:r>
      <w:r w:rsidR="009317A6">
        <w:rPr>
          <w:rFonts w:ascii="Garamond" w:hAnsi="Garamond"/>
        </w:rPr>
        <w:t>factors are taken</w:t>
      </w:r>
      <w:r w:rsidR="00922B1A">
        <w:rPr>
          <w:rFonts w:ascii="Garamond" w:hAnsi="Garamond"/>
        </w:rPr>
        <w:t xml:space="preserve"> </w:t>
      </w:r>
      <w:r w:rsidR="00BA535D">
        <w:rPr>
          <w:rFonts w:ascii="Garamond" w:hAnsi="Garamond"/>
        </w:rPr>
        <w:t xml:space="preserve">by Huemer </w:t>
      </w:r>
      <w:r w:rsidR="009317A6">
        <w:rPr>
          <w:rFonts w:ascii="Garamond" w:hAnsi="Garamond"/>
        </w:rPr>
        <w:t xml:space="preserve">to be </w:t>
      </w:r>
      <w:r w:rsidR="009317A6" w:rsidRPr="009317A6">
        <w:rPr>
          <w:rFonts w:ascii="Garamond" w:hAnsi="Garamond"/>
        </w:rPr>
        <w:t>unconditionally distorting</w:t>
      </w:r>
      <w:r w:rsidR="009317A6">
        <w:rPr>
          <w:rFonts w:ascii="Garamond" w:hAnsi="Garamond"/>
        </w:rPr>
        <w:t xml:space="preserve">. </w:t>
      </w:r>
      <w:r w:rsidR="00250FC8">
        <w:rPr>
          <w:rFonts w:ascii="Garamond" w:hAnsi="Garamond"/>
        </w:rPr>
        <w:t xml:space="preserve">But a little reflection on any of these factors will reveal that </w:t>
      </w:r>
      <w:r w:rsidR="00922B1A">
        <w:rPr>
          <w:rFonts w:ascii="Garamond" w:hAnsi="Garamond"/>
        </w:rPr>
        <w:t>there may be cases for which each of those factors is epistemologically benign or even virtuous</w:t>
      </w:r>
      <w:r w:rsidR="00250FC8">
        <w:rPr>
          <w:rFonts w:ascii="Garamond" w:hAnsi="Garamond"/>
        </w:rPr>
        <w:t xml:space="preserve">. For example, </w:t>
      </w:r>
      <w:r w:rsidR="002325E9">
        <w:rPr>
          <w:rFonts w:ascii="Garamond" w:hAnsi="Garamond"/>
        </w:rPr>
        <w:t xml:space="preserve">the emotions of </w:t>
      </w:r>
      <w:r w:rsidR="005332D5" w:rsidRPr="00E55F88">
        <w:rPr>
          <w:rFonts w:ascii="Garamond" w:hAnsi="Garamond"/>
        </w:rPr>
        <w:t xml:space="preserve">anger or sympathy </w:t>
      </w:r>
      <w:r w:rsidR="002325E9">
        <w:rPr>
          <w:rFonts w:ascii="Garamond" w:hAnsi="Garamond"/>
        </w:rPr>
        <w:t xml:space="preserve">certainly </w:t>
      </w:r>
      <w:r w:rsidR="005332D5" w:rsidRPr="00E55F88">
        <w:rPr>
          <w:rFonts w:ascii="Garamond" w:hAnsi="Garamond"/>
        </w:rPr>
        <w:t xml:space="preserve">look distorting in </w:t>
      </w:r>
      <w:proofErr w:type="gramStart"/>
      <w:r w:rsidR="005332D5" w:rsidRPr="00E55F88">
        <w:rPr>
          <w:rFonts w:ascii="Garamond" w:hAnsi="Garamond"/>
        </w:rPr>
        <w:t>a number of</w:t>
      </w:r>
      <w:proofErr w:type="gramEnd"/>
      <w:r w:rsidR="005332D5" w:rsidRPr="00E55F88">
        <w:rPr>
          <w:rFonts w:ascii="Garamond" w:hAnsi="Garamond"/>
        </w:rPr>
        <w:t xml:space="preserve"> cases, but there are also cases where anger or sympathy can appropriately focus one’s mind on injustice or </w:t>
      </w:r>
      <w:r w:rsidR="0092077A" w:rsidRPr="00E55F88">
        <w:rPr>
          <w:rFonts w:ascii="Garamond" w:hAnsi="Garamond"/>
        </w:rPr>
        <w:t xml:space="preserve">on dire </w:t>
      </w:r>
      <w:r w:rsidR="005332D5" w:rsidRPr="00E55F88">
        <w:rPr>
          <w:rFonts w:ascii="Garamond" w:hAnsi="Garamond"/>
        </w:rPr>
        <w:t>need.</w:t>
      </w:r>
      <w:r w:rsidR="007D5169" w:rsidRPr="00E55F88">
        <w:rPr>
          <w:rFonts w:ascii="Garamond" w:hAnsi="Garamond"/>
        </w:rPr>
        <w:t xml:space="preserve">  </w:t>
      </w:r>
      <w:r w:rsidR="00556FED">
        <w:rPr>
          <w:rFonts w:ascii="Garamond" w:hAnsi="Garamond"/>
        </w:rPr>
        <w:t xml:space="preserve"> </w:t>
      </w:r>
    </w:p>
    <w:p w14:paraId="7CC9F9BB" w14:textId="6B7E6674" w:rsidR="00B73730" w:rsidRPr="00E55F88" w:rsidRDefault="00B73730" w:rsidP="00380D49">
      <w:pPr>
        <w:spacing w:line="360" w:lineRule="auto"/>
        <w:jc w:val="both"/>
        <w:rPr>
          <w:rFonts w:ascii="Garamond" w:hAnsi="Garamond"/>
        </w:rPr>
      </w:pPr>
    </w:p>
    <w:p w14:paraId="46D2DD27" w14:textId="06B36D82" w:rsidR="00412726" w:rsidRDefault="00370C6B" w:rsidP="00380D49">
      <w:pPr>
        <w:spacing w:line="360" w:lineRule="auto"/>
        <w:jc w:val="both"/>
        <w:rPr>
          <w:rFonts w:ascii="Garamond" w:hAnsi="Garamond"/>
        </w:rPr>
      </w:pPr>
      <w:proofErr w:type="gramStart"/>
      <w:r w:rsidRPr="00E55F88">
        <w:rPr>
          <w:rFonts w:ascii="Garamond" w:hAnsi="Garamond"/>
        </w:rPr>
        <w:t>In order to</w:t>
      </w:r>
      <w:proofErr w:type="gramEnd"/>
      <w:r w:rsidRPr="00E55F88">
        <w:rPr>
          <w:rFonts w:ascii="Garamond" w:hAnsi="Garamond"/>
        </w:rPr>
        <w:t xml:space="preserve"> show where we might go instead</w:t>
      </w:r>
      <w:r w:rsidR="00B73730" w:rsidRPr="00E55F88">
        <w:rPr>
          <w:rFonts w:ascii="Garamond" w:hAnsi="Garamond"/>
        </w:rPr>
        <w:t>, let me finish with a proposal, which I will not fully defend but which will hopefully point the way to</w:t>
      </w:r>
      <w:r w:rsidR="00965559" w:rsidRPr="00E55F88">
        <w:rPr>
          <w:rFonts w:ascii="Garamond" w:hAnsi="Garamond"/>
        </w:rPr>
        <w:t>wards</w:t>
      </w:r>
      <w:r w:rsidR="00B73730" w:rsidRPr="00E55F88">
        <w:rPr>
          <w:rFonts w:ascii="Garamond" w:hAnsi="Garamond"/>
        </w:rPr>
        <w:t xml:space="preserve"> a more responsible </w:t>
      </w:r>
      <w:r w:rsidR="00EC6B4A" w:rsidRPr="00E55F88">
        <w:rPr>
          <w:rFonts w:ascii="Garamond" w:hAnsi="Garamond"/>
        </w:rPr>
        <w:t xml:space="preserve">kind of </w:t>
      </w:r>
      <w:r w:rsidR="00B73730" w:rsidRPr="00E55F88">
        <w:rPr>
          <w:rFonts w:ascii="Garamond" w:hAnsi="Garamond"/>
        </w:rPr>
        <w:t>moral epistemology.</w:t>
      </w:r>
      <w:r w:rsidR="00965559" w:rsidRPr="00E55F88">
        <w:rPr>
          <w:rFonts w:ascii="Garamond" w:hAnsi="Garamond"/>
        </w:rPr>
        <w:t xml:space="preserve"> When is self-interest distorting in morality? My </w:t>
      </w:r>
      <w:r w:rsidR="0064180E">
        <w:rPr>
          <w:rFonts w:ascii="Garamond" w:hAnsi="Garamond"/>
        </w:rPr>
        <w:t>idea</w:t>
      </w:r>
      <w:r w:rsidR="00412726">
        <w:rPr>
          <w:rFonts w:ascii="Garamond" w:hAnsi="Garamond"/>
        </w:rPr>
        <w:t>, very roughly, is that self-interest is distorting when it justifies itself.</w:t>
      </w:r>
      <w:r w:rsidR="008F77A6">
        <w:rPr>
          <w:rFonts w:ascii="Garamond" w:hAnsi="Garamond"/>
        </w:rPr>
        <w:t xml:space="preserve">  Put another way, our suspicion of self-interest in morality derives from a more general suspicion of a certain vicious form of circularity, where a moral belief is caused by the very same thing that it licenses or justifies.</w:t>
      </w:r>
    </w:p>
    <w:p w14:paraId="63B724FE" w14:textId="77777777" w:rsidR="00412726" w:rsidRDefault="00412726" w:rsidP="00380D49">
      <w:pPr>
        <w:spacing w:line="360" w:lineRule="auto"/>
        <w:jc w:val="both"/>
        <w:rPr>
          <w:rFonts w:ascii="Garamond" w:hAnsi="Garamond"/>
        </w:rPr>
      </w:pPr>
    </w:p>
    <w:p w14:paraId="76E52306" w14:textId="2C7CCC46" w:rsidR="007075CD" w:rsidRPr="00E55F88" w:rsidRDefault="0064180E" w:rsidP="00380D49">
      <w:pPr>
        <w:spacing w:line="360" w:lineRule="auto"/>
        <w:jc w:val="both"/>
        <w:rPr>
          <w:rFonts w:ascii="Garamond" w:hAnsi="Garamond"/>
        </w:rPr>
      </w:pPr>
      <w:r>
        <w:rPr>
          <w:rFonts w:ascii="Garamond" w:hAnsi="Garamond"/>
        </w:rPr>
        <w:t>To begin, m</w:t>
      </w:r>
      <w:r w:rsidR="00804BEB" w:rsidRPr="00E55F88">
        <w:rPr>
          <w:rFonts w:ascii="Garamond" w:hAnsi="Garamond"/>
        </w:rPr>
        <w:t xml:space="preserve">y normative assumption, which I will not defend here, is that the advantages </w:t>
      </w:r>
      <w:r>
        <w:rPr>
          <w:rFonts w:ascii="Garamond" w:hAnsi="Garamond"/>
        </w:rPr>
        <w:t xml:space="preserve">of </w:t>
      </w:r>
      <w:r w:rsidR="000D5C07">
        <w:rPr>
          <w:rFonts w:ascii="Garamond" w:hAnsi="Garamond"/>
        </w:rPr>
        <w:t xml:space="preserve">social </w:t>
      </w:r>
      <w:r>
        <w:rPr>
          <w:rFonts w:ascii="Garamond" w:hAnsi="Garamond"/>
        </w:rPr>
        <w:t xml:space="preserve">power </w:t>
      </w:r>
      <w:r w:rsidR="00804BEB" w:rsidRPr="00E55F88">
        <w:rPr>
          <w:rFonts w:ascii="Garamond" w:hAnsi="Garamond"/>
        </w:rPr>
        <w:t xml:space="preserve">do not justify themselves. This assumption appears to be widely </w:t>
      </w:r>
      <w:r w:rsidR="00281356" w:rsidRPr="00E55F88">
        <w:rPr>
          <w:rFonts w:ascii="Garamond" w:hAnsi="Garamond"/>
        </w:rPr>
        <w:t>shared</w:t>
      </w:r>
      <w:r w:rsidR="00281356">
        <w:rPr>
          <w:rFonts w:ascii="Garamond" w:hAnsi="Garamond"/>
        </w:rPr>
        <w:t xml:space="preserve"> and</w:t>
      </w:r>
      <w:r w:rsidR="00E974F5">
        <w:rPr>
          <w:rFonts w:ascii="Garamond" w:hAnsi="Garamond"/>
        </w:rPr>
        <w:t xml:space="preserve"> not particular to any normative theory</w:t>
      </w:r>
      <w:r w:rsidR="00804BEB" w:rsidRPr="00E55F88">
        <w:rPr>
          <w:rFonts w:ascii="Garamond" w:hAnsi="Garamond"/>
        </w:rPr>
        <w:t xml:space="preserve">. </w:t>
      </w:r>
      <w:r w:rsidR="00A96477" w:rsidRPr="00E55F88">
        <w:rPr>
          <w:rFonts w:ascii="Garamond" w:hAnsi="Garamond"/>
        </w:rPr>
        <w:t>It is worth noting that even Aristotle, a staunch defender of slavery</w:t>
      </w:r>
      <w:r w:rsidR="00A07146">
        <w:rPr>
          <w:rFonts w:ascii="Garamond" w:hAnsi="Garamond"/>
        </w:rPr>
        <w:t xml:space="preserve"> even in his own day</w:t>
      </w:r>
      <w:r w:rsidR="00A96477" w:rsidRPr="00E55F88">
        <w:rPr>
          <w:rFonts w:ascii="Garamond" w:hAnsi="Garamond"/>
        </w:rPr>
        <w:t xml:space="preserve">, did not think that the advantages of power which accrued to masters were somehow </w:t>
      </w:r>
      <w:r w:rsidR="00A96477" w:rsidRPr="00DC79EC">
        <w:rPr>
          <w:rFonts w:ascii="Garamond" w:hAnsi="Garamond"/>
          <w:i/>
        </w:rPr>
        <w:t>self</w:t>
      </w:r>
      <w:r w:rsidR="00A96477" w:rsidRPr="007639A0">
        <w:rPr>
          <w:rFonts w:ascii="Garamond" w:hAnsi="Garamond"/>
        </w:rPr>
        <w:t>-justifying.</w:t>
      </w:r>
      <w:r w:rsidR="00A96477" w:rsidRPr="00E55F88">
        <w:rPr>
          <w:rFonts w:ascii="Garamond" w:hAnsi="Garamond"/>
        </w:rPr>
        <w:t xml:space="preserve">  </w:t>
      </w:r>
      <w:r w:rsidR="00804BEB" w:rsidRPr="00E55F88">
        <w:rPr>
          <w:rFonts w:ascii="Garamond" w:hAnsi="Garamond"/>
        </w:rPr>
        <w:t xml:space="preserve">Quite the opposite: </w:t>
      </w:r>
      <w:r w:rsidR="00A96477" w:rsidRPr="00E55F88">
        <w:rPr>
          <w:rFonts w:ascii="Garamond" w:hAnsi="Garamond"/>
        </w:rPr>
        <w:t xml:space="preserve">Aristotle was driven to articulate a series of justifications which </w:t>
      </w:r>
      <w:proofErr w:type="gramStart"/>
      <w:r w:rsidR="00A96477" w:rsidRPr="00E55F88">
        <w:rPr>
          <w:rFonts w:ascii="Garamond" w:hAnsi="Garamond"/>
        </w:rPr>
        <w:t>made reference</w:t>
      </w:r>
      <w:proofErr w:type="gramEnd"/>
      <w:r w:rsidR="00A96477" w:rsidRPr="00E55F88">
        <w:rPr>
          <w:rFonts w:ascii="Garamond" w:hAnsi="Garamond"/>
        </w:rPr>
        <w:t xml:space="preserve"> to the alleged advantage which also accrued to </w:t>
      </w:r>
      <w:r w:rsidR="00BB0170">
        <w:rPr>
          <w:rFonts w:ascii="Garamond" w:hAnsi="Garamond"/>
        </w:rPr>
        <w:t>enslaved persons</w:t>
      </w:r>
      <w:r w:rsidR="004261E1">
        <w:rPr>
          <w:rFonts w:ascii="Garamond" w:hAnsi="Garamond"/>
        </w:rPr>
        <w:t>.</w:t>
      </w:r>
      <w:r w:rsidR="004261E1">
        <w:rPr>
          <w:rStyle w:val="FootnoteReference"/>
          <w:rFonts w:ascii="Garamond" w:hAnsi="Garamond"/>
        </w:rPr>
        <w:footnoteReference w:id="10"/>
      </w:r>
    </w:p>
    <w:p w14:paraId="4F2770EC" w14:textId="77777777" w:rsidR="007075CD" w:rsidRPr="00E55F88" w:rsidRDefault="007075CD" w:rsidP="00380D49">
      <w:pPr>
        <w:spacing w:line="360" w:lineRule="auto"/>
        <w:jc w:val="both"/>
        <w:rPr>
          <w:rFonts w:ascii="Garamond" w:hAnsi="Garamond"/>
        </w:rPr>
      </w:pPr>
    </w:p>
    <w:p w14:paraId="49E6AF81" w14:textId="2EE20853" w:rsidR="00A96477" w:rsidRPr="00E55F88" w:rsidRDefault="00C63EC3" w:rsidP="00380D49">
      <w:pPr>
        <w:spacing w:line="360" w:lineRule="auto"/>
        <w:jc w:val="both"/>
        <w:rPr>
          <w:rFonts w:ascii="Garamond" w:hAnsi="Garamond"/>
        </w:rPr>
      </w:pPr>
      <w:r>
        <w:rPr>
          <w:rFonts w:ascii="Garamond" w:hAnsi="Garamond"/>
        </w:rPr>
        <w:t>Indeed, t</w:t>
      </w:r>
      <w:r w:rsidR="00A96477" w:rsidRPr="00E55F88">
        <w:rPr>
          <w:rFonts w:ascii="Garamond" w:hAnsi="Garamond"/>
        </w:rPr>
        <w:t xml:space="preserve">his tendency can be found throughout the history of this institution: while comparatively unreflective </w:t>
      </w:r>
      <w:proofErr w:type="gramStart"/>
      <w:r w:rsidR="00A96477" w:rsidRPr="00E55F88">
        <w:rPr>
          <w:rFonts w:ascii="Garamond" w:hAnsi="Garamond"/>
        </w:rPr>
        <w:t>master-classes</w:t>
      </w:r>
      <w:proofErr w:type="gramEnd"/>
      <w:r w:rsidR="00A96477" w:rsidRPr="00E55F88">
        <w:rPr>
          <w:rFonts w:ascii="Garamond" w:hAnsi="Garamond"/>
        </w:rPr>
        <w:t xml:space="preserve"> may have simply proceeded as though the institution were natural and in need of no justification, as soon as the question of </w:t>
      </w:r>
      <w:r w:rsidR="00A96477" w:rsidRPr="00E55F88">
        <w:rPr>
          <w:rFonts w:ascii="Garamond" w:hAnsi="Garamond"/>
        </w:rPr>
        <w:lastRenderedPageBreak/>
        <w:t>justification was raised, rarely d</w:t>
      </w:r>
      <w:r w:rsidR="00142953">
        <w:rPr>
          <w:rFonts w:ascii="Garamond" w:hAnsi="Garamond"/>
        </w:rPr>
        <w:t xml:space="preserve">id </w:t>
      </w:r>
      <w:r w:rsidR="00A96477" w:rsidRPr="00E55F88">
        <w:rPr>
          <w:rFonts w:ascii="Garamond" w:hAnsi="Garamond"/>
        </w:rPr>
        <w:t>masters</w:t>
      </w:r>
      <w:r w:rsidR="00142953">
        <w:rPr>
          <w:rFonts w:ascii="Garamond" w:hAnsi="Garamond"/>
        </w:rPr>
        <w:t xml:space="preserve"> or social elites</w:t>
      </w:r>
      <w:r w:rsidR="00A96477" w:rsidRPr="00E55F88">
        <w:rPr>
          <w:rFonts w:ascii="Garamond" w:hAnsi="Garamond"/>
        </w:rPr>
        <w:t xml:space="preserve"> satisf</w:t>
      </w:r>
      <w:r w:rsidR="00142953">
        <w:rPr>
          <w:rFonts w:ascii="Garamond" w:hAnsi="Garamond"/>
        </w:rPr>
        <w:t>y themselves</w:t>
      </w:r>
      <w:r w:rsidR="00A96477" w:rsidRPr="00E55F88">
        <w:rPr>
          <w:rFonts w:ascii="Garamond" w:hAnsi="Garamond"/>
        </w:rPr>
        <w:t xml:space="preserve"> with the </w:t>
      </w:r>
      <w:r w:rsidR="00804BEB" w:rsidRPr="00E55F88">
        <w:rPr>
          <w:rFonts w:ascii="Garamond" w:hAnsi="Garamond"/>
        </w:rPr>
        <w:t xml:space="preserve">dubious </w:t>
      </w:r>
      <w:r w:rsidR="00A96477" w:rsidRPr="00E55F88">
        <w:rPr>
          <w:rFonts w:ascii="Garamond" w:hAnsi="Garamond"/>
        </w:rPr>
        <w:t xml:space="preserve">claim that the institution is justified </w:t>
      </w:r>
      <w:r w:rsidR="00A96477" w:rsidRPr="009A3905">
        <w:rPr>
          <w:rFonts w:ascii="Garamond" w:hAnsi="Garamond"/>
          <w:i/>
        </w:rPr>
        <w:t>simply</w:t>
      </w:r>
      <w:r w:rsidR="00A96477" w:rsidRPr="00E55F88">
        <w:rPr>
          <w:rFonts w:ascii="Garamond" w:hAnsi="Garamond"/>
        </w:rPr>
        <w:t xml:space="preserve"> in virtue of the advantage it brings to them and </w:t>
      </w:r>
      <w:r w:rsidR="00AF5CF5" w:rsidRPr="00E55F88">
        <w:rPr>
          <w:rFonts w:ascii="Garamond" w:hAnsi="Garamond"/>
        </w:rPr>
        <w:t>to their fellow slave-owners</w:t>
      </w:r>
      <w:r w:rsidR="00A96477" w:rsidRPr="00E55F88">
        <w:rPr>
          <w:rFonts w:ascii="Garamond" w:hAnsi="Garamond"/>
        </w:rPr>
        <w:t xml:space="preserve">.  Rather, we hear of the slave’s natural inferiority, </w:t>
      </w:r>
      <w:r w:rsidR="009A3905">
        <w:rPr>
          <w:rFonts w:ascii="Garamond" w:hAnsi="Garamond"/>
        </w:rPr>
        <w:t>the division of humanity into natural orders,</w:t>
      </w:r>
      <w:r w:rsidR="00A96477" w:rsidRPr="00E55F88">
        <w:rPr>
          <w:rFonts w:ascii="Garamond" w:hAnsi="Garamond"/>
        </w:rPr>
        <w:t xml:space="preserve"> or </w:t>
      </w:r>
      <w:r w:rsidR="009A3905">
        <w:rPr>
          <w:rFonts w:ascii="Garamond" w:hAnsi="Garamond"/>
        </w:rPr>
        <w:t xml:space="preserve">the </w:t>
      </w:r>
      <w:r w:rsidR="00A96477" w:rsidRPr="00E55F88">
        <w:rPr>
          <w:rFonts w:ascii="Garamond" w:hAnsi="Garamond"/>
        </w:rPr>
        <w:t>lack of favor</w:t>
      </w:r>
      <w:r w:rsidR="009A3905">
        <w:rPr>
          <w:rFonts w:ascii="Garamond" w:hAnsi="Garamond"/>
        </w:rPr>
        <w:t xml:space="preserve"> (for some)</w:t>
      </w:r>
      <w:r w:rsidR="00A96477" w:rsidRPr="00E55F88">
        <w:rPr>
          <w:rFonts w:ascii="Garamond" w:hAnsi="Garamond"/>
        </w:rPr>
        <w:t xml:space="preserve"> in the eyes of God.</w:t>
      </w:r>
      <w:r w:rsidR="008534DC">
        <w:rPr>
          <w:rStyle w:val="FootnoteReference"/>
          <w:rFonts w:ascii="Garamond" w:hAnsi="Garamond"/>
        </w:rPr>
        <w:footnoteReference w:id="11"/>
      </w:r>
    </w:p>
    <w:p w14:paraId="06A0C01A" w14:textId="5FF66150" w:rsidR="00A96477" w:rsidRPr="00E55F88" w:rsidRDefault="00A96477" w:rsidP="00380D49">
      <w:pPr>
        <w:spacing w:line="360" w:lineRule="auto"/>
        <w:jc w:val="both"/>
        <w:rPr>
          <w:rFonts w:ascii="Garamond" w:hAnsi="Garamond"/>
        </w:rPr>
      </w:pPr>
    </w:p>
    <w:p w14:paraId="0426DD9A" w14:textId="1F2ECB26" w:rsidR="00F81E0D" w:rsidRDefault="00A96477" w:rsidP="00380D49">
      <w:pPr>
        <w:spacing w:line="360" w:lineRule="auto"/>
        <w:jc w:val="both"/>
        <w:rPr>
          <w:rFonts w:ascii="Garamond" w:hAnsi="Garamond"/>
        </w:rPr>
      </w:pPr>
      <w:r w:rsidRPr="00E55F88">
        <w:rPr>
          <w:rFonts w:ascii="Garamond" w:hAnsi="Garamond"/>
        </w:rPr>
        <w:t xml:space="preserve">Yet, when a master’s </w:t>
      </w:r>
      <w:r w:rsidR="00C60520">
        <w:rPr>
          <w:rFonts w:ascii="Garamond" w:hAnsi="Garamond"/>
        </w:rPr>
        <w:t xml:space="preserve">moral </w:t>
      </w:r>
      <w:r w:rsidRPr="00E55F88">
        <w:rPr>
          <w:rFonts w:ascii="Garamond" w:hAnsi="Garamond"/>
        </w:rPr>
        <w:t xml:space="preserve">belief </w:t>
      </w:r>
      <w:r w:rsidR="0014474A" w:rsidRPr="00E55F88">
        <w:rPr>
          <w:rFonts w:ascii="Garamond" w:hAnsi="Garamond"/>
        </w:rPr>
        <w:t>(</w:t>
      </w:r>
      <w:r w:rsidRPr="00E55F88">
        <w:rPr>
          <w:rFonts w:ascii="Garamond" w:hAnsi="Garamond"/>
        </w:rPr>
        <w:t xml:space="preserve">that slavery is </w:t>
      </w:r>
      <w:r w:rsidR="00C60520">
        <w:rPr>
          <w:rFonts w:ascii="Garamond" w:hAnsi="Garamond"/>
        </w:rPr>
        <w:t>just</w:t>
      </w:r>
      <w:r w:rsidR="0014474A" w:rsidRPr="00E55F88">
        <w:rPr>
          <w:rFonts w:ascii="Garamond" w:hAnsi="Garamond"/>
        </w:rPr>
        <w:t>)</w:t>
      </w:r>
      <w:r w:rsidRPr="00E55F88">
        <w:rPr>
          <w:rFonts w:ascii="Garamond" w:hAnsi="Garamond"/>
        </w:rPr>
        <w:t xml:space="preserve"> is significantly </w:t>
      </w:r>
      <w:r w:rsidRPr="007639A0">
        <w:rPr>
          <w:rFonts w:ascii="Garamond" w:hAnsi="Garamond"/>
        </w:rPr>
        <w:t>caused</w:t>
      </w:r>
      <w:r w:rsidRPr="00E55F88">
        <w:rPr>
          <w:rFonts w:ascii="Garamond" w:hAnsi="Garamond"/>
        </w:rPr>
        <w:t xml:space="preserve"> by the advantages this belief brings </w:t>
      </w:r>
      <w:r w:rsidR="005B15C5" w:rsidRPr="00E55F88">
        <w:rPr>
          <w:rFonts w:ascii="Garamond" w:hAnsi="Garamond"/>
        </w:rPr>
        <w:t xml:space="preserve">to </w:t>
      </w:r>
      <w:r w:rsidRPr="00E55F88">
        <w:rPr>
          <w:rFonts w:ascii="Garamond" w:hAnsi="Garamond"/>
        </w:rPr>
        <w:t>him</w:t>
      </w:r>
      <w:r w:rsidR="005B15C5" w:rsidRPr="00E55F88">
        <w:rPr>
          <w:rFonts w:ascii="Garamond" w:hAnsi="Garamond"/>
        </w:rPr>
        <w:t xml:space="preserve"> and </w:t>
      </w:r>
      <w:r w:rsidR="008E257C" w:rsidRPr="00E55F88">
        <w:rPr>
          <w:rFonts w:ascii="Garamond" w:hAnsi="Garamond"/>
        </w:rPr>
        <w:t>to his family</w:t>
      </w:r>
      <w:r w:rsidRPr="00E55F88">
        <w:rPr>
          <w:rFonts w:ascii="Garamond" w:hAnsi="Garamond"/>
        </w:rPr>
        <w:t>, the belief is subject to a cause which is not, at the same time, a justification. This is a classic debunking explanation, since a moral belief is influenced by factors which are not justifying</w:t>
      </w:r>
      <w:r w:rsidR="00B35347">
        <w:rPr>
          <w:rFonts w:ascii="Garamond" w:hAnsi="Garamond"/>
        </w:rPr>
        <w:t xml:space="preserve"> </w:t>
      </w:r>
      <w:r w:rsidR="00B35347">
        <w:rPr>
          <w:rFonts w:ascii="Garamond" w:hAnsi="Garamond"/>
        </w:rPr>
        <w:fldChar w:fldCharType="begin"/>
      </w:r>
      <w:r w:rsidR="009A096B">
        <w:rPr>
          <w:rFonts w:ascii="Garamond" w:hAnsi="Garamond"/>
        </w:rPr>
        <w:instrText xml:space="preserve"> ADDIN EN.CITE &lt;EndNote&gt;&lt;Cite&gt;&lt;Author&gt;Vavova&lt;/Author&gt;&lt;Year&gt;2016&lt;/Year&gt;&lt;RecNum&gt;19749&lt;/RecNum&gt;&lt;DisplayText&gt;(Vavova 2016; Sauer 2018)&lt;/DisplayText&gt;&lt;record&gt;&lt;rec-number&gt;19749&lt;/rec-number&gt;&lt;foreign-keys&gt;&lt;key app="EN" db-id="ex22zdet2d5vf6eda0bp5sd1xtwspefa2rtr" timestamp="1468690837"&gt;19749&lt;/key&gt;&lt;/foreign-keys&gt;&lt;ref-type name="Journal Article"&gt;17&lt;/ref-type&gt;&lt;contributors&gt;&lt;authors&gt;&lt;author&gt;Vavova, Katia&lt;/author&gt;&lt;/authors&gt;&lt;/contributors&gt;&lt;titles&gt;&lt;title&gt;Irrelevant Influences&lt;/title&gt;&lt;secondary-title&gt;Philosophy and Phenomenological Research&lt;/secondary-title&gt;&lt;/titles&gt;&lt;periodical&gt;&lt;full-title&gt;Philosophy and Phenomenological Research&lt;/full-title&gt;&lt;/periodical&gt;&lt;pages&gt;n/a-n/a&lt;/pages&gt;&lt;dates&gt;&lt;year&gt;2016&lt;/year&gt;&lt;/dates&gt;&lt;isbn&gt;1933-1592&lt;/isbn&gt;&lt;urls&gt;&lt;related-urls&gt;&lt;url&gt;http://dx.doi.org/10.1111/phpr.12297&lt;/url&gt;&lt;/related-urls&gt;&lt;/urls&gt;&lt;electronic-resource-num&gt;10.1111/phpr.12297&lt;/electronic-resource-num&gt;&lt;/record&gt;&lt;/Cite&gt;&lt;Cite&gt;&lt;Author&gt;Sauer&lt;/Author&gt;&lt;Year&gt;2018&lt;/Year&gt;&lt;RecNum&gt;27000&lt;/RecNum&gt;&lt;record&gt;&lt;rec-number&gt;27000&lt;/rec-number&gt;&lt;foreign-keys&gt;&lt;key app="EN" db-id="ex22zdet2d5vf6eda0bp5sd1xtwspefa2rtr" timestamp="1583945584"&gt;27000&lt;/key&gt;&lt;/foreign-keys&gt;&lt;ref-type name="Book"&gt;6&lt;/ref-type&gt;&lt;contributors&gt;&lt;authors&gt;&lt;author&gt;Sauer, Hanno&lt;/author&gt;&lt;/authors&gt;&lt;/contributors&gt;&lt;titles&gt;&lt;title&gt;Debunking Arguments in Ethics&lt;/title&gt;&lt;/titles&gt;&lt;dates&gt;&lt;year&gt;2018&lt;/year&gt;&lt;/dates&gt;&lt;pub-location&gt;New York&lt;/pub-location&gt;&lt;publisher&gt;Cambridge University Press&lt;/publisher&gt;&lt;urls&gt;&lt;/urls&gt;&lt;/record&gt;&lt;/Cite&gt;&lt;/EndNote&gt;</w:instrText>
      </w:r>
      <w:r w:rsidR="00B35347">
        <w:rPr>
          <w:rFonts w:ascii="Garamond" w:hAnsi="Garamond"/>
        </w:rPr>
        <w:fldChar w:fldCharType="separate"/>
      </w:r>
      <w:r w:rsidR="009A096B">
        <w:rPr>
          <w:rFonts w:ascii="Garamond" w:hAnsi="Garamond"/>
          <w:noProof/>
        </w:rPr>
        <w:t>(Vavova 2016; Sauer 2018)</w:t>
      </w:r>
      <w:r w:rsidR="00B35347">
        <w:rPr>
          <w:rFonts w:ascii="Garamond" w:hAnsi="Garamond"/>
        </w:rPr>
        <w:fldChar w:fldCharType="end"/>
      </w:r>
      <w:r w:rsidRPr="00E55F88">
        <w:rPr>
          <w:rFonts w:ascii="Garamond" w:hAnsi="Garamond"/>
        </w:rPr>
        <w:t>.</w:t>
      </w:r>
      <w:r w:rsidR="009A585D" w:rsidRPr="00E55F88">
        <w:rPr>
          <w:rFonts w:ascii="Garamond" w:hAnsi="Garamond"/>
        </w:rPr>
        <w:t xml:space="preserve"> </w:t>
      </w:r>
    </w:p>
    <w:p w14:paraId="653EC18E" w14:textId="182454EB" w:rsidR="00AE0245" w:rsidRDefault="00AE0245" w:rsidP="00380D49">
      <w:pPr>
        <w:spacing w:line="360" w:lineRule="auto"/>
        <w:jc w:val="both"/>
        <w:rPr>
          <w:rFonts w:ascii="Garamond" w:hAnsi="Garamond"/>
        </w:rPr>
      </w:pPr>
    </w:p>
    <w:p w14:paraId="44DA75D1" w14:textId="60BE20AD" w:rsidR="002E0568" w:rsidRDefault="002E0568" w:rsidP="00380D49">
      <w:pPr>
        <w:spacing w:line="360" w:lineRule="auto"/>
        <w:jc w:val="both"/>
        <w:rPr>
          <w:rFonts w:ascii="Garamond" w:hAnsi="Garamond"/>
        </w:rPr>
      </w:pPr>
      <w:r>
        <w:rPr>
          <w:rFonts w:ascii="Garamond" w:hAnsi="Garamond"/>
        </w:rPr>
        <w:t xml:space="preserve">What principle do these observations support?  Begin with the notion of a </w:t>
      </w:r>
      <w:r>
        <w:rPr>
          <w:rFonts w:ascii="Garamond" w:hAnsi="Garamond"/>
          <w:i/>
        </w:rPr>
        <w:t>relative social advantage</w:t>
      </w:r>
      <w:r>
        <w:rPr>
          <w:rFonts w:ascii="Garamond" w:hAnsi="Garamond"/>
        </w:rPr>
        <w:t>, that is, of one agent’s being comparatively better-off</w:t>
      </w:r>
      <w:r w:rsidR="008B6A30">
        <w:rPr>
          <w:rFonts w:ascii="Garamond" w:hAnsi="Garamond"/>
        </w:rPr>
        <w:t xml:space="preserve"> </w:t>
      </w:r>
      <w:r>
        <w:rPr>
          <w:rFonts w:ascii="Garamond" w:hAnsi="Garamond"/>
        </w:rPr>
        <w:t xml:space="preserve">than some other agent.  Now notice that some moral beliefs </w:t>
      </w:r>
      <w:r>
        <w:rPr>
          <w:rFonts w:ascii="Garamond" w:hAnsi="Garamond"/>
          <w:i/>
        </w:rPr>
        <w:t>directly</w:t>
      </w:r>
      <w:r>
        <w:rPr>
          <w:rFonts w:ascii="Garamond" w:hAnsi="Garamond"/>
        </w:rPr>
        <w:t xml:space="preserve"> rationalize a relative social advantage in the sense that they logically imply support for it.  For example:</w:t>
      </w:r>
    </w:p>
    <w:p w14:paraId="4FEAC036" w14:textId="7BDCACCF" w:rsidR="002E0568" w:rsidRDefault="002E0568" w:rsidP="00AE0245">
      <w:pPr>
        <w:jc w:val="both"/>
        <w:rPr>
          <w:rFonts w:ascii="Garamond" w:hAnsi="Garamond"/>
        </w:rPr>
      </w:pPr>
    </w:p>
    <w:p w14:paraId="5BDE6F31" w14:textId="68A4C799" w:rsidR="002E0568" w:rsidRDefault="002E0568" w:rsidP="00AE0245">
      <w:pPr>
        <w:jc w:val="both"/>
        <w:rPr>
          <w:rFonts w:ascii="Garamond" w:hAnsi="Garamond"/>
        </w:rPr>
      </w:pPr>
      <w:r>
        <w:rPr>
          <w:rFonts w:ascii="Garamond" w:hAnsi="Garamond"/>
        </w:rPr>
        <w:tab/>
        <w:t>Slavery is just</w:t>
      </w:r>
    </w:p>
    <w:p w14:paraId="68A9D049" w14:textId="55A8733C" w:rsidR="002E0568" w:rsidRDefault="002E0568" w:rsidP="00AE0245">
      <w:pPr>
        <w:jc w:val="both"/>
        <w:rPr>
          <w:rFonts w:ascii="Garamond" w:hAnsi="Garamond"/>
        </w:rPr>
      </w:pPr>
    </w:p>
    <w:p w14:paraId="3A59A228" w14:textId="41E0A8A4" w:rsidR="002E0568" w:rsidRDefault="0084053C" w:rsidP="0084053C">
      <w:pPr>
        <w:spacing w:line="360" w:lineRule="auto"/>
        <w:jc w:val="both"/>
        <w:rPr>
          <w:rFonts w:ascii="Garamond" w:hAnsi="Garamond"/>
        </w:rPr>
      </w:pPr>
      <w:r>
        <w:rPr>
          <w:rFonts w:ascii="Garamond" w:hAnsi="Garamond"/>
        </w:rPr>
        <w:t xml:space="preserve">This logically implies that a relative social advantage is just.  However, </w:t>
      </w:r>
      <w:r w:rsidR="002E0568">
        <w:rPr>
          <w:rFonts w:ascii="Garamond" w:hAnsi="Garamond"/>
        </w:rPr>
        <w:t xml:space="preserve">other beliefs do not </w:t>
      </w:r>
      <w:r w:rsidR="008444AF" w:rsidRPr="008444AF">
        <w:rPr>
          <w:rFonts w:ascii="Garamond" w:hAnsi="Garamond"/>
        </w:rPr>
        <w:t>directly</w:t>
      </w:r>
      <w:r w:rsidR="002E0568">
        <w:rPr>
          <w:rFonts w:ascii="Garamond" w:hAnsi="Garamond"/>
        </w:rPr>
        <w:t xml:space="preserve"> support a relative social advantage, but they nonetheless offer </w:t>
      </w:r>
      <w:r w:rsidR="008444AF" w:rsidRPr="008444AF">
        <w:rPr>
          <w:rFonts w:ascii="Garamond" w:hAnsi="Garamond"/>
          <w:i/>
        </w:rPr>
        <w:t>strong</w:t>
      </w:r>
      <w:r w:rsidR="002E0568">
        <w:rPr>
          <w:rFonts w:ascii="Garamond" w:hAnsi="Garamond"/>
        </w:rPr>
        <w:t xml:space="preserve"> support for it, given the way the world</w:t>
      </w:r>
      <w:r w:rsidR="00A8340D">
        <w:rPr>
          <w:rFonts w:ascii="Garamond" w:hAnsi="Garamond"/>
        </w:rPr>
        <w:t xml:space="preserve"> contingently</w:t>
      </w:r>
      <w:r w:rsidR="002E0568">
        <w:rPr>
          <w:rFonts w:ascii="Garamond" w:hAnsi="Garamond"/>
        </w:rPr>
        <w:t xml:space="preserve"> is.  Consider:</w:t>
      </w:r>
    </w:p>
    <w:p w14:paraId="5B13E3D7" w14:textId="251889EC" w:rsidR="002E0568" w:rsidRDefault="002E0568" w:rsidP="00AE0245">
      <w:pPr>
        <w:jc w:val="both"/>
        <w:rPr>
          <w:rFonts w:ascii="Garamond" w:hAnsi="Garamond"/>
        </w:rPr>
      </w:pPr>
    </w:p>
    <w:p w14:paraId="396FDBE8" w14:textId="569CB31D" w:rsidR="002E0568" w:rsidRDefault="002E0568" w:rsidP="00AE0245">
      <w:pPr>
        <w:jc w:val="both"/>
        <w:rPr>
          <w:rFonts w:ascii="Garamond" w:hAnsi="Garamond"/>
        </w:rPr>
      </w:pPr>
      <w:r>
        <w:rPr>
          <w:rFonts w:ascii="Garamond" w:hAnsi="Garamond"/>
        </w:rPr>
        <w:tab/>
        <w:t xml:space="preserve">I’m permitted to </w:t>
      </w:r>
      <w:r w:rsidR="005C177B">
        <w:rPr>
          <w:rFonts w:ascii="Garamond" w:hAnsi="Garamond"/>
        </w:rPr>
        <w:t>shout at this waitress for getting my order wrong</w:t>
      </w:r>
    </w:p>
    <w:p w14:paraId="458F5E8A" w14:textId="282ABC36" w:rsidR="002E0568" w:rsidRDefault="002E0568" w:rsidP="00AE0245">
      <w:pPr>
        <w:jc w:val="both"/>
        <w:rPr>
          <w:rFonts w:ascii="Garamond" w:hAnsi="Garamond"/>
        </w:rPr>
      </w:pPr>
    </w:p>
    <w:p w14:paraId="5A71701E" w14:textId="75E075C0" w:rsidR="005C177B" w:rsidRDefault="002E0568" w:rsidP="00380D49">
      <w:pPr>
        <w:spacing w:line="360" w:lineRule="auto"/>
        <w:jc w:val="both"/>
        <w:rPr>
          <w:rFonts w:ascii="Garamond" w:hAnsi="Garamond"/>
        </w:rPr>
      </w:pPr>
      <w:r>
        <w:rPr>
          <w:rFonts w:ascii="Garamond" w:hAnsi="Garamond"/>
        </w:rPr>
        <w:t xml:space="preserve">At the level of pure meaning, this belief rationalizes nothing other than the </w:t>
      </w:r>
      <w:r w:rsidR="005C177B">
        <w:rPr>
          <w:rFonts w:ascii="Garamond" w:hAnsi="Garamond"/>
        </w:rPr>
        <w:t xml:space="preserve">shouting.  It doesn’t </w:t>
      </w:r>
      <w:r w:rsidR="005C177B">
        <w:rPr>
          <w:rFonts w:ascii="Garamond" w:hAnsi="Garamond"/>
          <w:i/>
          <w:iCs/>
        </w:rPr>
        <w:t>entail</w:t>
      </w:r>
      <w:r w:rsidR="005C177B">
        <w:rPr>
          <w:rFonts w:ascii="Garamond" w:hAnsi="Garamond"/>
        </w:rPr>
        <w:t xml:space="preserve"> that any social advantage of mine will be secured or reenforced, because it is possible that the waitress will simply ignore us and remain unscathed.  However, given the way the world </w:t>
      </w:r>
      <w:proofErr w:type="gramStart"/>
      <w:r w:rsidR="005C177B">
        <w:rPr>
          <w:rFonts w:ascii="Garamond" w:hAnsi="Garamond"/>
        </w:rPr>
        <w:t>actually is</w:t>
      </w:r>
      <w:proofErr w:type="gramEnd"/>
      <w:r w:rsidR="005C177B">
        <w:rPr>
          <w:rFonts w:ascii="Garamond" w:hAnsi="Garamond"/>
        </w:rPr>
        <w:t xml:space="preserve">, it is extremely likely that she will be hurt by our outburst and that we will temporarily enjoy a certain type of social domination over </w:t>
      </w:r>
      <w:r w:rsidR="005C177B">
        <w:rPr>
          <w:rFonts w:ascii="Garamond" w:hAnsi="Garamond"/>
        </w:rPr>
        <w:lastRenderedPageBreak/>
        <w:t>her.  To think that we are allowed to shout in this case is to think that we are permitted to enjoy this domination, even if the shouting doesn’t logically entail that domination.</w:t>
      </w:r>
    </w:p>
    <w:p w14:paraId="0612FA14" w14:textId="6E76B101" w:rsidR="002E0568" w:rsidRPr="000921B4" w:rsidRDefault="000921B4" w:rsidP="00380D49">
      <w:pPr>
        <w:spacing w:line="360" w:lineRule="auto"/>
        <w:jc w:val="both"/>
        <w:rPr>
          <w:rFonts w:ascii="Garamond" w:hAnsi="Garamond"/>
        </w:rPr>
      </w:pPr>
      <w:r>
        <w:rPr>
          <w:rFonts w:ascii="Garamond" w:hAnsi="Garamond"/>
        </w:rPr>
        <w:t>Our moral beliefs rationalize much more than they explicitly say</w:t>
      </w:r>
      <w:r w:rsidR="005C177B">
        <w:rPr>
          <w:rFonts w:ascii="Garamond" w:hAnsi="Garamond"/>
        </w:rPr>
        <w:t>, and in this kind of case</w:t>
      </w:r>
      <w:r>
        <w:rPr>
          <w:rFonts w:ascii="Garamond" w:hAnsi="Garamond"/>
        </w:rPr>
        <w:t xml:space="preserve">. </w:t>
      </w:r>
    </w:p>
    <w:p w14:paraId="41505A2D" w14:textId="3F8463E4" w:rsidR="002E0568" w:rsidRDefault="002E0568" w:rsidP="00AE0245">
      <w:pPr>
        <w:jc w:val="both"/>
        <w:rPr>
          <w:rFonts w:ascii="Garamond" w:hAnsi="Garamond"/>
        </w:rPr>
      </w:pPr>
    </w:p>
    <w:p w14:paraId="1C7B920E" w14:textId="4ACD31D0" w:rsidR="00AE0245" w:rsidRDefault="0064180E" w:rsidP="00AE0245">
      <w:pPr>
        <w:jc w:val="both"/>
        <w:rPr>
          <w:rFonts w:ascii="Garamond" w:hAnsi="Garamond"/>
        </w:rPr>
      </w:pPr>
      <w:r>
        <w:rPr>
          <w:rFonts w:ascii="Garamond" w:hAnsi="Garamond"/>
        </w:rPr>
        <w:t xml:space="preserve">Bearing </w:t>
      </w:r>
      <w:r w:rsidR="00D94AFE">
        <w:rPr>
          <w:rFonts w:ascii="Garamond" w:hAnsi="Garamond"/>
        </w:rPr>
        <w:t>this</w:t>
      </w:r>
      <w:r>
        <w:rPr>
          <w:rFonts w:ascii="Garamond" w:hAnsi="Garamond"/>
        </w:rPr>
        <w:t xml:space="preserve"> in mind</w:t>
      </w:r>
      <w:r w:rsidR="008444AF">
        <w:rPr>
          <w:rFonts w:ascii="Garamond" w:hAnsi="Garamond"/>
        </w:rPr>
        <w:t xml:space="preserve">, </w:t>
      </w:r>
      <w:r w:rsidR="00525A04">
        <w:rPr>
          <w:rFonts w:ascii="Garamond" w:hAnsi="Garamond"/>
        </w:rPr>
        <w:t>the</w:t>
      </w:r>
      <w:r w:rsidR="00AE0245">
        <w:rPr>
          <w:rFonts w:ascii="Garamond" w:hAnsi="Garamond"/>
        </w:rPr>
        <w:t xml:space="preserve"> </w:t>
      </w:r>
      <w:r w:rsidR="00277A9F">
        <w:rPr>
          <w:rFonts w:ascii="Garamond" w:hAnsi="Garamond"/>
        </w:rPr>
        <w:t>resulting</w:t>
      </w:r>
      <w:r w:rsidR="00AE0245">
        <w:rPr>
          <w:rFonts w:ascii="Garamond" w:hAnsi="Garamond"/>
        </w:rPr>
        <w:t xml:space="preserve"> moral-epistemological principle is this:</w:t>
      </w:r>
    </w:p>
    <w:p w14:paraId="4B9EF01D" w14:textId="77777777" w:rsidR="00AE0245" w:rsidRDefault="00AE0245" w:rsidP="00AE0245">
      <w:pPr>
        <w:jc w:val="both"/>
        <w:rPr>
          <w:rFonts w:ascii="Garamond" w:hAnsi="Garamond"/>
        </w:rPr>
      </w:pPr>
    </w:p>
    <w:p w14:paraId="2D2C6DC3" w14:textId="2F856943" w:rsidR="00AE0245" w:rsidRDefault="00AE0245" w:rsidP="00277A9F">
      <w:pPr>
        <w:ind w:left="1440" w:hanging="720"/>
        <w:jc w:val="both"/>
        <w:rPr>
          <w:rFonts w:ascii="Garamond" w:hAnsi="Garamond"/>
        </w:rPr>
      </w:pPr>
      <w:r>
        <w:rPr>
          <w:rFonts w:ascii="Garamond" w:hAnsi="Garamond"/>
        </w:rPr>
        <w:t>(F</w:t>
      </w:r>
      <w:r w:rsidR="00AE116D">
        <w:rPr>
          <w:rFonts w:ascii="Garamond" w:hAnsi="Garamond"/>
        </w:rPr>
        <w:t>3</w:t>
      </w:r>
      <w:r>
        <w:rPr>
          <w:rFonts w:ascii="Garamond" w:hAnsi="Garamond"/>
        </w:rPr>
        <w:t>)</w:t>
      </w:r>
      <w:r w:rsidR="00277A9F">
        <w:rPr>
          <w:rFonts w:ascii="Garamond" w:hAnsi="Garamond"/>
        </w:rPr>
        <w:tab/>
      </w:r>
      <w:r>
        <w:rPr>
          <w:rFonts w:ascii="Garamond" w:hAnsi="Garamond"/>
        </w:rPr>
        <w:t xml:space="preserve">If an agent holds (a) </w:t>
      </w:r>
      <w:r w:rsidR="008444AF">
        <w:rPr>
          <w:rFonts w:ascii="Garamond" w:hAnsi="Garamond"/>
        </w:rPr>
        <w:t>a</w:t>
      </w:r>
      <w:r>
        <w:rPr>
          <w:rFonts w:ascii="Garamond" w:hAnsi="Garamond"/>
        </w:rPr>
        <w:t xml:space="preserve"> belief that </w:t>
      </w:r>
      <w:r w:rsidR="008444AF" w:rsidRPr="008444AF">
        <w:rPr>
          <w:rFonts w:ascii="Garamond" w:hAnsi="Garamond"/>
          <w:i/>
        </w:rPr>
        <w:t>directly</w:t>
      </w:r>
      <w:r w:rsidR="008444AF">
        <w:rPr>
          <w:rFonts w:ascii="Garamond" w:hAnsi="Garamond"/>
        </w:rPr>
        <w:t xml:space="preserve"> </w:t>
      </w:r>
      <w:r w:rsidR="00C24617">
        <w:rPr>
          <w:rFonts w:ascii="Garamond" w:hAnsi="Garamond"/>
        </w:rPr>
        <w:t>rationalizes</w:t>
      </w:r>
      <w:r w:rsidR="008444AF">
        <w:rPr>
          <w:rFonts w:ascii="Garamond" w:hAnsi="Garamond"/>
        </w:rPr>
        <w:t xml:space="preserve"> a</w:t>
      </w:r>
      <w:r>
        <w:rPr>
          <w:rFonts w:ascii="Garamond" w:hAnsi="Garamond"/>
        </w:rPr>
        <w:t xml:space="preserve"> </w:t>
      </w:r>
      <w:r w:rsidR="002E0568">
        <w:rPr>
          <w:rFonts w:ascii="Garamond" w:hAnsi="Garamond"/>
        </w:rPr>
        <w:t xml:space="preserve">relative social </w:t>
      </w:r>
      <w:r>
        <w:rPr>
          <w:rFonts w:ascii="Garamond" w:hAnsi="Garamond"/>
        </w:rPr>
        <w:t xml:space="preserve">advantage, or (b) a belief that </w:t>
      </w:r>
      <w:r w:rsidR="009E4537">
        <w:rPr>
          <w:rFonts w:ascii="Garamond" w:hAnsi="Garamond"/>
        </w:rPr>
        <w:t>strongly</w:t>
      </w:r>
      <w:r>
        <w:rPr>
          <w:rFonts w:ascii="Garamond" w:hAnsi="Garamond"/>
        </w:rPr>
        <w:t xml:space="preserve"> </w:t>
      </w:r>
      <w:r w:rsidR="00C24617">
        <w:rPr>
          <w:rFonts w:ascii="Garamond" w:hAnsi="Garamond"/>
        </w:rPr>
        <w:t>rationalizes</w:t>
      </w:r>
      <w:r>
        <w:rPr>
          <w:rFonts w:ascii="Garamond" w:hAnsi="Garamond"/>
        </w:rPr>
        <w:t xml:space="preserve"> </w:t>
      </w:r>
      <w:r w:rsidR="0071582E">
        <w:rPr>
          <w:rFonts w:ascii="Garamond" w:hAnsi="Garamond"/>
        </w:rPr>
        <w:t>a relative social</w:t>
      </w:r>
      <w:r>
        <w:rPr>
          <w:rFonts w:ascii="Garamond" w:hAnsi="Garamond"/>
        </w:rPr>
        <w:t xml:space="preserve"> advantage, then their belief is unjustified to the extent that it is explained by their </w:t>
      </w:r>
      <w:r w:rsidR="002E0568">
        <w:rPr>
          <w:rFonts w:ascii="Garamond" w:hAnsi="Garamond"/>
        </w:rPr>
        <w:t xml:space="preserve">either </w:t>
      </w:r>
      <w:proofErr w:type="gramStart"/>
      <w:r w:rsidR="002E0568">
        <w:rPr>
          <w:rFonts w:ascii="Garamond" w:hAnsi="Garamond"/>
        </w:rPr>
        <w:t xml:space="preserve">actually </w:t>
      </w:r>
      <w:r>
        <w:rPr>
          <w:rFonts w:ascii="Garamond" w:hAnsi="Garamond"/>
        </w:rPr>
        <w:t>enjoying</w:t>
      </w:r>
      <w:proofErr w:type="gramEnd"/>
      <w:r>
        <w:rPr>
          <w:rFonts w:ascii="Garamond" w:hAnsi="Garamond"/>
        </w:rPr>
        <w:t xml:space="preserve"> that same advantage</w:t>
      </w:r>
      <w:r w:rsidR="002E0568">
        <w:rPr>
          <w:rFonts w:ascii="Garamond" w:hAnsi="Garamond"/>
        </w:rPr>
        <w:t xml:space="preserve"> or by their perception </w:t>
      </w:r>
      <w:r w:rsidR="008444AF">
        <w:rPr>
          <w:rFonts w:ascii="Garamond" w:hAnsi="Garamond"/>
        </w:rPr>
        <w:t>of that same advantage</w:t>
      </w:r>
      <w:r>
        <w:rPr>
          <w:rFonts w:ascii="Garamond" w:hAnsi="Garamond"/>
        </w:rPr>
        <w:t>.</w:t>
      </w:r>
      <w:r w:rsidR="0071582E">
        <w:rPr>
          <w:rStyle w:val="FootnoteReference"/>
          <w:rFonts w:ascii="Garamond" w:hAnsi="Garamond"/>
        </w:rPr>
        <w:footnoteReference w:id="12"/>
      </w:r>
    </w:p>
    <w:p w14:paraId="1AAC6F6E" w14:textId="77777777" w:rsidR="00F81E0D" w:rsidRDefault="00F81E0D" w:rsidP="00DA3A12">
      <w:pPr>
        <w:jc w:val="both"/>
        <w:rPr>
          <w:rFonts w:ascii="Garamond" w:hAnsi="Garamond"/>
        </w:rPr>
      </w:pPr>
    </w:p>
    <w:p w14:paraId="728C3C74" w14:textId="41487D16" w:rsidR="00C24617" w:rsidRDefault="001B6C17" w:rsidP="00380D49">
      <w:pPr>
        <w:spacing w:line="360" w:lineRule="auto"/>
        <w:jc w:val="both"/>
        <w:rPr>
          <w:rFonts w:ascii="Garamond" w:hAnsi="Garamond"/>
        </w:rPr>
      </w:pPr>
      <w:r>
        <w:rPr>
          <w:rFonts w:ascii="Garamond" w:hAnsi="Garamond"/>
        </w:rPr>
        <w:t xml:space="preserve">This </w:t>
      </w:r>
      <w:r w:rsidR="006C044B">
        <w:rPr>
          <w:rFonts w:ascii="Garamond" w:hAnsi="Garamond"/>
        </w:rPr>
        <w:t>condition</w:t>
      </w:r>
      <w:r w:rsidR="00F927B3">
        <w:rPr>
          <w:rFonts w:ascii="Garamond" w:hAnsi="Garamond"/>
        </w:rPr>
        <w:t xml:space="preserve"> </w:t>
      </w:r>
      <w:r>
        <w:rPr>
          <w:rFonts w:ascii="Garamond" w:hAnsi="Garamond"/>
        </w:rPr>
        <w:t xml:space="preserve">makes sense of the ‘obvious’ cases mentioned above.  The </w:t>
      </w:r>
      <w:r w:rsidR="00C24617">
        <w:rPr>
          <w:rFonts w:ascii="Garamond" w:hAnsi="Garamond"/>
        </w:rPr>
        <w:t xml:space="preserve">CEO who believes that it is permissible to enjoy his colossal wealth </w:t>
      </w:r>
      <w:r w:rsidR="00AF0C42">
        <w:rPr>
          <w:rFonts w:ascii="Garamond" w:hAnsi="Garamond"/>
        </w:rPr>
        <w:t xml:space="preserve">obviously </w:t>
      </w:r>
      <w:r w:rsidR="00C24617">
        <w:rPr>
          <w:rFonts w:ascii="Garamond" w:hAnsi="Garamond"/>
        </w:rPr>
        <w:t xml:space="preserve">believes in his right to have more social power than others; this is a case of </w:t>
      </w:r>
      <w:r w:rsidR="00DE2FB8">
        <w:rPr>
          <w:rFonts w:ascii="Garamond" w:hAnsi="Garamond"/>
        </w:rPr>
        <w:t xml:space="preserve">relatively </w:t>
      </w:r>
      <w:r w:rsidR="00C24617">
        <w:rPr>
          <w:rFonts w:ascii="Garamond" w:hAnsi="Garamond"/>
        </w:rPr>
        <w:t xml:space="preserve">direct rationalization.  </w:t>
      </w:r>
      <w:r w:rsidR="00F927B3">
        <w:rPr>
          <w:rFonts w:ascii="Garamond" w:hAnsi="Garamond"/>
        </w:rPr>
        <w:t xml:space="preserve">There is nothing wrong with this as such; if the CEO has arrived at this belief through careful reflection, </w:t>
      </w:r>
      <w:proofErr w:type="gramStart"/>
      <w:r w:rsidR="00F927B3">
        <w:rPr>
          <w:rFonts w:ascii="Garamond" w:hAnsi="Garamond"/>
        </w:rPr>
        <w:t>imagination</w:t>
      </w:r>
      <w:proofErr w:type="gramEnd"/>
      <w:r w:rsidR="00F927B3">
        <w:rPr>
          <w:rFonts w:ascii="Garamond" w:hAnsi="Garamond"/>
        </w:rPr>
        <w:t xml:space="preserve"> and wide experience, then perhaps it is justified.  But </w:t>
      </w:r>
      <w:r w:rsidR="00C24617">
        <w:rPr>
          <w:rFonts w:ascii="Garamond" w:hAnsi="Garamond"/>
        </w:rPr>
        <w:t xml:space="preserve">if </w:t>
      </w:r>
      <w:r w:rsidR="009C0281">
        <w:rPr>
          <w:rFonts w:ascii="Garamond" w:hAnsi="Garamond"/>
        </w:rPr>
        <w:t>t</w:t>
      </w:r>
      <w:r w:rsidR="002204F0">
        <w:rPr>
          <w:rFonts w:ascii="Garamond" w:hAnsi="Garamond"/>
        </w:rPr>
        <w:t xml:space="preserve">his belief is </w:t>
      </w:r>
      <w:r w:rsidR="001275A9">
        <w:rPr>
          <w:rFonts w:ascii="Garamond" w:hAnsi="Garamond"/>
        </w:rPr>
        <w:t xml:space="preserve">mainly </w:t>
      </w:r>
      <w:r w:rsidR="002204F0">
        <w:rPr>
          <w:rFonts w:ascii="Garamond" w:hAnsi="Garamond"/>
        </w:rPr>
        <w:t>explained by his enjoyment of this very advantage, his belief is unjustified.</w:t>
      </w:r>
    </w:p>
    <w:p w14:paraId="3FF63709" w14:textId="77777777" w:rsidR="002F5215" w:rsidRDefault="002F5215" w:rsidP="00380D49">
      <w:pPr>
        <w:spacing w:line="360" w:lineRule="auto"/>
        <w:jc w:val="both"/>
        <w:rPr>
          <w:rFonts w:ascii="Garamond" w:hAnsi="Garamond"/>
        </w:rPr>
      </w:pPr>
    </w:p>
    <w:p w14:paraId="34C8AADA" w14:textId="58C3B890" w:rsidR="00773784" w:rsidRPr="009E4537" w:rsidRDefault="005C177B" w:rsidP="00380D49">
      <w:pPr>
        <w:spacing w:line="360" w:lineRule="auto"/>
        <w:jc w:val="both"/>
        <w:rPr>
          <w:rFonts w:ascii="Garamond" w:hAnsi="Garamond"/>
        </w:rPr>
      </w:pPr>
      <w:r>
        <w:rPr>
          <w:rFonts w:ascii="Garamond" w:hAnsi="Garamond"/>
        </w:rPr>
        <w:t>To repeat, however,</w:t>
      </w:r>
      <w:r w:rsidR="007470E9">
        <w:rPr>
          <w:rFonts w:ascii="Garamond" w:hAnsi="Garamond"/>
        </w:rPr>
        <w:t xml:space="preserve"> not every case</w:t>
      </w:r>
      <w:r w:rsidR="001A3D17">
        <w:rPr>
          <w:rFonts w:ascii="Garamond" w:hAnsi="Garamond"/>
        </w:rPr>
        <w:t xml:space="preserve"> will concern direct rationalization.  </w:t>
      </w:r>
      <w:r w:rsidR="00E13710">
        <w:rPr>
          <w:rFonts w:ascii="Garamond" w:hAnsi="Garamond"/>
        </w:rPr>
        <w:t xml:space="preserve">Suppose Jenny’s </w:t>
      </w:r>
      <w:r w:rsidR="0065253F">
        <w:rPr>
          <w:rFonts w:ascii="Garamond" w:hAnsi="Garamond"/>
        </w:rPr>
        <w:t xml:space="preserve">restaurant </w:t>
      </w:r>
      <w:r>
        <w:rPr>
          <w:rFonts w:ascii="Garamond" w:hAnsi="Garamond"/>
        </w:rPr>
        <w:t>order arrives and it’s incorrect</w:t>
      </w:r>
      <w:r w:rsidR="00E13710">
        <w:rPr>
          <w:rFonts w:ascii="Garamond" w:hAnsi="Garamond"/>
        </w:rPr>
        <w:t>.</w:t>
      </w:r>
      <w:r>
        <w:rPr>
          <w:rFonts w:ascii="Garamond" w:hAnsi="Garamond"/>
        </w:rPr>
        <w:t xml:space="preserve"> </w:t>
      </w:r>
      <w:r w:rsidR="00E13710">
        <w:rPr>
          <w:rFonts w:ascii="Garamond" w:hAnsi="Garamond"/>
        </w:rPr>
        <w:t>Sh</w:t>
      </w:r>
      <w:r>
        <w:rPr>
          <w:rFonts w:ascii="Garamond" w:hAnsi="Garamond"/>
        </w:rPr>
        <w:t>e might think, “this waitress deserves a loud talking to, and as a paying customer I’m entitled to give her one.”</w:t>
      </w:r>
      <w:r w:rsidR="009E4537">
        <w:rPr>
          <w:rFonts w:ascii="Garamond" w:hAnsi="Garamond"/>
        </w:rPr>
        <w:t xml:space="preserve">  </w:t>
      </w:r>
      <w:r w:rsidR="008444AF">
        <w:rPr>
          <w:rFonts w:ascii="Garamond" w:hAnsi="Garamond"/>
        </w:rPr>
        <w:t>T</w:t>
      </w:r>
      <w:r w:rsidR="009E4537">
        <w:rPr>
          <w:rFonts w:ascii="Garamond" w:hAnsi="Garamond"/>
        </w:rPr>
        <w:t xml:space="preserve">his </w:t>
      </w:r>
      <w:r w:rsidR="001A3D17">
        <w:rPr>
          <w:rFonts w:ascii="Garamond" w:hAnsi="Garamond"/>
        </w:rPr>
        <w:t>strongly rationalizes</w:t>
      </w:r>
      <w:r w:rsidR="00E17522">
        <w:rPr>
          <w:rFonts w:ascii="Garamond" w:hAnsi="Garamond"/>
        </w:rPr>
        <w:t>, even if it does not directly entail,</w:t>
      </w:r>
      <w:r w:rsidR="0020673E">
        <w:rPr>
          <w:rFonts w:ascii="Garamond" w:hAnsi="Garamond"/>
        </w:rPr>
        <w:t xml:space="preserve"> the </w:t>
      </w:r>
      <w:r w:rsidR="004E3008">
        <w:rPr>
          <w:rFonts w:ascii="Garamond" w:hAnsi="Garamond"/>
        </w:rPr>
        <w:t xml:space="preserve">further </w:t>
      </w:r>
      <w:r>
        <w:rPr>
          <w:rFonts w:ascii="Garamond" w:hAnsi="Garamond"/>
        </w:rPr>
        <w:t xml:space="preserve">moral </w:t>
      </w:r>
      <w:r w:rsidR="0020673E">
        <w:rPr>
          <w:rFonts w:ascii="Garamond" w:hAnsi="Garamond"/>
        </w:rPr>
        <w:t>idea</w:t>
      </w:r>
      <w:r w:rsidR="009E4537">
        <w:rPr>
          <w:rFonts w:ascii="Garamond" w:hAnsi="Garamond"/>
        </w:rPr>
        <w:t xml:space="preserve"> that </w:t>
      </w:r>
      <w:r w:rsidR="00E13710">
        <w:rPr>
          <w:rFonts w:ascii="Garamond" w:hAnsi="Garamond"/>
        </w:rPr>
        <w:t>sh</w:t>
      </w:r>
      <w:r w:rsidR="009E4537">
        <w:rPr>
          <w:rFonts w:ascii="Garamond" w:hAnsi="Garamond"/>
        </w:rPr>
        <w:t xml:space="preserve">e </w:t>
      </w:r>
      <w:r w:rsidR="009E4537">
        <w:rPr>
          <w:rFonts w:ascii="Garamond" w:hAnsi="Garamond"/>
          <w:i/>
        </w:rPr>
        <w:t>ought</w:t>
      </w:r>
      <w:r w:rsidR="009E4537">
        <w:rPr>
          <w:rFonts w:ascii="Garamond" w:hAnsi="Garamond"/>
        </w:rPr>
        <w:t xml:space="preserve"> to enjoy a kind of dominion over </w:t>
      </w:r>
      <w:r>
        <w:rPr>
          <w:rFonts w:ascii="Garamond" w:hAnsi="Garamond"/>
        </w:rPr>
        <w:t>people in such situations</w:t>
      </w:r>
      <w:r w:rsidR="009E4537">
        <w:rPr>
          <w:rFonts w:ascii="Garamond" w:hAnsi="Garamond"/>
        </w:rPr>
        <w:t>.</w:t>
      </w:r>
      <w:r w:rsidR="00B71F3A">
        <w:rPr>
          <w:rFonts w:ascii="Garamond" w:hAnsi="Garamond"/>
        </w:rPr>
        <w:t xml:space="preserve"> That is, she is committed to her right to a relative social advantage</w:t>
      </w:r>
      <w:r w:rsidR="004C5F07">
        <w:rPr>
          <w:rFonts w:ascii="Garamond" w:hAnsi="Garamond"/>
        </w:rPr>
        <w:t xml:space="preserve">, even if this commitment is not strictly one of logical </w:t>
      </w:r>
      <w:r w:rsidR="004C5F07" w:rsidRPr="004C5F07">
        <w:rPr>
          <w:rFonts w:ascii="Garamond" w:hAnsi="Garamond"/>
        </w:rPr>
        <w:t>entailment</w:t>
      </w:r>
      <w:r w:rsidR="00B71F3A">
        <w:rPr>
          <w:rFonts w:ascii="Garamond" w:hAnsi="Garamond"/>
        </w:rPr>
        <w:t xml:space="preserve">.  </w:t>
      </w:r>
      <w:r w:rsidR="009E4537">
        <w:rPr>
          <w:rFonts w:ascii="Garamond" w:hAnsi="Garamond"/>
        </w:rPr>
        <w:t xml:space="preserve">Yet, </w:t>
      </w:r>
      <w:r w:rsidR="0067052C">
        <w:rPr>
          <w:rFonts w:ascii="Garamond" w:hAnsi="Garamond"/>
        </w:rPr>
        <w:t xml:space="preserve">suppose that </w:t>
      </w:r>
      <w:r w:rsidR="004E3008">
        <w:rPr>
          <w:rFonts w:ascii="Garamond" w:hAnsi="Garamond"/>
        </w:rPr>
        <w:t>her</w:t>
      </w:r>
      <w:r w:rsidR="0067052C">
        <w:rPr>
          <w:rFonts w:ascii="Garamond" w:hAnsi="Garamond"/>
        </w:rPr>
        <w:t xml:space="preserve"> moral belief is </w:t>
      </w:r>
      <w:r>
        <w:rPr>
          <w:rFonts w:ascii="Garamond" w:hAnsi="Garamond"/>
        </w:rPr>
        <w:t xml:space="preserve">caused </w:t>
      </w:r>
      <w:r w:rsidR="0067052C">
        <w:rPr>
          <w:rFonts w:ascii="Garamond" w:hAnsi="Garamond"/>
        </w:rPr>
        <w:t xml:space="preserve">by </w:t>
      </w:r>
      <w:r w:rsidR="004E3008">
        <w:rPr>
          <w:rFonts w:ascii="Garamond" w:hAnsi="Garamond"/>
        </w:rPr>
        <w:t>her</w:t>
      </w:r>
      <w:r w:rsidR="0067052C">
        <w:rPr>
          <w:rFonts w:ascii="Garamond" w:hAnsi="Garamond"/>
        </w:rPr>
        <w:t xml:space="preserve"> </w:t>
      </w:r>
      <w:r w:rsidR="00C51428">
        <w:rPr>
          <w:rFonts w:ascii="Garamond" w:hAnsi="Garamond"/>
        </w:rPr>
        <w:t xml:space="preserve">actual or prospective </w:t>
      </w:r>
      <w:r w:rsidR="0067052C">
        <w:rPr>
          <w:rFonts w:ascii="Garamond" w:hAnsi="Garamond"/>
        </w:rPr>
        <w:t xml:space="preserve">enjoyment of this very </w:t>
      </w:r>
      <w:r w:rsidR="00B71F3A">
        <w:rPr>
          <w:rFonts w:ascii="Garamond" w:hAnsi="Garamond"/>
        </w:rPr>
        <w:t>advantage</w:t>
      </w:r>
      <w:r>
        <w:rPr>
          <w:rFonts w:ascii="Garamond" w:hAnsi="Garamond"/>
        </w:rPr>
        <w:t xml:space="preserve">; perhaps </w:t>
      </w:r>
      <w:r w:rsidR="00E13710">
        <w:rPr>
          <w:rFonts w:ascii="Garamond" w:hAnsi="Garamond"/>
        </w:rPr>
        <w:t>she</w:t>
      </w:r>
      <w:r>
        <w:rPr>
          <w:rFonts w:ascii="Garamond" w:hAnsi="Garamond"/>
        </w:rPr>
        <w:t xml:space="preserve"> perceive</w:t>
      </w:r>
      <w:r w:rsidR="00E13710">
        <w:rPr>
          <w:rFonts w:ascii="Garamond" w:hAnsi="Garamond"/>
        </w:rPr>
        <w:t>s</w:t>
      </w:r>
      <w:r>
        <w:rPr>
          <w:rFonts w:ascii="Garamond" w:hAnsi="Garamond"/>
        </w:rPr>
        <w:t xml:space="preserve"> how cathartic it would be, or perhaps </w:t>
      </w:r>
      <w:r w:rsidR="00E17522">
        <w:rPr>
          <w:rFonts w:ascii="Garamond" w:hAnsi="Garamond"/>
        </w:rPr>
        <w:t>she has</w:t>
      </w:r>
      <w:r>
        <w:rPr>
          <w:rFonts w:ascii="Garamond" w:hAnsi="Garamond"/>
        </w:rPr>
        <w:t xml:space="preserve"> enjoyed such catharsis before</w:t>
      </w:r>
      <w:r w:rsidR="004E3008">
        <w:rPr>
          <w:rFonts w:ascii="Garamond" w:hAnsi="Garamond"/>
        </w:rPr>
        <w:t>, and this alone drives her to think that she has this right in this situation</w:t>
      </w:r>
      <w:r w:rsidR="0067052C">
        <w:rPr>
          <w:rFonts w:ascii="Garamond" w:hAnsi="Garamond"/>
        </w:rPr>
        <w:t xml:space="preserve">. This </w:t>
      </w:r>
      <w:r>
        <w:rPr>
          <w:rFonts w:ascii="Garamond" w:hAnsi="Garamond"/>
        </w:rPr>
        <w:t xml:space="preserve">perceived </w:t>
      </w:r>
      <w:r w:rsidR="0067052C">
        <w:rPr>
          <w:rFonts w:ascii="Garamond" w:hAnsi="Garamond"/>
        </w:rPr>
        <w:t xml:space="preserve">benefit is therefore </w:t>
      </w:r>
      <w:r w:rsidR="0067052C">
        <w:rPr>
          <w:rFonts w:ascii="Garamond" w:hAnsi="Garamond"/>
        </w:rPr>
        <w:lastRenderedPageBreak/>
        <w:t xml:space="preserve">morally distorting, not merely because it is influencing </w:t>
      </w:r>
      <w:r w:rsidR="00874905">
        <w:rPr>
          <w:rFonts w:ascii="Garamond" w:hAnsi="Garamond"/>
        </w:rPr>
        <w:t>her</w:t>
      </w:r>
      <w:r w:rsidR="0067052C">
        <w:rPr>
          <w:rFonts w:ascii="Garamond" w:hAnsi="Garamond"/>
        </w:rPr>
        <w:t xml:space="preserve"> moral belief, but because it is </w:t>
      </w:r>
      <w:r w:rsidR="00E17522">
        <w:rPr>
          <w:rFonts w:ascii="Garamond" w:hAnsi="Garamond"/>
        </w:rPr>
        <w:t>influencing</w:t>
      </w:r>
      <w:r w:rsidR="0067052C">
        <w:rPr>
          <w:rFonts w:ascii="Garamond" w:hAnsi="Garamond"/>
        </w:rPr>
        <w:t xml:space="preserve"> the very beliefs which rationalize </w:t>
      </w:r>
      <w:r w:rsidR="00650F89">
        <w:rPr>
          <w:rFonts w:ascii="Garamond" w:hAnsi="Garamond"/>
        </w:rPr>
        <w:t>her</w:t>
      </w:r>
      <w:r w:rsidR="0067052C">
        <w:rPr>
          <w:rFonts w:ascii="Garamond" w:hAnsi="Garamond"/>
        </w:rPr>
        <w:t xml:space="preserve"> enjoyment of the benefit itself.</w:t>
      </w:r>
      <w:r w:rsidR="008444AF">
        <w:rPr>
          <w:rFonts w:ascii="Garamond" w:hAnsi="Garamond"/>
        </w:rPr>
        <w:t xml:space="preserve"> </w:t>
      </w:r>
    </w:p>
    <w:p w14:paraId="29C6B18C" w14:textId="77777777" w:rsidR="00773784" w:rsidRDefault="00773784" w:rsidP="00DA3A12">
      <w:pPr>
        <w:jc w:val="both"/>
        <w:rPr>
          <w:rFonts w:ascii="Garamond" w:hAnsi="Garamond"/>
        </w:rPr>
      </w:pPr>
    </w:p>
    <w:p w14:paraId="4631F206" w14:textId="0891FC1E" w:rsidR="004341ED" w:rsidRPr="00E55F88" w:rsidRDefault="009A585D" w:rsidP="00380D49">
      <w:pPr>
        <w:spacing w:line="360" w:lineRule="auto"/>
        <w:jc w:val="both"/>
        <w:rPr>
          <w:rFonts w:ascii="Garamond" w:hAnsi="Garamond"/>
        </w:rPr>
      </w:pPr>
      <w:r w:rsidRPr="00E55F88">
        <w:rPr>
          <w:rFonts w:ascii="Garamond" w:hAnsi="Garamond"/>
        </w:rPr>
        <w:t xml:space="preserve">Moreover, </w:t>
      </w:r>
      <w:r w:rsidR="00491411" w:rsidRPr="00E55F88">
        <w:rPr>
          <w:rFonts w:ascii="Garamond" w:hAnsi="Garamond"/>
        </w:rPr>
        <w:t xml:space="preserve">while this is not always the case, </w:t>
      </w:r>
      <w:r w:rsidRPr="00E55F88">
        <w:rPr>
          <w:rFonts w:ascii="Garamond" w:hAnsi="Garamond"/>
        </w:rPr>
        <w:t>this</w:t>
      </w:r>
      <w:r w:rsidR="00491411" w:rsidRPr="00E55F88">
        <w:rPr>
          <w:rFonts w:ascii="Garamond" w:hAnsi="Garamond"/>
        </w:rPr>
        <w:t xml:space="preserve"> sort of </w:t>
      </w:r>
      <w:r w:rsidR="00F9163C">
        <w:rPr>
          <w:rFonts w:ascii="Garamond" w:hAnsi="Garamond"/>
        </w:rPr>
        <w:t>epistemically vicious feedback loop</w:t>
      </w:r>
      <w:r w:rsidRPr="00E55F88">
        <w:rPr>
          <w:rFonts w:ascii="Garamond" w:hAnsi="Garamond"/>
        </w:rPr>
        <w:t xml:space="preserve"> </w:t>
      </w:r>
      <w:r w:rsidR="005B15C5" w:rsidRPr="00E55F88">
        <w:rPr>
          <w:rFonts w:ascii="Garamond" w:hAnsi="Garamond"/>
        </w:rPr>
        <w:t xml:space="preserve">is </w:t>
      </w:r>
      <w:r w:rsidR="0078795E">
        <w:rPr>
          <w:rFonts w:ascii="Garamond" w:hAnsi="Garamond"/>
        </w:rPr>
        <w:t>often</w:t>
      </w:r>
      <w:r w:rsidR="005B15C5" w:rsidRPr="00E55F88">
        <w:rPr>
          <w:rFonts w:ascii="Garamond" w:hAnsi="Garamond"/>
        </w:rPr>
        <w:t xml:space="preserve"> social, in </w:t>
      </w:r>
      <w:r w:rsidR="0067052C">
        <w:rPr>
          <w:rFonts w:ascii="Garamond" w:hAnsi="Garamond"/>
        </w:rPr>
        <w:t xml:space="preserve">a sense we can see if we return to the case of </w:t>
      </w:r>
      <w:r w:rsidR="00045574">
        <w:rPr>
          <w:rFonts w:ascii="Garamond" w:hAnsi="Garamond"/>
        </w:rPr>
        <w:t xml:space="preserve">antebellum </w:t>
      </w:r>
      <w:r w:rsidR="0067052C">
        <w:rPr>
          <w:rFonts w:ascii="Garamond" w:hAnsi="Garamond"/>
        </w:rPr>
        <w:t>slavery</w:t>
      </w:r>
      <w:r w:rsidR="00293820">
        <w:rPr>
          <w:rFonts w:ascii="Garamond" w:hAnsi="Garamond"/>
        </w:rPr>
        <w:t>.</w:t>
      </w:r>
      <w:r w:rsidR="00AE176A" w:rsidRPr="00E55F88">
        <w:rPr>
          <w:rFonts w:ascii="Garamond" w:hAnsi="Garamond"/>
        </w:rPr>
        <w:t xml:space="preserve"> </w:t>
      </w:r>
      <w:r w:rsidR="00C95490">
        <w:rPr>
          <w:rFonts w:ascii="Garamond" w:hAnsi="Garamond"/>
        </w:rPr>
        <w:t>In such a case</w:t>
      </w:r>
      <w:r w:rsidR="00293820">
        <w:rPr>
          <w:rFonts w:ascii="Garamond" w:hAnsi="Garamond"/>
        </w:rPr>
        <w:t>, t</w:t>
      </w:r>
      <w:r w:rsidRPr="00E55F88">
        <w:rPr>
          <w:rFonts w:ascii="Garamond" w:hAnsi="Garamond"/>
        </w:rPr>
        <w:t xml:space="preserve">he </w:t>
      </w:r>
      <w:r w:rsidRPr="00E55F88">
        <w:rPr>
          <w:rFonts w:ascii="Garamond" w:hAnsi="Garamond"/>
          <w:i/>
        </w:rPr>
        <w:t>general</w:t>
      </w:r>
      <w:r w:rsidRPr="00E55F88">
        <w:rPr>
          <w:rFonts w:ascii="Garamond" w:hAnsi="Garamond"/>
        </w:rPr>
        <w:t xml:space="preserve"> acceptance of slavery is beneficial for s</w:t>
      </w:r>
      <w:r w:rsidR="00A7034D" w:rsidRPr="00E55F88">
        <w:rPr>
          <w:rFonts w:ascii="Garamond" w:hAnsi="Garamond"/>
        </w:rPr>
        <w:t>lave-owners</w:t>
      </w:r>
      <w:r w:rsidRPr="00E55F88">
        <w:rPr>
          <w:rFonts w:ascii="Garamond" w:hAnsi="Garamond"/>
        </w:rPr>
        <w:t>, and</w:t>
      </w:r>
      <w:r w:rsidR="00AE176A" w:rsidRPr="00E55F88">
        <w:rPr>
          <w:rFonts w:ascii="Garamond" w:hAnsi="Garamond"/>
        </w:rPr>
        <w:t xml:space="preserve"> </w:t>
      </w:r>
      <w:r w:rsidRPr="00E55F88">
        <w:rPr>
          <w:rFonts w:ascii="Garamond" w:hAnsi="Garamond"/>
        </w:rPr>
        <w:t xml:space="preserve">there exists a </w:t>
      </w:r>
      <w:r w:rsidR="009A3905">
        <w:rPr>
          <w:rFonts w:ascii="Garamond" w:hAnsi="Garamond"/>
        </w:rPr>
        <w:t xml:space="preserve">set of </w:t>
      </w:r>
      <w:r w:rsidRPr="00E55F88">
        <w:rPr>
          <w:rFonts w:ascii="Garamond" w:hAnsi="Garamond"/>
        </w:rPr>
        <w:t>feedback mechanism</w:t>
      </w:r>
      <w:r w:rsidR="009A3905">
        <w:rPr>
          <w:rFonts w:ascii="Garamond" w:hAnsi="Garamond"/>
        </w:rPr>
        <w:t>s</w:t>
      </w:r>
      <w:r w:rsidRPr="00E55F88">
        <w:rPr>
          <w:rFonts w:ascii="Garamond" w:hAnsi="Garamond"/>
        </w:rPr>
        <w:t xml:space="preserve"> which ensure that this </w:t>
      </w:r>
      <w:r w:rsidR="006E3E62" w:rsidRPr="00E55F88">
        <w:rPr>
          <w:rFonts w:ascii="Garamond" w:hAnsi="Garamond"/>
        </w:rPr>
        <w:t xml:space="preserve">differential </w:t>
      </w:r>
      <w:r w:rsidRPr="00E55F88">
        <w:rPr>
          <w:rFonts w:ascii="Garamond" w:hAnsi="Garamond"/>
        </w:rPr>
        <w:t xml:space="preserve">benefit, in turn, explains the </w:t>
      </w:r>
      <w:r w:rsidR="00A7034D" w:rsidRPr="00E55F88">
        <w:rPr>
          <w:rFonts w:ascii="Garamond" w:hAnsi="Garamond"/>
        </w:rPr>
        <w:t xml:space="preserve">general </w:t>
      </w:r>
      <w:r w:rsidRPr="00E55F88">
        <w:rPr>
          <w:rFonts w:ascii="Garamond" w:hAnsi="Garamond"/>
        </w:rPr>
        <w:t>acceptance of the belief.</w:t>
      </w:r>
      <w:r w:rsidR="00AE176A" w:rsidRPr="00E55F88">
        <w:rPr>
          <w:rFonts w:ascii="Garamond" w:hAnsi="Garamond"/>
        </w:rPr>
        <w:t xml:space="preserve"> </w:t>
      </w:r>
      <w:r w:rsidR="004341ED" w:rsidRPr="00E55F88">
        <w:rPr>
          <w:rFonts w:ascii="Garamond" w:hAnsi="Garamond"/>
        </w:rPr>
        <w:t>This</w:t>
      </w:r>
      <w:r w:rsidR="00DC5F4F" w:rsidRPr="00E55F88">
        <w:rPr>
          <w:rFonts w:ascii="Garamond" w:hAnsi="Garamond"/>
        </w:rPr>
        <w:t xml:space="preserve"> </w:t>
      </w:r>
      <w:r w:rsidR="004341ED" w:rsidRPr="00E55F88">
        <w:rPr>
          <w:rFonts w:ascii="Garamond" w:hAnsi="Garamond"/>
        </w:rPr>
        <w:t xml:space="preserve">is </w:t>
      </w:r>
      <w:r w:rsidR="00C95490">
        <w:rPr>
          <w:rFonts w:ascii="Garamond" w:hAnsi="Garamond"/>
        </w:rPr>
        <w:t>a kind of</w:t>
      </w:r>
      <w:r w:rsidR="004341ED" w:rsidRPr="00E55F88">
        <w:rPr>
          <w:rFonts w:ascii="Garamond" w:hAnsi="Garamond"/>
        </w:rPr>
        <w:t xml:space="preserve"> </w:t>
      </w:r>
      <w:r w:rsidR="004341ED" w:rsidRPr="00E55F88">
        <w:rPr>
          <w:rFonts w:ascii="Garamond" w:hAnsi="Garamond"/>
          <w:i/>
        </w:rPr>
        <w:t>ideological</w:t>
      </w:r>
      <w:r w:rsidR="004341ED" w:rsidRPr="00E55F88">
        <w:rPr>
          <w:rFonts w:ascii="Garamond" w:hAnsi="Garamond"/>
        </w:rPr>
        <w:t xml:space="preserve"> social system, one which contains distortions which are, in a way, self-perpetuating</w:t>
      </w:r>
      <w:r w:rsidR="004C41CF" w:rsidRPr="00E55F88">
        <w:rPr>
          <w:rFonts w:ascii="Garamond" w:hAnsi="Garamond"/>
        </w:rPr>
        <w:t xml:space="preserve"> </w:t>
      </w:r>
      <w:r w:rsidR="004C41CF" w:rsidRPr="00E55F88">
        <w:rPr>
          <w:rFonts w:ascii="Garamond" w:hAnsi="Garamond"/>
        </w:rPr>
        <w:fldChar w:fldCharType="begin">
          <w:fldData xml:space="preserve">PEVuZE5vdGU+PENpdGU+PEF1dGhvcj5IYXNsYW5nZXI8L0F1dGhvcj48WWVhcj4yMDA3PC9ZZWFy
PjxSZWNOdW0+OTIyODwvUmVjTnVtPjxEaXNwbGF5VGV4dD4oSGFzbGFuZ2VyIDIwMDc7IFNoZWxi
eSAyMDAzOyBHZXVzcyAxOTgxKTwvRGlzcGxheVRleHQ+PHJlY29yZD48cmVjLW51bWJlcj45MjI4
PC9yZWMtbnVtYmVyPjxmb3JlaWduLWtleXM+PGtleSBhcHA9IkVOIiBkYi1pZD0iZXgyMnpkZXQy
ZDV2ZjZlZGEwYnA1c2QxeHR3c3BlZmEycnRyIiB0aW1lc3RhbXA9IjE0NjQ2NDA3NjkiPjkyMjg8
L2tleT48L2ZvcmVpZ24ta2V5cz48cmVmLXR5cGUgbmFtZT0iSm91cm5hbCBBcnRpY2xlIj4xNzwv
cmVmLXR5cGU+PGNvbnRyaWJ1dG9ycz48YXV0aG9ycz48YXV0aG9yPkhhc2xhbmdlciwgU2FsbHk8
L2F1dGhvcj48L2F1dGhvcnM+PC9jb250cmlidXRvcnM+PHRpdGxlcz48dGl0bGU+JnF1b3Q7QnV0
IG1vbSwgY3JvcC10b3BzIGFyZSBjdXRlISZxdW90OyBTb2NpYWwga25vd2xlZGdlLCBzb2NpYWwg
c3RydWN0dXJlIGFuZCBpZGVvbG9neSBjcml0aXF1ZTwvdGl0bGU+PHNlY29uZGFyeS10aXRsZT5Q
aGlsb3NvcGhpY2FsIElzc3Vlczwvc2Vjb25kYXJ5LXRpdGxlPjwvdGl0bGVzPjxwZXJpb2RpY2Fs
PjxmdWxsLXRpdGxlPlBoaWxvc29waGljYWwgSXNzdWVzPC9mdWxsLXRpdGxlPjwvcGVyaW9kaWNh
bD48cGFnZXM+NzAtOTE8L3BhZ2VzPjx2b2x1bWU+MTc8L3ZvbHVtZT48bnVtYmVyPjE8L251bWJl
cj48ZGF0ZXM+PHllYXI+MjAwNzwveWVhcj48cHViLWRhdGVzPjxkYXRlPjIwMDc8L2RhdGU+PC9w
dWItZGF0ZXM+PC9kYXRlcz48dXJscz48L3VybHM+PC9yZWNvcmQ+PC9DaXRlPjxDaXRlPjxBdXRo
b3I+U2hlbGJ5PC9BdXRob3I+PFllYXI+MjAwMzwvWWVhcj48UmVjTnVtPjIwMTQzPC9SZWNOdW0+
PHJlY29yZD48cmVjLW51bWJlcj4yMDE0MzwvcmVjLW51bWJlcj48Zm9yZWlnbi1rZXlzPjxrZXkg
YXBwPSJFTiIgZGItaWQ9ImV4MjJ6ZGV0MmQ1dmY2ZWRhMGJwNXNkMXh0d3NwZWZhMnJ0ciIgdGlt
ZXN0YW1wPSIxNTczNTg1MTE5Ij4yMDE0Mzwva2V5PjwvZm9yZWlnbi1rZXlzPjxyZWYtdHlwZSBu
YW1lPSJDb25mZXJlbmNlIFByb2NlZWRpbmdzIj4xMDwvcmVmLXR5cGU+PGNvbnRyaWJ1dG9ycz48
YXV0aG9ycz48YXV0aG9yPlNoZWxieSwgVG9tbWllPC9hdXRob3I+PC9hdXRob3JzPjwvY29udHJp
YnV0b3JzPjx0aXRsZXM+PHRpdGxlPklkZW9sb2d5LCByYWNpc20sIGFuZCBjcml0aWNhbCBzb2Np
YWwgdGhlb3J5PC90aXRsZT48c2Vjb25kYXJ5LXRpdGxlPlRoZSBQaGlsb3NvcGhpY2FsIEZvcnVt
PC9zZWNvbmRhcnktdGl0bGU+PC90aXRsZXM+PHBhZ2VzPjE1My0xODg8L3BhZ2VzPjx2b2x1bWU+
MzQ8L3ZvbHVtZT48bnVtYmVyPjI8L251bWJlcj48ZGF0ZXM+PHllYXI+MjAwMzwveWVhcj48L2Rh
dGVzPjxwdWJsaXNoZXI+QmxhY2t3ZWxsIFB1Ymxpc2hpbmcgTHRkIE94Zm9yZCwgVUsgYW5kIE1h
bGRlbiwgVVNBPC9wdWJsaXNoZXI+PGlzYm4+MDAzMS04MDZYPC9pc2JuPjx1cmxzPjwvdXJscz48
L3JlY29yZD48L0NpdGU+PENpdGU+PEF1dGhvcj5HZXVzczwvQXV0aG9yPjxZZWFyPjE5ODE8L1ll
YXI+PFJlY051bT4yMDE0NDwvUmVjTnVtPjxyZWNvcmQ+PHJlYy1udW1iZXI+MjAxNDQ8L3JlYy1u
dW1iZXI+PGZvcmVpZ24ta2V5cz48a2V5IGFwcD0iRU4iIGRiLWlkPSJleDIyemRldDJkNXZmNmVk
YTBicDVzZDF4dHdzcGVmYTJydHIiIHRpbWVzdGFtcD0iMTU3MzU4NzM0NSI+MjAxNDQ8L2tleT48
L2ZvcmVpZ24ta2V5cz48cmVmLXR5cGUgbmFtZT0iQm9vayI+NjwvcmVmLXR5cGU+PGNvbnRyaWJ1
dG9ycz48YXV0aG9ycz48YXV0aG9yPkdldXNzLCBSYXltb25kPC9hdXRob3I+PC9hdXRob3JzPjwv
Y29udHJpYnV0b3JzPjx0aXRsZXM+PHRpdGxlPlRoZSBpZGVhIG9mIGEgY3JpdGljYWwgdGhlb3J5
OiBIYWJlcm1hcyBhbmQgdGhlIEZyYW5rZnVydCBTY2hvb2w8L3RpdGxlPjwvdGl0bGVzPjxkYXRl
cz48eWVhcj4xOTgxPC95ZWFyPjwvZGF0ZXM+PHB1Ymxpc2hlcj5DYW1icmlkZ2UgVW5pdmVyc2l0
eSBQcmVzczwvcHVibGlzaGVyPjxpc2JuPjA1MjEyODQyMjg8L2lzYm4+PHVybHM+PC91cmxzPjwv
cmVjb3JkPjwvQ2l0ZT48L0VuZE5vdGU+AG==
</w:fldData>
        </w:fldChar>
      </w:r>
      <w:r w:rsidR="009A096B">
        <w:rPr>
          <w:rFonts w:ascii="Garamond" w:hAnsi="Garamond"/>
        </w:rPr>
        <w:instrText xml:space="preserve"> ADDIN EN.CITE </w:instrText>
      </w:r>
      <w:r w:rsidR="009A096B">
        <w:rPr>
          <w:rFonts w:ascii="Garamond" w:hAnsi="Garamond"/>
        </w:rPr>
        <w:fldChar w:fldCharType="begin">
          <w:fldData xml:space="preserve">PEVuZE5vdGU+PENpdGU+PEF1dGhvcj5IYXNsYW5nZXI8L0F1dGhvcj48WWVhcj4yMDA3PC9ZZWFy
PjxSZWNOdW0+OTIyODwvUmVjTnVtPjxEaXNwbGF5VGV4dD4oSGFzbGFuZ2VyIDIwMDc7IFNoZWxi
eSAyMDAzOyBHZXVzcyAxOTgxKTwvRGlzcGxheVRleHQ+PHJlY29yZD48cmVjLW51bWJlcj45MjI4
PC9yZWMtbnVtYmVyPjxmb3JlaWduLWtleXM+PGtleSBhcHA9IkVOIiBkYi1pZD0iZXgyMnpkZXQy
ZDV2ZjZlZGEwYnA1c2QxeHR3c3BlZmEycnRyIiB0aW1lc3RhbXA9IjE0NjQ2NDA3NjkiPjkyMjg8
L2tleT48L2ZvcmVpZ24ta2V5cz48cmVmLXR5cGUgbmFtZT0iSm91cm5hbCBBcnRpY2xlIj4xNzwv
cmVmLXR5cGU+PGNvbnRyaWJ1dG9ycz48YXV0aG9ycz48YXV0aG9yPkhhc2xhbmdlciwgU2FsbHk8
L2F1dGhvcj48L2F1dGhvcnM+PC9jb250cmlidXRvcnM+PHRpdGxlcz48dGl0bGU+JnF1b3Q7QnV0
IG1vbSwgY3JvcC10b3BzIGFyZSBjdXRlISZxdW90OyBTb2NpYWwga25vd2xlZGdlLCBzb2NpYWwg
c3RydWN0dXJlIGFuZCBpZGVvbG9neSBjcml0aXF1ZTwvdGl0bGU+PHNlY29uZGFyeS10aXRsZT5Q
aGlsb3NvcGhpY2FsIElzc3Vlczwvc2Vjb25kYXJ5LXRpdGxlPjwvdGl0bGVzPjxwZXJpb2RpY2Fs
PjxmdWxsLXRpdGxlPlBoaWxvc29waGljYWwgSXNzdWVzPC9mdWxsLXRpdGxlPjwvcGVyaW9kaWNh
bD48cGFnZXM+NzAtOTE8L3BhZ2VzPjx2b2x1bWU+MTc8L3ZvbHVtZT48bnVtYmVyPjE8L251bWJl
cj48ZGF0ZXM+PHllYXI+MjAwNzwveWVhcj48cHViLWRhdGVzPjxkYXRlPjIwMDc8L2RhdGU+PC9w
dWItZGF0ZXM+PC9kYXRlcz48dXJscz48L3VybHM+PC9yZWNvcmQ+PC9DaXRlPjxDaXRlPjxBdXRo
b3I+U2hlbGJ5PC9BdXRob3I+PFllYXI+MjAwMzwvWWVhcj48UmVjTnVtPjIwMTQzPC9SZWNOdW0+
PHJlY29yZD48cmVjLW51bWJlcj4yMDE0MzwvcmVjLW51bWJlcj48Zm9yZWlnbi1rZXlzPjxrZXkg
YXBwPSJFTiIgZGItaWQ9ImV4MjJ6ZGV0MmQ1dmY2ZWRhMGJwNXNkMXh0d3NwZWZhMnJ0ciIgdGlt
ZXN0YW1wPSIxNTczNTg1MTE5Ij4yMDE0Mzwva2V5PjwvZm9yZWlnbi1rZXlzPjxyZWYtdHlwZSBu
YW1lPSJDb25mZXJlbmNlIFByb2NlZWRpbmdzIj4xMDwvcmVmLXR5cGU+PGNvbnRyaWJ1dG9ycz48
YXV0aG9ycz48YXV0aG9yPlNoZWxieSwgVG9tbWllPC9hdXRob3I+PC9hdXRob3JzPjwvY29udHJp
YnV0b3JzPjx0aXRsZXM+PHRpdGxlPklkZW9sb2d5LCByYWNpc20sIGFuZCBjcml0aWNhbCBzb2Np
YWwgdGhlb3J5PC90aXRsZT48c2Vjb25kYXJ5LXRpdGxlPlRoZSBQaGlsb3NvcGhpY2FsIEZvcnVt
PC9zZWNvbmRhcnktdGl0bGU+PC90aXRsZXM+PHBhZ2VzPjE1My0xODg8L3BhZ2VzPjx2b2x1bWU+
MzQ8L3ZvbHVtZT48bnVtYmVyPjI8L251bWJlcj48ZGF0ZXM+PHllYXI+MjAwMzwveWVhcj48L2Rh
dGVzPjxwdWJsaXNoZXI+QmxhY2t3ZWxsIFB1Ymxpc2hpbmcgTHRkIE94Zm9yZCwgVUsgYW5kIE1h
bGRlbiwgVVNBPC9wdWJsaXNoZXI+PGlzYm4+MDAzMS04MDZYPC9pc2JuPjx1cmxzPjwvdXJscz48
L3JlY29yZD48L0NpdGU+PENpdGU+PEF1dGhvcj5HZXVzczwvQXV0aG9yPjxZZWFyPjE5ODE8L1ll
YXI+PFJlY051bT4yMDE0NDwvUmVjTnVtPjxyZWNvcmQ+PHJlYy1udW1iZXI+MjAxNDQ8L3JlYy1u
dW1iZXI+PGZvcmVpZ24ta2V5cz48a2V5IGFwcD0iRU4iIGRiLWlkPSJleDIyemRldDJkNXZmNmVk
YTBicDVzZDF4dHdzcGVmYTJydHIiIHRpbWVzdGFtcD0iMTU3MzU4NzM0NSI+MjAxNDQ8L2tleT48
L2ZvcmVpZ24ta2V5cz48cmVmLXR5cGUgbmFtZT0iQm9vayI+NjwvcmVmLXR5cGU+PGNvbnRyaWJ1
dG9ycz48YXV0aG9ycz48YXV0aG9yPkdldXNzLCBSYXltb25kPC9hdXRob3I+PC9hdXRob3JzPjwv
Y29udHJpYnV0b3JzPjx0aXRsZXM+PHRpdGxlPlRoZSBpZGVhIG9mIGEgY3JpdGljYWwgdGhlb3J5
OiBIYWJlcm1hcyBhbmQgdGhlIEZyYW5rZnVydCBTY2hvb2w8L3RpdGxlPjwvdGl0bGVzPjxkYXRl
cz48eWVhcj4xOTgxPC95ZWFyPjwvZGF0ZXM+PHB1Ymxpc2hlcj5DYW1icmlkZ2UgVW5pdmVyc2l0
eSBQcmVzczwvcHVibGlzaGVyPjxpc2JuPjA1MjEyODQyMjg8L2lzYm4+PHVybHM+PC91cmxzPjwv
cmVjb3JkPjwvQ2l0ZT48L0VuZE5vdGU+AG==
</w:fldData>
        </w:fldChar>
      </w:r>
      <w:r w:rsidR="009A096B">
        <w:rPr>
          <w:rFonts w:ascii="Garamond" w:hAnsi="Garamond"/>
        </w:rPr>
        <w:instrText xml:space="preserve"> ADDIN EN.CITE.DATA </w:instrText>
      </w:r>
      <w:r w:rsidR="009A096B">
        <w:rPr>
          <w:rFonts w:ascii="Garamond" w:hAnsi="Garamond"/>
        </w:rPr>
      </w:r>
      <w:r w:rsidR="009A096B">
        <w:rPr>
          <w:rFonts w:ascii="Garamond" w:hAnsi="Garamond"/>
        </w:rPr>
        <w:fldChar w:fldCharType="end"/>
      </w:r>
      <w:r w:rsidR="004C41CF" w:rsidRPr="00E55F88">
        <w:rPr>
          <w:rFonts w:ascii="Garamond" w:hAnsi="Garamond"/>
        </w:rPr>
      </w:r>
      <w:r w:rsidR="004C41CF" w:rsidRPr="00E55F88">
        <w:rPr>
          <w:rFonts w:ascii="Garamond" w:hAnsi="Garamond"/>
        </w:rPr>
        <w:fldChar w:fldCharType="separate"/>
      </w:r>
      <w:r w:rsidR="009A096B">
        <w:rPr>
          <w:rFonts w:ascii="Garamond" w:hAnsi="Garamond"/>
          <w:noProof/>
        </w:rPr>
        <w:t>(Haslanger 2007; Shelby 2003; Geuss 1981)</w:t>
      </w:r>
      <w:r w:rsidR="004C41CF" w:rsidRPr="00E55F88">
        <w:rPr>
          <w:rFonts w:ascii="Garamond" w:hAnsi="Garamond"/>
        </w:rPr>
        <w:fldChar w:fldCharType="end"/>
      </w:r>
      <w:r w:rsidR="004341ED" w:rsidRPr="00E55F88">
        <w:rPr>
          <w:rFonts w:ascii="Garamond" w:hAnsi="Garamond"/>
        </w:rPr>
        <w:t xml:space="preserve">. </w:t>
      </w:r>
      <w:r w:rsidR="00A7034D" w:rsidRPr="00E55F88">
        <w:rPr>
          <w:rFonts w:ascii="Garamond" w:hAnsi="Garamond"/>
        </w:rPr>
        <w:t xml:space="preserve">My suggestion is that when a person’s belief is definitively explained by the </w:t>
      </w:r>
      <w:r w:rsidR="007D5169" w:rsidRPr="00E55F88">
        <w:rPr>
          <w:rFonts w:ascii="Garamond" w:hAnsi="Garamond"/>
        </w:rPr>
        <w:t xml:space="preserve">sort of </w:t>
      </w:r>
      <w:r w:rsidR="00A7034D" w:rsidRPr="00E55F88">
        <w:rPr>
          <w:rFonts w:ascii="Garamond" w:hAnsi="Garamond"/>
        </w:rPr>
        <w:t xml:space="preserve">feedback mechanism </w:t>
      </w:r>
      <w:r w:rsidR="00AE176A" w:rsidRPr="00E55F88">
        <w:rPr>
          <w:rFonts w:ascii="Garamond" w:hAnsi="Garamond"/>
        </w:rPr>
        <w:t>just described</w:t>
      </w:r>
      <w:r w:rsidR="00A7034D" w:rsidRPr="00E55F88">
        <w:rPr>
          <w:rFonts w:ascii="Garamond" w:hAnsi="Garamond"/>
        </w:rPr>
        <w:t>, that belief lacks justification.</w:t>
      </w:r>
      <w:r w:rsidR="008E257C" w:rsidRPr="00E55F88">
        <w:rPr>
          <w:rFonts w:ascii="Garamond" w:hAnsi="Garamond"/>
        </w:rPr>
        <w:t xml:space="preserve"> </w:t>
      </w:r>
      <w:r w:rsidR="004341ED" w:rsidRPr="00E55F88">
        <w:rPr>
          <w:rFonts w:ascii="Garamond" w:hAnsi="Garamond"/>
        </w:rPr>
        <w:t>Ideology</w:t>
      </w:r>
      <w:r w:rsidR="00D34E78">
        <w:rPr>
          <w:rFonts w:ascii="Garamond" w:hAnsi="Garamond"/>
        </w:rPr>
        <w:t>-critique</w:t>
      </w:r>
      <w:r w:rsidR="004341ED" w:rsidRPr="00E55F88">
        <w:rPr>
          <w:rFonts w:ascii="Garamond" w:hAnsi="Garamond"/>
        </w:rPr>
        <w:t>, on this proposal, is of crucial importance for moral epistemology.</w:t>
      </w:r>
    </w:p>
    <w:p w14:paraId="4A1F20D6" w14:textId="273B958C" w:rsidR="00AE176A" w:rsidRPr="00E55F88" w:rsidRDefault="00AE176A" w:rsidP="00380D49">
      <w:pPr>
        <w:spacing w:line="360" w:lineRule="auto"/>
        <w:jc w:val="both"/>
        <w:rPr>
          <w:rFonts w:ascii="Garamond" w:hAnsi="Garamond"/>
        </w:rPr>
      </w:pPr>
    </w:p>
    <w:p w14:paraId="23E1A443" w14:textId="5E4ABB80" w:rsidR="00D87223" w:rsidRPr="00E55F88" w:rsidRDefault="00491411" w:rsidP="00380D49">
      <w:pPr>
        <w:spacing w:line="360" w:lineRule="auto"/>
        <w:jc w:val="both"/>
        <w:rPr>
          <w:rFonts w:ascii="Garamond" w:hAnsi="Garamond"/>
        </w:rPr>
      </w:pPr>
      <w:r w:rsidRPr="00E55F88">
        <w:rPr>
          <w:rFonts w:ascii="Garamond" w:hAnsi="Garamond"/>
        </w:rPr>
        <w:t xml:space="preserve">But sometimes, </w:t>
      </w:r>
      <w:r w:rsidR="00040D8A">
        <w:rPr>
          <w:rFonts w:ascii="Garamond" w:hAnsi="Garamond"/>
        </w:rPr>
        <w:t>self-interest will influence moral belief in a way which does not run afoul of (F</w:t>
      </w:r>
      <w:r w:rsidR="00AE116D">
        <w:rPr>
          <w:rFonts w:ascii="Garamond" w:hAnsi="Garamond"/>
        </w:rPr>
        <w:t>3</w:t>
      </w:r>
      <w:r w:rsidR="00040D8A">
        <w:rPr>
          <w:rFonts w:ascii="Garamond" w:hAnsi="Garamond"/>
        </w:rPr>
        <w:t>).  In such cases,</w:t>
      </w:r>
      <w:r w:rsidRPr="00E55F88">
        <w:rPr>
          <w:rFonts w:ascii="Garamond" w:hAnsi="Garamond"/>
        </w:rPr>
        <w:t xml:space="preserve"> self-interest </w:t>
      </w:r>
      <w:r w:rsidR="00525A04">
        <w:rPr>
          <w:rFonts w:ascii="Garamond" w:hAnsi="Garamond"/>
        </w:rPr>
        <w:t>is</w:t>
      </w:r>
      <w:r w:rsidRPr="00E55F88">
        <w:rPr>
          <w:rFonts w:ascii="Garamond" w:hAnsi="Garamond"/>
        </w:rPr>
        <w:t xml:space="preserve"> not a distorting factor. For example,</w:t>
      </w:r>
      <w:r w:rsidR="004341ED" w:rsidRPr="00E55F88">
        <w:rPr>
          <w:rFonts w:ascii="Garamond" w:hAnsi="Garamond"/>
        </w:rPr>
        <w:t xml:space="preserve"> no such ideolog</w:t>
      </w:r>
      <w:r w:rsidR="0023774A" w:rsidRPr="00E55F88">
        <w:rPr>
          <w:rFonts w:ascii="Garamond" w:hAnsi="Garamond"/>
        </w:rPr>
        <w:t>ical influence</w:t>
      </w:r>
      <w:r w:rsidR="004341ED" w:rsidRPr="00E55F88">
        <w:rPr>
          <w:rFonts w:ascii="Garamond" w:hAnsi="Garamond"/>
        </w:rPr>
        <w:t xml:space="preserve"> exists in</w:t>
      </w:r>
      <w:r w:rsidR="00A96477" w:rsidRPr="00E55F88">
        <w:rPr>
          <w:rFonts w:ascii="Garamond" w:hAnsi="Garamond"/>
        </w:rPr>
        <w:t xml:space="preserve"> the case of </w:t>
      </w:r>
      <w:r w:rsidR="00A96477" w:rsidRPr="00E55F88">
        <w:rPr>
          <w:rFonts w:ascii="Garamond" w:hAnsi="Garamond"/>
          <w:i/>
        </w:rPr>
        <w:t>anti</w:t>
      </w:r>
      <w:r w:rsidR="00A96477" w:rsidRPr="00E55F88">
        <w:rPr>
          <w:rFonts w:ascii="Garamond" w:hAnsi="Garamond"/>
        </w:rPr>
        <w:t xml:space="preserve">-slavery beliefs developed by those leading slave rebellions. </w:t>
      </w:r>
      <w:r w:rsidR="009E537F" w:rsidRPr="00E55F88">
        <w:rPr>
          <w:rFonts w:ascii="Garamond" w:hAnsi="Garamond"/>
        </w:rPr>
        <w:t xml:space="preserve">Their beliefs are </w:t>
      </w:r>
      <w:r w:rsidR="009E537F" w:rsidRPr="00E55F88">
        <w:rPr>
          <w:rFonts w:ascii="Garamond" w:hAnsi="Garamond"/>
          <w:i/>
        </w:rPr>
        <w:t>not</w:t>
      </w:r>
      <w:r w:rsidR="009E537F" w:rsidRPr="00E55F88">
        <w:rPr>
          <w:rFonts w:ascii="Garamond" w:hAnsi="Garamond"/>
        </w:rPr>
        <w:t xml:space="preserve"> generally accepted by their society, indeed, that is precisely why they are rebelling. Moreover, they are not aiming at a </w:t>
      </w:r>
      <w:proofErr w:type="gramStart"/>
      <w:r w:rsidR="009E537F" w:rsidRPr="00E55F88">
        <w:rPr>
          <w:rFonts w:ascii="Garamond" w:hAnsi="Garamond"/>
        </w:rPr>
        <w:t>state of affairs</w:t>
      </w:r>
      <w:proofErr w:type="gramEnd"/>
      <w:r w:rsidR="009E537F" w:rsidRPr="00E55F88">
        <w:rPr>
          <w:rFonts w:ascii="Garamond" w:hAnsi="Garamond"/>
        </w:rPr>
        <w:t xml:space="preserve"> in which they become the masters and some other group becomes enslaved; their moral belief is unlikely to support </w:t>
      </w:r>
      <w:r w:rsidR="004A42BB">
        <w:rPr>
          <w:rFonts w:ascii="Garamond" w:hAnsi="Garamond"/>
        </w:rPr>
        <w:t xml:space="preserve">or rationalize </w:t>
      </w:r>
      <w:r w:rsidR="009E537F" w:rsidRPr="00E55F88">
        <w:rPr>
          <w:rFonts w:ascii="Garamond" w:hAnsi="Garamond"/>
        </w:rPr>
        <w:t xml:space="preserve">any institution with these differential power relations. </w:t>
      </w:r>
    </w:p>
    <w:p w14:paraId="7E4E6421" w14:textId="77777777" w:rsidR="00D87223" w:rsidRPr="00E55F88" w:rsidRDefault="00D87223" w:rsidP="00DA3A12">
      <w:pPr>
        <w:jc w:val="both"/>
        <w:rPr>
          <w:rFonts w:ascii="Garamond" w:hAnsi="Garamond"/>
        </w:rPr>
      </w:pPr>
    </w:p>
    <w:p w14:paraId="0D5A0352" w14:textId="5D9DA79E" w:rsidR="003C0D8D" w:rsidRPr="00E55F88" w:rsidRDefault="00DC5F4F" w:rsidP="00380D49">
      <w:pPr>
        <w:spacing w:line="360" w:lineRule="auto"/>
        <w:jc w:val="both"/>
        <w:rPr>
          <w:rFonts w:ascii="Garamond" w:hAnsi="Garamond"/>
        </w:rPr>
      </w:pPr>
      <w:r w:rsidRPr="00E55F88">
        <w:rPr>
          <w:rFonts w:ascii="Garamond" w:hAnsi="Garamond"/>
        </w:rPr>
        <w:t xml:space="preserve">Now, </w:t>
      </w:r>
      <w:r w:rsidR="009A1701">
        <w:rPr>
          <w:rFonts w:ascii="Garamond" w:hAnsi="Garamond"/>
        </w:rPr>
        <w:t>i</w:t>
      </w:r>
      <w:r w:rsidRPr="00E55F88">
        <w:rPr>
          <w:rFonts w:ascii="Garamond" w:hAnsi="Garamond"/>
        </w:rPr>
        <w:t xml:space="preserve">t is well documented that persons under the boot of an oppressive regime can believe, sincerely, that the social arrangement is just.  </w:t>
      </w:r>
      <w:r w:rsidR="009A1701">
        <w:rPr>
          <w:rFonts w:ascii="Garamond" w:hAnsi="Garamond"/>
        </w:rPr>
        <w:t>I</w:t>
      </w:r>
      <w:r w:rsidR="009A1701" w:rsidRPr="00E55F88">
        <w:rPr>
          <w:rFonts w:ascii="Garamond" w:hAnsi="Garamond"/>
        </w:rPr>
        <w:t xml:space="preserve">t </w:t>
      </w:r>
      <w:r w:rsidR="009A1701">
        <w:rPr>
          <w:rFonts w:ascii="Garamond" w:hAnsi="Garamond"/>
        </w:rPr>
        <w:t>can therefore</w:t>
      </w:r>
      <w:r w:rsidR="009A1701" w:rsidRPr="00E55F88">
        <w:rPr>
          <w:rFonts w:ascii="Garamond" w:hAnsi="Garamond"/>
        </w:rPr>
        <w:t xml:space="preserve"> be asked: what of </w:t>
      </w:r>
      <w:r w:rsidR="009A1701" w:rsidRPr="00E55F88">
        <w:rPr>
          <w:rFonts w:ascii="Garamond" w:hAnsi="Garamond"/>
          <w:i/>
        </w:rPr>
        <w:t>pro</w:t>
      </w:r>
      <w:r w:rsidR="009A1701" w:rsidRPr="00E55F88">
        <w:rPr>
          <w:rFonts w:ascii="Garamond" w:hAnsi="Garamond"/>
        </w:rPr>
        <w:t xml:space="preserve">-slavery beliefs held by enslaved persons?  </w:t>
      </w:r>
      <w:r w:rsidR="009A1701">
        <w:rPr>
          <w:rFonts w:ascii="Garamond" w:hAnsi="Garamond"/>
        </w:rPr>
        <w:t xml:space="preserve">Such beliefs are often held </w:t>
      </w:r>
      <w:r w:rsidRPr="00E55F88">
        <w:rPr>
          <w:rFonts w:ascii="Garamond" w:hAnsi="Garamond"/>
        </w:rPr>
        <w:t>because those in power have arranged things such that any opposition is extremely dangerous</w:t>
      </w:r>
      <w:r w:rsidR="00B21E91">
        <w:rPr>
          <w:rFonts w:ascii="Garamond" w:hAnsi="Garamond"/>
        </w:rPr>
        <w:t xml:space="preserve"> to them and their families</w:t>
      </w:r>
      <w:r w:rsidRPr="00E55F88">
        <w:rPr>
          <w:rFonts w:ascii="Garamond" w:hAnsi="Garamond"/>
        </w:rPr>
        <w:t xml:space="preserve">.  This is a paradigmatic case of a moral belief that is influenced by </w:t>
      </w:r>
      <w:r w:rsidR="00AB61C3">
        <w:rPr>
          <w:rFonts w:ascii="Garamond" w:hAnsi="Garamond"/>
        </w:rPr>
        <w:t>self-interest</w:t>
      </w:r>
      <w:r w:rsidRPr="00E55F88">
        <w:rPr>
          <w:rFonts w:ascii="Garamond" w:hAnsi="Garamond"/>
        </w:rPr>
        <w:t xml:space="preserve">.  Is </w:t>
      </w:r>
      <w:r w:rsidR="00AA66B8">
        <w:rPr>
          <w:rFonts w:ascii="Garamond" w:hAnsi="Garamond"/>
        </w:rPr>
        <w:t xml:space="preserve">this influence distorting? The answer is: no. It is true that </w:t>
      </w:r>
      <w:r w:rsidR="00B21E91">
        <w:rPr>
          <w:rFonts w:ascii="Garamond" w:hAnsi="Garamond"/>
        </w:rPr>
        <w:t xml:space="preserve">such a person </w:t>
      </w:r>
      <w:r w:rsidR="00AA66B8">
        <w:rPr>
          <w:rFonts w:ascii="Garamond" w:hAnsi="Garamond"/>
        </w:rPr>
        <w:t>enjoy</w:t>
      </w:r>
      <w:r w:rsidR="00B21E91">
        <w:rPr>
          <w:rFonts w:ascii="Garamond" w:hAnsi="Garamond"/>
        </w:rPr>
        <w:t>s</w:t>
      </w:r>
      <w:r w:rsidR="00AA66B8">
        <w:rPr>
          <w:rFonts w:ascii="Garamond" w:hAnsi="Garamond"/>
        </w:rPr>
        <w:t xml:space="preserve"> the safety and security provided by their moral acquiescence, safety and security that is not afforded to more rebellious </w:t>
      </w:r>
      <w:r w:rsidR="005E605E">
        <w:rPr>
          <w:rFonts w:ascii="Garamond" w:hAnsi="Garamond"/>
        </w:rPr>
        <w:t>members of the enslaved classes</w:t>
      </w:r>
      <w:r w:rsidR="00AA66B8">
        <w:rPr>
          <w:rFonts w:ascii="Garamond" w:hAnsi="Garamond"/>
        </w:rPr>
        <w:t>.</w:t>
      </w:r>
      <w:r w:rsidR="0078795E">
        <w:rPr>
          <w:rFonts w:ascii="Garamond" w:hAnsi="Garamond"/>
        </w:rPr>
        <w:t xml:space="preserve"> </w:t>
      </w:r>
      <w:proofErr w:type="gramStart"/>
      <w:r w:rsidR="0078795E">
        <w:rPr>
          <w:rFonts w:ascii="Garamond" w:hAnsi="Garamond"/>
        </w:rPr>
        <w:t>So</w:t>
      </w:r>
      <w:proofErr w:type="gramEnd"/>
      <w:r w:rsidR="0078795E">
        <w:rPr>
          <w:rFonts w:ascii="Garamond" w:hAnsi="Garamond"/>
        </w:rPr>
        <w:t xml:space="preserve"> there is some relative </w:t>
      </w:r>
      <w:r w:rsidR="00B21E91">
        <w:rPr>
          <w:rFonts w:ascii="Garamond" w:hAnsi="Garamond"/>
        </w:rPr>
        <w:t xml:space="preserve">social </w:t>
      </w:r>
      <w:r w:rsidR="0078795E">
        <w:rPr>
          <w:rFonts w:ascii="Garamond" w:hAnsi="Garamond"/>
        </w:rPr>
        <w:t>benefit</w:t>
      </w:r>
      <w:r w:rsidR="00B21E91">
        <w:rPr>
          <w:rFonts w:ascii="Garamond" w:hAnsi="Garamond"/>
        </w:rPr>
        <w:t xml:space="preserve"> that they do enjoy</w:t>
      </w:r>
      <w:r w:rsidR="0078795E">
        <w:rPr>
          <w:rFonts w:ascii="Garamond" w:hAnsi="Garamond"/>
        </w:rPr>
        <w:t>.</w:t>
      </w:r>
      <w:r w:rsidR="00AA66B8">
        <w:rPr>
          <w:rFonts w:ascii="Garamond" w:hAnsi="Garamond"/>
        </w:rPr>
        <w:t xml:space="preserve">  However, notice that this is </w:t>
      </w:r>
      <w:r w:rsidR="00AA66B8" w:rsidRPr="00AA66B8">
        <w:rPr>
          <w:rFonts w:ascii="Garamond" w:hAnsi="Garamond"/>
          <w:i/>
        </w:rPr>
        <w:t>not</w:t>
      </w:r>
      <w:r w:rsidR="00AA66B8">
        <w:rPr>
          <w:rFonts w:ascii="Garamond" w:hAnsi="Garamond"/>
        </w:rPr>
        <w:t xml:space="preserve"> </w:t>
      </w:r>
      <w:r w:rsidR="00AA66B8">
        <w:rPr>
          <w:rFonts w:ascii="Garamond" w:hAnsi="Garamond"/>
          <w:i/>
        </w:rPr>
        <w:t>the same benefit</w:t>
      </w:r>
      <w:r w:rsidR="00AA66B8">
        <w:rPr>
          <w:rFonts w:ascii="Garamond" w:hAnsi="Garamond"/>
        </w:rPr>
        <w:t xml:space="preserve"> that is rationalized by their moral belief.  That belief, “our </w:t>
      </w:r>
      <w:r w:rsidR="00AA66B8">
        <w:rPr>
          <w:rFonts w:ascii="Garamond" w:hAnsi="Garamond"/>
        </w:rPr>
        <w:lastRenderedPageBreak/>
        <w:t xml:space="preserve">enslavement is just” only rationalizes the benefit enjoyed by the master classes.  My condition only rules out moral convictions that both rationalize some </w:t>
      </w:r>
      <w:r w:rsidR="00E305EA">
        <w:rPr>
          <w:rFonts w:ascii="Garamond" w:hAnsi="Garamond"/>
        </w:rPr>
        <w:t xml:space="preserve">relative social </w:t>
      </w:r>
      <w:r w:rsidR="00AA66B8">
        <w:rPr>
          <w:rFonts w:ascii="Garamond" w:hAnsi="Garamond"/>
        </w:rPr>
        <w:t>benefit and are caused by that same benefit.</w:t>
      </w:r>
      <w:r w:rsidR="007D5169" w:rsidRPr="00E55F88">
        <w:rPr>
          <w:rStyle w:val="FootnoteReference"/>
          <w:rFonts w:ascii="Garamond" w:hAnsi="Garamond"/>
        </w:rPr>
        <w:footnoteReference w:id="13"/>
      </w:r>
    </w:p>
    <w:p w14:paraId="5224B095" w14:textId="163CEFAB" w:rsidR="00A65AFB" w:rsidRDefault="00A65AFB" w:rsidP="00DA3A12">
      <w:pPr>
        <w:jc w:val="both"/>
        <w:rPr>
          <w:rFonts w:ascii="Garamond" w:hAnsi="Garamond"/>
        </w:rPr>
      </w:pPr>
    </w:p>
    <w:p w14:paraId="3AC33C07" w14:textId="5E8653A9" w:rsidR="006B4105" w:rsidRPr="00135033" w:rsidRDefault="006B4105" w:rsidP="00380D49">
      <w:pPr>
        <w:spacing w:line="360" w:lineRule="auto"/>
        <w:jc w:val="both"/>
        <w:rPr>
          <w:rFonts w:ascii="Garamond" w:hAnsi="Garamond"/>
        </w:rPr>
      </w:pPr>
      <w:r>
        <w:rPr>
          <w:rFonts w:ascii="Garamond" w:hAnsi="Garamond"/>
        </w:rPr>
        <w:t xml:space="preserve">Finally, we can </w:t>
      </w:r>
      <w:r w:rsidR="00380D49">
        <w:rPr>
          <w:rFonts w:ascii="Garamond" w:hAnsi="Garamond"/>
        </w:rPr>
        <w:t xml:space="preserve">now </w:t>
      </w:r>
      <w:r>
        <w:rPr>
          <w:rFonts w:ascii="Garamond" w:hAnsi="Garamond"/>
        </w:rPr>
        <w:t xml:space="preserve">see why the </w:t>
      </w:r>
      <w:proofErr w:type="spellStart"/>
      <w:r w:rsidR="009D36E1">
        <w:rPr>
          <w:rFonts w:ascii="Garamond" w:hAnsi="Garamond"/>
        </w:rPr>
        <w:t>E</w:t>
      </w:r>
      <w:r>
        <w:rPr>
          <w:rFonts w:ascii="Garamond" w:hAnsi="Garamond"/>
        </w:rPr>
        <w:t>udaimonist</w:t>
      </w:r>
      <w:proofErr w:type="spellEnd"/>
      <w:r>
        <w:rPr>
          <w:rFonts w:ascii="Garamond" w:hAnsi="Garamond"/>
        </w:rPr>
        <w:t xml:space="preserve"> tradition does not </w:t>
      </w:r>
      <w:r w:rsidR="00D207B9">
        <w:rPr>
          <w:rFonts w:ascii="Garamond" w:hAnsi="Garamond"/>
        </w:rPr>
        <w:t xml:space="preserve">necessarily </w:t>
      </w:r>
      <w:r w:rsidR="00604737">
        <w:rPr>
          <w:rFonts w:ascii="Garamond" w:hAnsi="Garamond"/>
        </w:rPr>
        <w:t xml:space="preserve">provide a </w:t>
      </w:r>
      <w:r>
        <w:rPr>
          <w:rFonts w:ascii="Garamond" w:hAnsi="Garamond"/>
        </w:rPr>
        <w:t>distort</w:t>
      </w:r>
      <w:r w:rsidR="00604737">
        <w:rPr>
          <w:rFonts w:ascii="Garamond" w:hAnsi="Garamond"/>
        </w:rPr>
        <w:t xml:space="preserve">ing model of </w:t>
      </w:r>
      <w:r>
        <w:rPr>
          <w:rFonts w:ascii="Garamond" w:hAnsi="Garamond"/>
        </w:rPr>
        <w:t xml:space="preserve">moral investigation. </w:t>
      </w:r>
      <w:r w:rsidR="00A27F9D">
        <w:rPr>
          <w:rFonts w:ascii="Garamond" w:hAnsi="Garamond"/>
        </w:rPr>
        <w:t xml:space="preserve"> </w:t>
      </w:r>
      <w:r w:rsidR="00604737">
        <w:rPr>
          <w:rFonts w:ascii="Garamond" w:hAnsi="Garamond"/>
        </w:rPr>
        <w:t>W</w:t>
      </w:r>
      <w:r w:rsidR="00A27F9D">
        <w:rPr>
          <w:rFonts w:ascii="Garamond" w:hAnsi="Garamond"/>
        </w:rPr>
        <w:t xml:space="preserve">hen Mencius advises us to seek virtue in contentment, or when Aristotle tells us to </w:t>
      </w:r>
      <w:r w:rsidR="00135033">
        <w:rPr>
          <w:rFonts w:ascii="Garamond" w:hAnsi="Garamond"/>
        </w:rPr>
        <w:t>pursue</w:t>
      </w:r>
      <w:r w:rsidR="00A27F9D">
        <w:rPr>
          <w:rFonts w:ascii="Garamond" w:hAnsi="Garamond"/>
        </w:rPr>
        <w:t xml:space="preserve"> individual </w:t>
      </w:r>
      <w:r w:rsidR="00A27F9D" w:rsidRPr="00A27F9D">
        <w:rPr>
          <w:rFonts w:ascii="Garamond" w:hAnsi="Garamond"/>
          <w:i/>
        </w:rPr>
        <w:t>eudaimonia</w:t>
      </w:r>
      <w:r w:rsidR="00A27F9D">
        <w:rPr>
          <w:rFonts w:ascii="Garamond" w:hAnsi="Garamond"/>
        </w:rPr>
        <w:t xml:space="preserve">, they are not telling us to </w:t>
      </w:r>
      <w:r w:rsidR="00135033">
        <w:rPr>
          <w:rFonts w:ascii="Garamond" w:hAnsi="Garamond"/>
        </w:rPr>
        <w:t xml:space="preserve">achieve well-being </w:t>
      </w:r>
      <w:r w:rsidR="00135033">
        <w:rPr>
          <w:rFonts w:ascii="Garamond" w:hAnsi="Garamond"/>
          <w:i/>
        </w:rPr>
        <w:t>at the expense</w:t>
      </w:r>
      <w:r w:rsidR="00135033">
        <w:rPr>
          <w:rFonts w:ascii="Garamond" w:hAnsi="Garamond"/>
        </w:rPr>
        <w:t xml:space="preserve"> of others, in a way which guarantees our own relative social advantage.  While of course these historical views are embedded in aristocratic societies where only certain persons </w:t>
      </w:r>
      <w:r w:rsidR="00362A18">
        <w:rPr>
          <w:rFonts w:ascii="Garamond" w:hAnsi="Garamond"/>
        </w:rPr>
        <w:t xml:space="preserve">were permitted to </w:t>
      </w:r>
      <w:r w:rsidR="00135033">
        <w:rPr>
          <w:rFonts w:ascii="Garamond" w:hAnsi="Garamond"/>
        </w:rPr>
        <w:t xml:space="preserve">flourish in these terms, neo-Aristotelian and neo-Confucian models have easily shed this historical baggage </w:t>
      </w:r>
      <w:r w:rsidR="00135033">
        <w:rPr>
          <w:rFonts w:ascii="Garamond" w:hAnsi="Garamond"/>
        </w:rPr>
        <w:fldChar w:fldCharType="begin"/>
      </w:r>
      <w:r w:rsidR="009A096B">
        <w:rPr>
          <w:rFonts w:ascii="Garamond" w:hAnsi="Garamond"/>
        </w:rPr>
        <w:instrText xml:space="preserve"> ADDIN EN.CITE &lt;EndNote&gt;&lt;Cite&gt;&lt;Author&gt;Hursthouse&lt;/Author&gt;&lt;Year&gt;1999&lt;/Year&gt;&lt;RecNum&gt;3219&lt;/RecNum&gt;&lt;DisplayText&gt;(Hursthouse 1999; Angle 2009)&lt;/DisplayText&gt;&lt;record&gt;&lt;rec-number&gt;3219&lt;/rec-number&gt;&lt;foreign-keys&gt;&lt;key app="EN" db-id="ex22zdet2d5vf6eda0bp5sd1xtwspefa2rtr" timestamp="1464640669"&gt;3219&lt;/key&gt;&lt;/foreign-keys&gt;&lt;ref-type name="Journal Article"&gt;17&lt;/ref-type&gt;&lt;contributors&gt;&lt;authors&gt;&lt;author&gt;Hursthouse, Rosalind&lt;/author&gt;&lt;/authors&gt;&lt;/contributors&gt;&lt;titles&gt;&lt;title&gt;Virtue Ethics and Human Nature&lt;/title&gt;&lt;secondary-title&gt;Hume Studies&lt;/secondary-title&gt;&lt;/titles&gt;&lt;periodical&gt;&lt;full-title&gt;Hume Studies&lt;/full-title&gt;&lt;/periodical&gt;&lt;pages&gt;67-82&lt;/pages&gt;&lt;volume&gt;25&lt;/volume&gt;&lt;number&gt;1/2&lt;/number&gt;&lt;dates&gt;&lt;year&gt;1999&lt;/year&gt;&lt;pub-dates&gt;&lt;date&gt;1999&lt;/date&gt;&lt;/pub-dates&gt;&lt;/dates&gt;&lt;urls&gt;&lt;/urls&gt;&lt;/record&gt;&lt;/Cite&gt;&lt;Cite&gt;&lt;Author&gt;Angle&lt;/Author&gt;&lt;Year&gt;2009&lt;/Year&gt;&lt;RecNum&gt;10426&lt;/RecNum&gt;&lt;record&gt;&lt;rec-number&gt;10426&lt;/rec-number&gt;&lt;foreign-keys&gt;&lt;key app="EN" db-id="ex22zdet2d5vf6eda0bp5sd1xtwspefa2rtr" timestamp="1464640802"&gt;10426&lt;/key&gt;&lt;/foreign-keys&gt;&lt;ref-type name="Book"&gt;6&lt;/ref-type&gt;&lt;contributors&gt;&lt;authors&gt;&lt;author&gt;Angle, Stephen C.&lt;/author&gt;&lt;/authors&gt;&lt;/contributors&gt;&lt;titles&gt;&lt;title&gt;Sagehood: The Contemporary Significance of Neo-Confucian Philosophy&lt;/title&gt;&lt;/titles&gt;&lt;dates&gt;&lt;year&gt;2009&lt;/year&gt;&lt;pub-dates&gt;&lt;date&gt;2009&lt;/date&gt;&lt;/pub-dates&gt;&lt;/dates&gt;&lt;publisher&gt;Oxford University Press&lt;/publisher&gt;&lt;urls&gt;&lt;/urls&gt;&lt;/record&gt;&lt;/Cite&gt;&lt;/EndNote&gt;</w:instrText>
      </w:r>
      <w:r w:rsidR="00135033">
        <w:rPr>
          <w:rFonts w:ascii="Garamond" w:hAnsi="Garamond"/>
        </w:rPr>
        <w:fldChar w:fldCharType="separate"/>
      </w:r>
      <w:r w:rsidR="009A096B">
        <w:rPr>
          <w:rFonts w:ascii="Garamond" w:hAnsi="Garamond"/>
          <w:noProof/>
        </w:rPr>
        <w:t>(Hursthouse 1999; Angle 2009)</w:t>
      </w:r>
      <w:r w:rsidR="00135033">
        <w:rPr>
          <w:rFonts w:ascii="Garamond" w:hAnsi="Garamond"/>
        </w:rPr>
        <w:fldChar w:fldCharType="end"/>
      </w:r>
      <w:r w:rsidR="00135033">
        <w:rPr>
          <w:rFonts w:ascii="Garamond" w:hAnsi="Garamond"/>
        </w:rPr>
        <w:t xml:space="preserve">.  The kind of self-interest </w:t>
      </w:r>
      <w:r w:rsidR="009A3070">
        <w:rPr>
          <w:rFonts w:ascii="Garamond" w:hAnsi="Garamond"/>
        </w:rPr>
        <w:t xml:space="preserve">the </w:t>
      </w:r>
      <w:proofErr w:type="spellStart"/>
      <w:r w:rsidR="009D36E1">
        <w:rPr>
          <w:rFonts w:ascii="Garamond" w:hAnsi="Garamond"/>
        </w:rPr>
        <w:t>E</w:t>
      </w:r>
      <w:r w:rsidR="009A3070">
        <w:rPr>
          <w:rFonts w:ascii="Garamond" w:hAnsi="Garamond"/>
        </w:rPr>
        <w:t>udaimonist</w:t>
      </w:r>
      <w:proofErr w:type="spellEnd"/>
      <w:r w:rsidR="009A3070">
        <w:rPr>
          <w:rFonts w:ascii="Garamond" w:hAnsi="Garamond"/>
        </w:rPr>
        <w:t xml:space="preserve"> encourages us to pursue </w:t>
      </w:r>
      <w:r w:rsidR="00135033">
        <w:rPr>
          <w:rFonts w:ascii="Garamond" w:hAnsi="Garamond"/>
        </w:rPr>
        <w:t xml:space="preserve">is not </w:t>
      </w:r>
      <w:r w:rsidR="00604737">
        <w:rPr>
          <w:rFonts w:ascii="Garamond" w:hAnsi="Garamond"/>
        </w:rPr>
        <w:t xml:space="preserve">essentially </w:t>
      </w:r>
      <w:r w:rsidR="00135033">
        <w:rPr>
          <w:rFonts w:ascii="Garamond" w:hAnsi="Garamond"/>
        </w:rPr>
        <w:t xml:space="preserve">tied to </w:t>
      </w:r>
      <w:r w:rsidR="00E27328">
        <w:rPr>
          <w:rFonts w:ascii="Garamond" w:hAnsi="Garamond"/>
        </w:rPr>
        <w:t xml:space="preserve">relative </w:t>
      </w:r>
      <w:r w:rsidR="00135033">
        <w:rPr>
          <w:rFonts w:ascii="Garamond" w:hAnsi="Garamond"/>
        </w:rPr>
        <w:t>social inequality, and when we fall under its influence, we are therefore not falling afoul of (F</w:t>
      </w:r>
      <w:r w:rsidR="00AE116D">
        <w:rPr>
          <w:rFonts w:ascii="Garamond" w:hAnsi="Garamond"/>
        </w:rPr>
        <w:t>3</w:t>
      </w:r>
      <w:r w:rsidR="00135033">
        <w:rPr>
          <w:rFonts w:ascii="Garamond" w:hAnsi="Garamond"/>
        </w:rPr>
        <w:t>).</w:t>
      </w:r>
    </w:p>
    <w:p w14:paraId="085E1CBC" w14:textId="77777777" w:rsidR="006B4105" w:rsidRPr="00E55F88" w:rsidRDefault="006B4105" w:rsidP="00DA3A12">
      <w:pPr>
        <w:jc w:val="both"/>
        <w:rPr>
          <w:rFonts w:ascii="Garamond" w:hAnsi="Garamond"/>
        </w:rPr>
      </w:pPr>
    </w:p>
    <w:p w14:paraId="53355596" w14:textId="6B3126DF" w:rsidR="006E3E62" w:rsidRPr="00E55F88" w:rsidRDefault="00A7034D" w:rsidP="00380D49">
      <w:pPr>
        <w:spacing w:line="360" w:lineRule="auto"/>
        <w:jc w:val="both"/>
        <w:rPr>
          <w:rFonts w:ascii="Garamond" w:hAnsi="Garamond"/>
        </w:rPr>
      </w:pPr>
      <w:r w:rsidRPr="00E55F88">
        <w:rPr>
          <w:rFonts w:ascii="Garamond" w:hAnsi="Garamond"/>
        </w:rPr>
        <w:t xml:space="preserve">In sum, </w:t>
      </w:r>
      <w:r w:rsidR="00394B65">
        <w:rPr>
          <w:rFonts w:ascii="Garamond" w:hAnsi="Garamond"/>
        </w:rPr>
        <w:t>self-interest distorts moral belief</w:t>
      </w:r>
      <w:r w:rsidR="003828CF">
        <w:rPr>
          <w:rFonts w:ascii="Garamond" w:hAnsi="Garamond"/>
        </w:rPr>
        <w:t xml:space="preserve"> when it positively influences the belief </w:t>
      </w:r>
      <w:r w:rsidR="003828CF">
        <w:rPr>
          <w:rFonts w:ascii="Garamond" w:hAnsi="Garamond"/>
          <w:i/>
        </w:rPr>
        <w:t>that</w:t>
      </w:r>
      <w:r w:rsidR="003828CF">
        <w:rPr>
          <w:rFonts w:ascii="Garamond" w:hAnsi="Garamond"/>
        </w:rPr>
        <w:t xml:space="preserve"> an agent’s own comparative self-interest ought to </w:t>
      </w:r>
      <w:r w:rsidR="000434EB">
        <w:rPr>
          <w:rFonts w:ascii="Garamond" w:hAnsi="Garamond"/>
        </w:rPr>
        <w:t xml:space="preserve">exist or </w:t>
      </w:r>
      <w:r w:rsidR="003828CF">
        <w:rPr>
          <w:rFonts w:ascii="Garamond" w:hAnsi="Garamond"/>
        </w:rPr>
        <w:t>persist</w:t>
      </w:r>
      <w:r w:rsidR="00394B65">
        <w:rPr>
          <w:rFonts w:ascii="Garamond" w:hAnsi="Garamond"/>
        </w:rPr>
        <w:t xml:space="preserve">. At the individual level, a person’s belief </w:t>
      </w:r>
      <w:r w:rsidR="00394B65">
        <w:rPr>
          <w:rFonts w:ascii="Garamond" w:hAnsi="Garamond"/>
          <w:i/>
        </w:rPr>
        <w:t>that</w:t>
      </w:r>
      <w:r w:rsidR="00394B65">
        <w:rPr>
          <w:rFonts w:ascii="Garamond" w:hAnsi="Garamond"/>
        </w:rPr>
        <w:t xml:space="preserve"> they deserve some relative social advantage is unjustified if it is principally explained by the </w:t>
      </w:r>
      <w:r w:rsidR="00F81E0D">
        <w:rPr>
          <w:rFonts w:ascii="Garamond" w:hAnsi="Garamond"/>
        </w:rPr>
        <w:t xml:space="preserve">advantage itself. </w:t>
      </w:r>
      <w:r w:rsidR="00F15112">
        <w:rPr>
          <w:rFonts w:ascii="Garamond" w:hAnsi="Garamond"/>
        </w:rPr>
        <w:t>Moreover,</w:t>
      </w:r>
      <w:r w:rsidR="00F81E0D">
        <w:rPr>
          <w:rFonts w:ascii="Garamond" w:hAnsi="Garamond"/>
        </w:rPr>
        <w:t xml:space="preserve"> </w:t>
      </w:r>
      <w:r w:rsidR="001E3CA3">
        <w:rPr>
          <w:rFonts w:ascii="Garamond" w:hAnsi="Garamond"/>
        </w:rPr>
        <w:t xml:space="preserve">at the group level, </w:t>
      </w:r>
      <w:r w:rsidR="00F81E0D">
        <w:rPr>
          <w:rFonts w:ascii="Garamond" w:hAnsi="Garamond"/>
        </w:rPr>
        <w:t xml:space="preserve">our beliefs can be unjustified when we are caught up in larger ideological systems which have roughly the same </w:t>
      </w:r>
      <w:r w:rsidR="00D839BB">
        <w:rPr>
          <w:rFonts w:ascii="Garamond" w:hAnsi="Garamond"/>
        </w:rPr>
        <w:t xml:space="preserve">functional </w:t>
      </w:r>
      <w:r w:rsidR="00F81E0D">
        <w:rPr>
          <w:rFonts w:ascii="Garamond" w:hAnsi="Garamond"/>
        </w:rPr>
        <w:t>structure</w:t>
      </w:r>
      <w:r w:rsidR="00AD5790">
        <w:rPr>
          <w:rFonts w:ascii="Garamond" w:hAnsi="Garamond"/>
        </w:rPr>
        <w:t>.</w:t>
      </w:r>
      <w:r w:rsidRPr="00E55F88">
        <w:rPr>
          <w:rFonts w:ascii="Garamond" w:hAnsi="Garamond"/>
        </w:rPr>
        <w:t xml:space="preserve"> </w:t>
      </w:r>
    </w:p>
    <w:p w14:paraId="48FD8809" w14:textId="77777777" w:rsidR="00A7034D" w:rsidRPr="00E55F88" w:rsidRDefault="00A7034D" w:rsidP="00DA3A12">
      <w:pPr>
        <w:jc w:val="both"/>
        <w:rPr>
          <w:rFonts w:ascii="Garamond" w:hAnsi="Garamond"/>
        </w:rPr>
      </w:pPr>
    </w:p>
    <w:p w14:paraId="0EAEA22E" w14:textId="77777777" w:rsidR="000E6C8C" w:rsidRPr="00E55F88" w:rsidRDefault="000E6C8C" w:rsidP="00DA3A12">
      <w:pPr>
        <w:jc w:val="both"/>
        <w:rPr>
          <w:rFonts w:ascii="Garamond" w:hAnsi="Garamond"/>
        </w:rPr>
      </w:pPr>
    </w:p>
    <w:p w14:paraId="1A5FD2BA" w14:textId="6443234E" w:rsidR="004A403D" w:rsidRPr="004A403D" w:rsidRDefault="003B244C" w:rsidP="00DA3A12">
      <w:pPr>
        <w:jc w:val="both"/>
        <w:rPr>
          <w:rFonts w:ascii="Garamond" w:hAnsi="Garamond"/>
          <w:b/>
        </w:rPr>
      </w:pPr>
      <w:r>
        <w:rPr>
          <w:rFonts w:ascii="Garamond" w:hAnsi="Garamond"/>
          <w:b/>
        </w:rPr>
        <w:t xml:space="preserve">Moral </w:t>
      </w:r>
      <w:r w:rsidR="004A403D" w:rsidRPr="004A403D">
        <w:rPr>
          <w:rFonts w:ascii="Garamond" w:hAnsi="Garamond"/>
          <w:b/>
        </w:rPr>
        <w:t>Disagreement and the Global Poor</w:t>
      </w:r>
      <w:r w:rsidR="00506523">
        <w:rPr>
          <w:rFonts w:ascii="Garamond" w:hAnsi="Garamond"/>
          <w:b/>
        </w:rPr>
        <w:t>, Again</w:t>
      </w:r>
    </w:p>
    <w:p w14:paraId="2156B65A" w14:textId="78FD246F" w:rsidR="004A403D" w:rsidRDefault="004A403D" w:rsidP="00DA3A12">
      <w:pPr>
        <w:jc w:val="both"/>
        <w:rPr>
          <w:rFonts w:ascii="Garamond" w:hAnsi="Garamond"/>
        </w:rPr>
      </w:pPr>
    </w:p>
    <w:p w14:paraId="226BAFEF" w14:textId="6708E5A8" w:rsidR="004A403D" w:rsidRDefault="00143625" w:rsidP="00380D49">
      <w:pPr>
        <w:spacing w:line="360" w:lineRule="auto"/>
        <w:jc w:val="both"/>
        <w:rPr>
          <w:rFonts w:ascii="Garamond" w:hAnsi="Garamond"/>
        </w:rPr>
      </w:pPr>
      <w:r>
        <w:rPr>
          <w:rFonts w:ascii="Garamond" w:hAnsi="Garamond"/>
        </w:rPr>
        <w:t>Suppose</w:t>
      </w:r>
      <w:r w:rsidR="004C7B71">
        <w:rPr>
          <w:rFonts w:ascii="Garamond" w:hAnsi="Garamond"/>
        </w:rPr>
        <w:t xml:space="preserve"> this idea is correct, how can it be applied?  Specifically, given that the total prohibition against self-interest arose in debates over our obligations to the global poor and over the significance of moral disagreement, </w:t>
      </w:r>
      <w:r w:rsidR="00BF1348">
        <w:rPr>
          <w:rFonts w:ascii="Garamond" w:hAnsi="Garamond"/>
        </w:rPr>
        <w:t xml:space="preserve">does my </w:t>
      </w:r>
      <w:r w:rsidR="001E1D56">
        <w:rPr>
          <w:rFonts w:ascii="Garamond" w:hAnsi="Garamond"/>
        </w:rPr>
        <w:t>principle</w:t>
      </w:r>
      <w:r w:rsidR="00BF1348">
        <w:rPr>
          <w:rFonts w:ascii="Garamond" w:hAnsi="Garamond"/>
        </w:rPr>
        <w:t xml:space="preserve"> have anything to say about those debates?</w:t>
      </w:r>
    </w:p>
    <w:p w14:paraId="00DF4919" w14:textId="11040413" w:rsidR="00BF1348" w:rsidRDefault="00BF1348" w:rsidP="00380D49">
      <w:pPr>
        <w:spacing w:line="360" w:lineRule="auto"/>
        <w:jc w:val="both"/>
        <w:rPr>
          <w:rFonts w:ascii="Garamond" w:hAnsi="Garamond"/>
        </w:rPr>
      </w:pPr>
    </w:p>
    <w:p w14:paraId="64EF6C70" w14:textId="6D44CE50" w:rsidR="00AD5790" w:rsidRDefault="002B610B" w:rsidP="00380D49">
      <w:pPr>
        <w:spacing w:line="360" w:lineRule="auto"/>
        <w:jc w:val="both"/>
        <w:rPr>
          <w:rFonts w:ascii="Garamond" w:hAnsi="Garamond"/>
        </w:rPr>
      </w:pPr>
      <w:r>
        <w:rPr>
          <w:rFonts w:ascii="Garamond" w:hAnsi="Garamond"/>
        </w:rPr>
        <w:t>At first</w:t>
      </w:r>
      <w:r w:rsidR="00E305EA">
        <w:rPr>
          <w:rFonts w:ascii="Garamond" w:hAnsi="Garamond"/>
        </w:rPr>
        <w:t xml:space="preserve"> glance</w:t>
      </w:r>
      <w:r>
        <w:rPr>
          <w:rFonts w:ascii="Garamond" w:hAnsi="Garamond"/>
        </w:rPr>
        <w:t>, t</w:t>
      </w:r>
      <w:r w:rsidR="00BF1348">
        <w:rPr>
          <w:rFonts w:ascii="Garamond" w:hAnsi="Garamond"/>
        </w:rPr>
        <w:t xml:space="preserve">he answer </w:t>
      </w:r>
      <w:r>
        <w:rPr>
          <w:rFonts w:ascii="Garamond" w:hAnsi="Garamond"/>
        </w:rPr>
        <w:t>looks to be</w:t>
      </w:r>
      <w:r w:rsidR="00BF1348">
        <w:rPr>
          <w:rFonts w:ascii="Garamond" w:hAnsi="Garamond"/>
        </w:rPr>
        <w:t xml:space="preserve"> </w:t>
      </w:r>
      <w:r w:rsidR="002F5215">
        <w:rPr>
          <w:rFonts w:ascii="Garamond" w:hAnsi="Garamond"/>
        </w:rPr>
        <w:t>straightforward</w:t>
      </w:r>
      <w:r w:rsidR="00BF1348">
        <w:rPr>
          <w:rFonts w:ascii="Garamond" w:hAnsi="Garamond"/>
        </w:rPr>
        <w:t xml:space="preserve">.  </w:t>
      </w:r>
      <w:r w:rsidR="006465BA">
        <w:rPr>
          <w:rFonts w:ascii="Garamond" w:hAnsi="Garamond"/>
        </w:rPr>
        <w:t xml:space="preserve">Consider the debate over our obligations to distant, suffering strangers.  </w:t>
      </w:r>
      <w:r w:rsidR="00F954F1">
        <w:rPr>
          <w:rFonts w:ascii="Garamond" w:hAnsi="Garamond"/>
        </w:rPr>
        <w:t>As Enoch notes, m</w:t>
      </w:r>
      <w:r w:rsidR="006465BA">
        <w:rPr>
          <w:rFonts w:ascii="Garamond" w:hAnsi="Garamond"/>
        </w:rPr>
        <w:t>any people do seem to believe</w:t>
      </w:r>
      <w:r w:rsidR="00F954F1">
        <w:rPr>
          <w:rFonts w:ascii="Garamond" w:hAnsi="Garamond"/>
        </w:rPr>
        <w:t xml:space="preserve"> that</w:t>
      </w:r>
    </w:p>
    <w:p w14:paraId="751B2B02" w14:textId="77777777" w:rsidR="00AD5790" w:rsidRDefault="00AD5790" w:rsidP="00DA3A12">
      <w:pPr>
        <w:jc w:val="both"/>
        <w:rPr>
          <w:rFonts w:ascii="Garamond" w:hAnsi="Garamond"/>
        </w:rPr>
      </w:pPr>
    </w:p>
    <w:p w14:paraId="3448FBAC" w14:textId="478173BB" w:rsidR="00AD5790" w:rsidRDefault="006465BA" w:rsidP="008E77A3">
      <w:pPr>
        <w:ind w:left="1440" w:hanging="720"/>
        <w:jc w:val="both"/>
        <w:rPr>
          <w:rFonts w:ascii="Garamond" w:hAnsi="Garamond"/>
        </w:rPr>
      </w:pPr>
      <w:r>
        <w:rPr>
          <w:rFonts w:ascii="Garamond" w:hAnsi="Garamond"/>
        </w:rPr>
        <w:t>(MB)</w:t>
      </w:r>
      <w:r w:rsidR="008E77A3">
        <w:rPr>
          <w:rFonts w:ascii="Garamond" w:hAnsi="Garamond"/>
        </w:rPr>
        <w:tab/>
      </w:r>
      <w:r w:rsidR="00AD5790">
        <w:rPr>
          <w:rFonts w:ascii="Garamond" w:hAnsi="Garamond"/>
        </w:rPr>
        <w:t>agents ought to be able to prioritize the welfare of themselves and their loved ones, and as such the well-off</w:t>
      </w:r>
      <w:r>
        <w:rPr>
          <w:rFonts w:ascii="Garamond" w:hAnsi="Garamond"/>
        </w:rPr>
        <w:t xml:space="preserve"> aren’t </w:t>
      </w:r>
      <w:r>
        <w:rPr>
          <w:rFonts w:ascii="Garamond" w:hAnsi="Garamond"/>
          <w:i/>
        </w:rPr>
        <w:t>required</w:t>
      </w:r>
      <w:r>
        <w:rPr>
          <w:rFonts w:ascii="Garamond" w:hAnsi="Garamond"/>
        </w:rPr>
        <w:t xml:space="preserve"> to donate significant time, </w:t>
      </w:r>
      <w:proofErr w:type="gramStart"/>
      <w:r>
        <w:rPr>
          <w:rFonts w:ascii="Garamond" w:hAnsi="Garamond"/>
        </w:rPr>
        <w:t>money</w:t>
      </w:r>
      <w:proofErr w:type="gramEnd"/>
      <w:r>
        <w:rPr>
          <w:rFonts w:ascii="Garamond" w:hAnsi="Garamond"/>
        </w:rPr>
        <w:t xml:space="preserve"> or resources to these persons.</w:t>
      </w:r>
    </w:p>
    <w:p w14:paraId="7E6F3A7C" w14:textId="77777777" w:rsidR="00AD5790" w:rsidRDefault="00AD5790" w:rsidP="00AD5790">
      <w:pPr>
        <w:ind w:left="720"/>
        <w:jc w:val="both"/>
        <w:rPr>
          <w:rFonts w:ascii="Garamond" w:hAnsi="Garamond"/>
        </w:rPr>
      </w:pPr>
    </w:p>
    <w:p w14:paraId="621D0506" w14:textId="397D4CED" w:rsidR="00BF1348" w:rsidRDefault="006465BA" w:rsidP="00DA3A12">
      <w:pPr>
        <w:jc w:val="both"/>
        <w:rPr>
          <w:rFonts w:ascii="Garamond" w:hAnsi="Garamond"/>
        </w:rPr>
      </w:pPr>
      <w:r>
        <w:rPr>
          <w:rFonts w:ascii="Garamond" w:hAnsi="Garamond"/>
        </w:rPr>
        <w:t>And, in this case</w:t>
      </w:r>
      <w:r w:rsidR="00A055F5">
        <w:rPr>
          <w:rFonts w:ascii="Garamond" w:hAnsi="Garamond"/>
        </w:rPr>
        <w:t xml:space="preserve">, it </w:t>
      </w:r>
      <w:r w:rsidR="00AD5790">
        <w:rPr>
          <w:rFonts w:ascii="Garamond" w:hAnsi="Garamond"/>
        </w:rPr>
        <w:t xml:space="preserve">can </w:t>
      </w:r>
      <w:r w:rsidR="00A055F5">
        <w:rPr>
          <w:rFonts w:ascii="Garamond" w:hAnsi="Garamond"/>
        </w:rPr>
        <w:t>look like</w:t>
      </w:r>
      <w:r>
        <w:rPr>
          <w:rFonts w:ascii="Garamond" w:hAnsi="Garamond"/>
        </w:rPr>
        <w:t>:</w:t>
      </w:r>
    </w:p>
    <w:p w14:paraId="61A822F9" w14:textId="0A529D07" w:rsidR="006465BA" w:rsidRDefault="006465BA" w:rsidP="00DA3A12">
      <w:pPr>
        <w:jc w:val="both"/>
        <w:rPr>
          <w:rFonts w:ascii="Garamond" w:hAnsi="Garamond"/>
        </w:rPr>
      </w:pPr>
    </w:p>
    <w:p w14:paraId="1E5EBE9B" w14:textId="3A4F2D19" w:rsidR="006465BA" w:rsidRDefault="006465BA" w:rsidP="006465BA">
      <w:pPr>
        <w:pStyle w:val="ListParagraph"/>
        <w:numPr>
          <w:ilvl w:val="0"/>
          <w:numId w:val="8"/>
        </w:numPr>
        <w:jc w:val="both"/>
        <w:rPr>
          <w:rFonts w:ascii="Garamond" w:hAnsi="Garamond"/>
        </w:rPr>
      </w:pPr>
      <w:r>
        <w:rPr>
          <w:rFonts w:ascii="Garamond" w:hAnsi="Garamond"/>
        </w:rPr>
        <w:t xml:space="preserve">Given the way the world </w:t>
      </w:r>
      <w:r w:rsidR="008018F1">
        <w:rPr>
          <w:rFonts w:ascii="Garamond" w:hAnsi="Garamond"/>
        </w:rPr>
        <w:t xml:space="preserve">normally </w:t>
      </w:r>
      <w:r>
        <w:rPr>
          <w:rFonts w:ascii="Garamond" w:hAnsi="Garamond"/>
        </w:rPr>
        <w:t xml:space="preserve">is, </w:t>
      </w:r>
      <w:r w:rsidR="006A36AC">
        <w:rPr>
          <w:rFonts w:ascii="Garamond" w:hAnsi="Garamond"/>
        </w:rPr>
        <w:t>(</w:t>
      </w:r>
      <w:r>
        <w:rPr>
          <w:rFonts w:ascii="Garamond" w:hAnsi="Garamond"/>
        </w:rPr>
        <w:t>MB</w:t>
      </w:r>
      <w:r w:rsidR="006A36AC">
        <w:rPr>
          <w:rFonts w:ascii="Garamond" w:hAnsi="Garamond"/>
        </w:rPr>
        <w:t>)</w:t>
      </w:r>
      <w:r>
        <w:rPr>
          <w:rFonts w:ascii="Garamond" w:hAnsi="Garamond"/>
        </w:rPr>
        <w:t xml:space="preserve"> rationalizes a certain social inequality; </w:t>
      </w:r>
      <w:r w:rsidR="00F954F1">
        <w:rPr>
          <w:rFonts w:ascii="Garamond" w:hAnsi="Garamond"/>
        </w:rPr>
        <w:t>some</w:t>
      </w:r>
      <w:r>
        <w:rPr>
          <w:rFonts w:ascii="Garamond" w:hAnsi="Garamond"/>
        </w:rPr>
        <w:t xml:space="preserve"> have resources while others do not.  And,</w:t>
      </w:r>
    </w:p>
    <w:p w14:paraId="326CADF0" w14:textId="3433B30A" w:rsidR="006465BA" w:rsidRDefault="006465BA" w:rsidP="006465BA">
      <w:pPr>
        <w:pStyle w:val="ListParagraph"/>
        <w:numPr>
          <w:ilvl w:val="0"/>
          <w:numId w:val="8"/>
        </w:numPr>
        <w:jc w:val="both"/>
        <w:rPr>
          <w:rFonts w:ascii="Garamond" w:hAnsi="Garamond"/>
        </w:rPr>
      </w:pPr>
      <w:r>
        <w:rPr>
          <w:rFonts w:ascii="Garamond" w:hAnsi="Garamond"/>
        </w:rPr>
        <w:t xml:space="preserve">The wide acceptance of </w:t>
      </w:r>
      <w:r w:rsidR="006A36AC">
        <w:rPr>
          <w:rFonts w:ascii="Garamond" w:hAnsi="Garamond"/>
        </w:rPr>
        <w:t>(</w:t>
      </w:r>
      <w:r>
        <w:rPr>
          <w:rFonts w:ascii="Garamond" w:hAnsi="Garamond"/>
        </w:rPr>
        <w:t>MB</w:t>
      </w:r>
      <w:r w:rsidR="006A36AC">
        <w:rPr>
          <w:rFonts w:ascii="Garamond" w:hAnsi="Garamond"/>
        </w:rPr>
        <w:t>)</w:t>
      </w:r>
      <w:r>
        <w:rPr>
          <w:rFonts w:ascii="Garamond" w:hAnsi="Garamond"/>
        </w:rPr>
        <w:t xml:space="preserve"> helps to maintain this same inequality</w:t>
      </w:r>
      <w:r w:rsidR="008813A0">
        <w:rPr>
          <w:rFonts w:ascii="Garamond" w:hAnsi="Garamond"/>
        </w:rPr>
        <w:t>, disproportionately benefiting those with resources</w:t>
      </w:r>
      <w:r>
        <w:rPr>
          <w:rFonts w:ascii="Garamond" w:hAnsi="Garamond"/>
        </w:rPr>
        <w:t>.</w:t>
      </w:r>
    </w:p>
    <w:p w14:paraId="3702DBFC" w14:textId="5A54FC6E" w:rsidR="006465BA" w:rsidRDefault="006465BA" w:rsidP="006465BA">
      <w:pPr>
        <w:jc w:val="both"/>
        <w:rPr>
          <w:rFonts w:ascii="Garamond" w:hAnsi="Garamond"/>
        </w:rPr>
      </w:pPr>
    </w:p>
    <w:p w14:paraId="0964ED58" w14:textId="212F5F73" w:rsidR="006465BA" w:rsidRDefault="006465BA" w:rsidP="00380D49">
      <w:pPr>
        <w:spacing w:line="360" w:lineRule="auto"/>
        <w:jc w:val="both"/>
        <w:rPr>
          <w:rFonts w:ascii="Garamond" w:hAnsi="Garamond"/>
        </w:rPr>
      </w:pPr>
      <w:r>
        <w:rPr>
          <w:rFonts w:ascii="Garamond" w:hAnsi="Garamond"/>
        </w:rPr>
        <w:t xml:space="preserve">Wilson </w:t>
      </w:r>
      <w:r w:rsidR="00AD5790">
        <w:rPr>
          <w:rFonts w:ascii="Garamond" w:hAnsi="Garamond"/>
        </w:rPr>
        <w:t>suspected</w:t>
      </w:r>
      <w:r>
        <w:rPr>
          <w:rFonts w:ascii="Garamond" w:hAnsi="Garamond"/>
        </w:rPr>
        <w:t xml:space="preserve"> as much, and these were precisely the observations which drove her critique</w:t>
      </w:r>
      <w:r w:rsidR="00AD5790">
        <w:rPr>
          <w:rFonts w:ascii="Garamond" w:hAnsi="Garamond"/>
        </w:rPr>
        <w:t xml:space="preserve"> of demandingness arguments</w:t>
      </w:r>
      <w:r>
        <w:rPr>
          <w:rFonts w:ascii="Garamond" w:hAnsi="Garamond"/>
        </w:rPr>
        <w:t>.</w:t>
      </w:r>
      <w:r w:rsidR="00A763B2">
        <w:rPr>
          <w:rFonts w:ascii="Garamond" w:hAnsi="Garamond"/>
        </w:rPr>
        <w:t xml:space="preserve"> </w:t>
      </w:r>
      <w:proofErr w:type="gramStart"/>
      <w:r w:rsidR="00A763B2">
        <w:rPr>
          <w:rFonts w:ascii="Garamond" w:hAnsi="Garamond"/>
        </w:rPr>
        <w:t>So</w:t>
      </w:r>
      <w:proofErr w:type="gramEnd"/>
      <w:r w:rsidR="00A763B2">
        <w:rPr>
          <w:rFonts w:ascii="Garamond" w:hAnsi="Garamond"/>
        </w:rPr>
        <w:t xml:space="preserve"> my model </w:t>
      </w:r>
      <w:r w:rsidR="00D475C8">
        <w:rPr>
          <w:rFonts w:ascii="Garamond" w:hAnsi="Garamond"/>
        </w:rPr>
        <w:t xml:space="preserve">might </w:t>
      </w:r>
      <w:r w:rsidR="00A763B2">
        <w:rPr>
          <w:rFonts w:ascii="Garamond" w:hAnsi="Garamond"/>
        </w:rPr>
        <w:t xml:space="preserve">seem to </w:t>
      </w:r>
      <w:r w:rsidR="00F954F1">
        <w:rPr>
          <w:rFonts w:ascii="Garamond" w:hAnsi="Garamond"/>
        </w:rPr>
        <w:t xml:space="preserve">support her critique, </w:t>
      </w:r>
      <w:r w:rsidR="00A763B2">
        <w:rPr>
          <w:rFonts w:ascii="Garamond" w:hAnsi="Garamond"/>
        </w:rPr>
        <w:t>apply</w:t>
      </w:r>
      <w:r w:rsidR="00F954F1">
        <w:rPr>
          <w:rFonts w:ascii="Garamond" w:hAnsi="Garamond"/>
        </w:rPr>
        <w:t>ing</w:t>
      </w:r>
      <w:r w:rsidR="00A763B2">
        <w:rPr>
          <w:rFonts w:ascii="Garamond" w:hAnsi="Garamond"/>
        </w:rPr>
        <w:t xml:space="preserve"> to this case in just the way that the </w:t>
      </w:r>
      <w:r w:rsidR="00F954F1">
        <w:rPr>
          <w:rFonts w:ascii="Garamond" w:hAnsi="Garamond"/>
        </w:rPr>
        <w:t>broader</w:t>
      </w:r>
      <w:r w:rsidR="00A763B2">
        <w:rPr>
          <w:rFonts w:ascii="Garamond" w:hAnsi="Garamond"/>
        </w:rPr>
        <w:t xml:space="preserve"> principle, DSI, does.</w:t>
      </w:r>
      <w:r>
        <w:rPr>
          <w:rFonts w:ascii="Garamond" w:hAnsi="Garamond"/>
        </w:rPr>
        <w:t xml:space="preserve"> Moreover, </w:t>
      </w:r>
      <w:r w:rsidR="00F954F1">
        <w:rPr>
          <w:rFonts w:ascii="Garamond" w:hAnsi="Garamond"/>
        </w:rPr>
        <w:t xml:space="preserve">we may notice that </w:t>
      </w:r>
      <w:r>
        <w:rPr>
          <w:rFonts w:ascii="Garamond" w:hAnsi="Garamond"/>
        </w:rPr>
        <w:t>this pattern has</w:t>
      </w:r>
      <w:r w:rsidR="00E305EA">
        <w:rPr>
          <w:rFonts w:ascii="Garamond" w:hAnsi="Garamond"/>
        </w:rPr>
        <w:t xml:space="preserve"> </w:t>
      </w:r>
      <w:r>
        <w:rPr>
          <w:rFonts w:ascii="Garamond" w:hAnsi="Garamond"/>
        </w:rPr>
        <w:t xml:space="preserve">repeated itself throughout history: widely held moral beliefs have often both rationalized and helped to maintain </w:t>
      </w:r>
      <w:r w:rsidR="00E305EA">
        <w:rPr>
          <w:rFonts w:ascii="Garamond" w:hAnsi="Garamond"/>
        </w:rPr>
        <w:t xml:space="preserve">one and the same </w:t>
      </w:r>
      <w:r>
        <w:rPr>
          <w:rFonts w:ascii="Garamond" w:hAnsi="Garamond"/>
        </w:rPr>
        <w:t xml:space="preserve">social inequality.  </w:t>
      </w:r>
      <w:proofErr w:type="gramStart"/>
      <w:r w:rsidR="008E77A3">
        <w:rPr>
          <w:rFonts w:ascii="Garamond" w:hAnsi="Garamond"/>
        </w:rPr>
        <w:t>Thus</w:t>
      </w:r>
      <w:proofErr w:type="gramEnd"/>
      <w:r>
        <w:rPr>
          <w:rFonts w:ascii="Garamond" w:hAnsi="Garamond"/>
        </w:rPr>
        <w:t xml:space="preserve"> when we turn to the problem of moral disagreement, </w:t>
      </w:r>
      <w:r w:rsidR="00A763B2">
        <w:rPr>
          <w:rFonts w:ascii="Garamond" w:hAnsi="Garamond"/>
        </w:rPr>
        <w:t xml:space="preserve">it looks like </w:t>
      </w:r>
      <w:r>
        <w:rPr>
          <w:rFonts w:ascii="Garamond" w:hAnsi="Garamond"/>
        </w:rPr>
        <w:t>objectivists</w:t>
      </w:r>
      <w:r w:rsidR="008813A0">
        <w:rPr>
          <w:rFonts w:ascii="Garamond" w:hAnsi="Garamond"/>
        </w:rPr>
        <w:t xml:space="preserve"> can take equal comfort, since a great deal of moral belief looks like it </w:t>
      </w:r>
      <w:r w:rsidR="008813A0">
        <w:rPr>
          <w:rFonts w:ascii="Garamond" w:hAnsi="Garamond"/>
          <w:i/>
        </w:rPr>
        <w:t>has</w:t>
      </w:r>
      <w:r w:rsidR="008813A0">
        <w:rPr>
          <w:rFonts w:ascii="Garamond" w:hAnsi="Garamond"/>
        </w:rPr>
        <w:t xml:space="preserve"> been distorted</w:t>
      </w:r>
      <w:r w:rsidR="00CE225B">
        <w:rPr>
          <w:rFonts w:ascii="Garamond" w:hAnsi="Garamond"/>
        </w:rPr>
        <w:t xml:space="preserve"> by self-interest</w:t>
      </w:r>
      <w:r w:rsidR="008813A0">
        <w:rPr>
          <w:rFonts w:ascii="Garamond" w:hAnsi="Garamond"/>
        </w:rPr>
        <w:t>.</w:t>
      </w:r>
      <w:r>
        <w:rPr>
          <w:rFonts w:ascii="Garamond" w:hAnsi="Garamond"/>
        </w:rPr>
        <w:t xml:space="preserve"> </w:t>
      </w:r>
      <w:r w:rsidR="00AD5790">
        <w:rPr>
          <w:rFonts w:ascii="Garamond" w:hAnsi="Garamond"/>
        </w:rPr>
        <w:t xml:space="preserve"> Has my refinement turned out to be of no real philosophical interest?</w:t>
      </w:r>
    </w:p>
    <w:p w14:paraId="72DA2052" w14:textId="2DF8CB15" w:rsidR="008813A0" w:rsidRPr="00F448CA" w:rsidRDefault="008813A0" w:rsidP="00380D49">
      <w:pPr>
        <w:spacing w:line="360" w:lineRule="auto"/>
        <w:jc w:val="both"/>
        <w:rPr>
          <w:rFonts w:ascii="Garamond" w:hAnsi="Garamond"/>
          <w:b/>
          <w:bCs/>
        </w:rPr>
      </w:pPr>
    </w:p>
    <w:p w14:paraId="3C6D9456" w14:textId="510B4719" w:rsidR="00A055F5" w:rsidRPr="001310DB" w:rsidRDefault="00E305EA" w:rsidP="00380D49">
      <w:pPr>
        <w:spacing w:line="360" w:lineRule="auto"/>
        <w:jc w:val="both"/>
        <w:rPr>
          <w:rFonts w:ascii="Garamond" w:hAnsi="Garamond"/>
        </w:rPr>
      </w:pPr>
      <w:r w:rsidRPr="001310DB">
        <w:rPr>
          <w:rFonts w:ascii="Garamond" w:hAnsi="Garamond"/>
        </w:rPr>
        <w:t xml:space="preserve">As you might guess, I don’t think </w:t>
      </w:r>
      <w:r w:rsidR="00F77877" w:rsidRPr="001310DB">
        <w:rPr>
          <w:rFonts w:ascii="Garamond" w:hAnsi="Garamond"/>
        </w:rPr>
        <w:t xml:space="preserve">this is </w:t>
      </w:r>
      <w:r w:rsidRPr="001310DB">
        <w:rPr>
          <w:rFonts w:ascii="Garamond" w:hAnsi="Garamond"/>
        </w:rPr>
        <w:t>so</w:t>
      </w:r>
      <w:r w:rsidR="001310DB" w:rsidRPr="001310DB">
        <w:rPr>
          <w:rFonts w:ascii="Garamond" w:hAnsi="Garamond"/>
        </w:rPr>
        <w:t xml:space="preserve">, </w:t>
      </w:r>
      <w:r w:rsidRPr="001310DB">
        <w:rPr>
          <w:rFonts w:ascii="Garamond" w:hAnsi="Garamond"/>
        </w:rPr>
        <w:t>because in fact (F</w:t>
      </w:r>
      <w:r w:rsidR="00AE116D">
        <w:rPr>
          <w:rFonts w:ascii="Garamond" w:hAnsi="Garamond"/>
        </w:rPr>
        <w:t>3</w:t>
      </w:r>
      <w:r w:rsidRPr="001310DB">
        <w:rPr>
          <w:rFonts w:ascii="Garamond" w:hAnsi="Garamond"/>
        </w:rPr>
        <w:t xml:space="preserve">) does </w:t>
      </w:r>
      <w:r w:rsidRPr="001310DB">
        <w:rPr>
          <w:rFonts w:ascii="Garamond" w:hAnsi="Garamond"/>
          <w:i/>
        </w:rPr>
        <w:t>not</w:t>
      </w:r>
      <w:r w:rsidRPr="001310DB">
        <w:rPr>
          <w:rFonts w:ascii="Garamond" w:hAnsi="Garamond"/>
        </w:rPr>
        <w:t xml:space="preserve"> support these conclusions.</w:t>
      </w:r>
      <w:r w:rsidR="00CF1E2E" w:rsidRPr="001310DB">
        <w:rPr>
          <w:rFonts w:ascii="Garamond" w:hAnsi="Garamond"/>
        </w:rPr>
        <w:t xml:space="preserve"> Recall that (F</w:t>
      </w:r>
      <w:r w:rsidR="00AE116D">
        <w:rPr>
          <w:rFonts w:ascii="Garamond" w:hAnsi="Garamond"/>
        </w:rPr>
        <w:t>3</w:t>
      </w:r>
      <w:r w:rsidR="00CF1E2E" w:rsidRPr="001310DB">
        <w:rPr>
          <w:rFonts w:ascii="Garamond" w:hAnsi="Garamond"/>
        </w:rPr>
        <w:t xml:space="preserve">) requires that the relevant moral belief must </w:t>
      </w:r>
      <w:r w:rsidR="0078795E" w:rsidRPr="001310DB">
        <w:rPr>
          <w:rFonts w:ascii="Garamond" w:hAnsi="Garamond"/>
        </w:rPr>
        <w:t>directly</w:t>
      </w:r>
      <w:r w:rsidR="00CF1E2E" w:rsidRPr="001310DB">
        <w:rPr>
          <w:rFonts w:ascii="Garamond" w:hAnsi="Garamond"/>
        </w:rPr>
        <w:t xml:space="preserve"> </w:t>
      </w:r>
      <w:r w:rsidR="00FD3A69" w:rsidRPr="001310DB">
        <w:rPr>
          <w:rFonts w:ascii="Garamond" w:hAnsi="Garamond"/>
        </w:rPr>
        <w:t>or strongly rationalize some relative social advantage</w:t>
      </w:r>
      <w:r w:rsidR="00CF1E2E" w:rsidRPr="001310DB">
        <w:rPr>
          <w:rFonts w:ascii="Garamond" w:hAnsi="Garamond"/>
        </w:rPr>
        <w:t xml:space="preserve">. </w:t>
      </w:r>
      <w:r w:rsidR="007C3814" w:rsidRPr="001310DB">
        <w:rPr>
          <w:rFonts w:ascii="Garamond" w:hAnsi="Garamond"/>
        </w:rPr>
        <w:t xml:space="preserve">Of course, </w:t>
      </w:r>
      <w:r w:rsidR="00FD3A69" w:rsidRPr="001310DB">
        <w:rPr>
          <w:rFonts w:ascii="Garamond" w:hAnsi="Garamond"/>
        </w:rPr>
        <w:t>(</w:t>
      </w:r>
      <w:r w:rsidR="00AD5790" w:rsidRPr="001310DB">
        <w:rPr>
          <w:rFonts w:ascii="Garamond" w:hAnsi="Garamond"/>
        </w:rPr>
        <w:t>MB</w:t>
      </w:r>
      <w:r w:rsidR="00FD3A69" w:rsidRPr="001310DB">
        <w:rPr>
          <w:rFonts w:ascii="Garamond" w:hAnsi="Garamond"/>
        </w:rPr>
        <w:t>)</w:t>
      </w:r>
      <w:r w:rsidR="005F741F" w:rsidRPr="001310DB">
        <w:rPr>
          <w:rFonts w:ascii="Garamond" w:hAnsi="Garamond"/>
        </w:rPr>
        <w:t xml:space="preserve"> do</w:t>
      </w:r>
      <w:r w:rsidR="00AD5790" w:rsidRPr="001310DB">
        <w:rPr>
          <w:rFonts w:ascii="Garamond" w:hAnsi="Garamond"/>
        </w:rPr>
        <w:t>es</w:t>
      </w:r>
      <w:r w:rsidR="005F741F" w:rsidRPr="001310DB">
        <w:rPr>
          <w:rFonts w:ascii="Garamond" w:hAnsi="Garamond"/>
        </w:rPr>
        <w:t xml:space="preserve"> not </w:t>
      </w:r>
      <w:r w:rsidR="00FD3A69" w:rsidRPr="001310DB">
        <w:rPr>
          <w:rFonts w:ascii="Garamond" w:hAnsi="Garamond"/>
        </w:rPr>
        <w:t xml:space="preserve">directly </w:t>
      </w:r>
      <w:r w:rsidR="005F741F" w:rsidRPr="001310DB">
        <w:rPr>
          <w:rFonts w:ascii="Garamond" w:hAnsi="Garamond"/>
        </w:rPr>
        <w:t>rationalize social inequality</w:t>
      </w:r>
      <w:r w:rsidR="00812A80" w:rsidRPr="001310DB">
        <w:rPr>
          <w:rFonts w:ascii="Garamond" w:hAnsi="Garamond"/>
        </w:rPr>
        <w:t xml:space="preserve">; </w:t>
      </w:r>
      <w:r w:rsidR="00AD5790" w:rsidRPr="001310DB">
        <w:rPr>
          <w:rFonts w:ascii="Garamond" w:hAnsi="Garamond"/>
        </w:rPr>
        <w:t>it</w:t>
      </w:r>
      <w:r w:rsidR="00812A80" w:rsidRPr="001310DB">
        <w:rPr>
          <w:rFonts w:ascii="Garamond" w:hAnsi="Garamond"/>
        </w:rPr>
        <w:t xml:space="preserve"> say</w:t>
      </w:r>
      <w:r w:rsidR="00AD5790" w:rsidRPr="001310DB">
        <w:rPr>
          <w:rFonts w:ascii="Garamond" w:hAnsi="Garamond"/>
        </w:rPr>
        <w:t>s</w:t>
      </w:r>
      <w:r w:rsidR="00812A80" w:rsidRPr="001310DB">
        <w:rPr>
          <w:rFonts w:ascii="Garamond" w:hAnsi="Garamond"/>
        </w:rPr>
        <w:t xml:space="preserve"> nothing about it</w:t>
      </w:r>
      <w:r w:rsidR="00057EC4" w:rsidRPr="001310DB">
        <w:rPr>
          <w:rFonts w:ascii="Garamond" w:hAnsi="Garamond"/>
        </w:rPr>
        <w:t xml:space="preserve"> (c</w:t>
      </w:r>
      <w:r w:rsidR="00812A80" w:rsidRPr="001310DB">
        <w:rPr>
          <w:rFonts w:ascii="Garamond" w:hAnsi="Garamond"/>
        </w:rPr>
        <w:t>ompare</w:t>
      </w:r>
      <w:r w:rsidR="005F741F" w:rsidRPr="001310DB">
        <w:rPr>
          <w:rFonts w:ascii="Garamond" w:hAnsi="Garamond"/>
        </w:rPr>
        <w:t xml:space="preserve"> “slavery is just”</w:t>
      </w:r>
      <w:r w:rsidR="008E77A3" w:rsidRPr="001310DB">
        <w:rPr>
          <w:rFonts w:ascii="Garamond" w:hAnsi="Garamond"/>
        </w:rPr>
        <w:t>, which obviously does</w:t>
      </w:r>
      <w:r w:rsidR="00057EC4" w:rsidRPr="001310DB">
        <w:rPr>
          <w:rFonts w:ascii="Garamond" w:hAnsi="Garamond"/>
        </w:rPr>
        <w:t>)</w:t>
      </w:r>
      <w:r w:rsidR="005F741F" w:rsidRPr="001310DB">
        <w:rPr>
          <w:rFonts w:ascii="Garamond" w:hAnsi="Garamond"/>
        </w:rPr>
        <w:t xml:space="preserve">. </w:t>
      </w:r>
      <w:r w:rsidR="00A055F5" w:rsidRPr="001310DB">
        <w:rPr>
          <w:rFonts w:ascii="Garamond" w:hAnsi="Garamond"/>
        </w:rPr>
        <w:t xml:space="preserve">To say that agents ought to have </w:t>
      </w:r>
      <w:r w:rsidR="00AD5790" w:rsidRPr="001310DB">
        <w:rPr>
          <w:rFonts w:ascii="Garamond" w:hAnsi="Garamond"/>
        </w:rPr>
        <w:t xml:space="preserve">certain protected “space” for </w:t>
      </w:r>
      <w:r w:rsidR="00A055F5" w:rsidRPr="001310DB">
        <w:rPr>
          <w:rFonts w:ascii="Garamond" w:hAnsi="Garamond"/>
        </w:rPr>
        <w:t>personal projects</w:t>
      </w:r>
      <w:r w:rsidR="00AD5790" w:rsidRPr="001310DB">
        <w:rPr>
          <w:rFonts w:ascii="Garamond" w:hAnsi="Garamond"/>
        </w:rPr>
        <w:t>, such that they aren’t required to donate massive amounts of time and resources to the global poor,</w:t>
      </w:r>
      <w:r w:rsidR="00A055F5" w:rsidRPr="001310DB">
        <w:rPr>
          <w:rFonts w:ascii="Garamond" w:hAnsi="Garamond"/>
        </w:rPr>
        <w:t xml:space="preserve"> is in no way to </w:t>
      </w:r>
      <w:r w:rsidR="00FD3A69" w:rsidRPr="001310DB">
        <w:rPr>
          <w:rFonts w:ascii="Garamond" w:hAnsi="Garamond"/>
        </w:rPr>
        <w:t>logically</w:t>
      </w:r>
      <w:r w:rsidR="0078795E" w:rsidRPr="001310DB">
        <w:rPr>
          <w:rFonts w:ascii="Garamond" w:hAnsi="Garamond"/>
        </w:rPr>
        <w:t xml:space="preserve"> </w:t>
      </w:r>
      <w:r w:rsidR="00FD3A69" w:rsidRPr="001310DB">
        <w:rPr>
          <w:rFonts w:ascii="Garamond" w:hAnsi="Garamond"/>
        </w:rPr>
        <w:t>imply</w:t>
      </w:r>
      <w:r w:rsidR="00A055F5" w:rsidRPr="001310DB">
        <w:rPr>
          <w:rFonts w:ascii="Garamond" w:hAnsi="Garamond"/>
        </w:rPr>
        <w:t xml:space="preserve"> that some agents ought to have social power </w:t>
      </w:r>
      <w:r w:rsidR="008018F1" w:rsidRPr="001310DB">
        <w:rPr>
          <w:rFonts w:ascii="Garamond" w:hAnsi="Garamond"/>
        </w:rPr>
        <w:t xml:space="preserve">or advantage </w:t>
      </w:r>
      <w:r w:rsidR="00A055F5" w:rsidRPr="001310DB">
        <w:rPr>
          <w:rFonts w:ascii="Garamond" w:hAnsi="Garamond"/>
        </w:rPr>
        <w:t>over other agents</w:t>
      </w:r>
      <w:r w:rsidR="00F025BA" w:rsidRPr="001310DB">
        <w:rPr>
          <w:rFonts w:ascii="Garamond" w:hAnsi="Garamond"/>
        </w:rPr>
        <w:t>; one may coherently wish for a world where every agent enjoys a rich, full, project-laden life</w:t>
      </w:r>
      <w:r w:rsidR="00070600" w:rsidRPr="001310DB">
        <w:rPr>
          <w:rFonts w:ascii="Garamond" w:hAnsi="Garamond"/>
        </w:rPr>
        <w:t>.</w:t>
      </w:r>
    </w:p>
    <w:p w14:paraId="22BF8141" w14:textId="27CE617F" w:rsidR="0078795E" w:rsidRDefault="0078795E" w:rsidP="00380D49">
      <w:pPr>
        <w:spacing w:line="360" w:lineRule="auto"/>
        <w:jc w:val="both"/>
        <w:rPr>
          <w:rFonts w:ascii="Garamond" w:hAnsi="Garamond"/>
        </w:rPr>
      </w:pPr>
    </w:p>
    <w:p w14:paraId="250AD249" w14:textId="52DBD7E8" w:rsidR="00CE231B" w:rsidRDefault="00CD5BD2" w:rsidP="00380D49">
      <w:pPr>
        <w:spacing w:line="360" w:lineRule="auto"/>
        <w:jc w:val="both"/>
        <w:rPr>
          <w:rFonts w:ascii="Garamond" w:hAnsi="Garamond"/>
        </w:rPr>
      </w:pPr>
      <w:r>
        <w:rPr>
          <w:rFonts w:ascii="Garamond" w:hAnsi="Garamond"/>
        </w:rPr>
        <w:lastRenderedPageBreak/>
        <w:t>Do</w:t>
      </w:r>
      <w:r w:rsidR="00AD5790">
        <w:rPr>
          <w:rFonts w:ascii="Garamond" w:hAnsi="Garamond"/>
        </w:rPr>
        <w:t>es</w:t>
      </w:r>
      <w:r>
        <w:rPr>
          <w:rFonts w:ascii="Garamond" w:hAnsi="Garamond"/>
        </w:rPr>
        <w:t xml:space="preserve"> </w:t>
      </w:r>
      <w:r w:rsidR="00AD5790">
        <w:rPr>
          <w:rFonts w:ascii="Garamond" w:hAnsi="Garamond"/>
        </w:rPr>
        <w:t>MB</w:t>
      </w:r>
      <w:r>
        <w:rPr>
          <w:rFonts w:ascii="Garamond" w:hAnsi="Garamond"/>
        </w:rPr>
        <w:t xml:space="preserve"> </w:t>
      </w:r>
      <w:r>
        <w:rPr>
          <w:rFonts w:ascii="Garamond" w:hAnsi="Garamond"/>
          <w:i/>
        </w:rPr>
        <w:t>strongly</w:t>
      </w:r>
      <w:r>
        <w:rPr>
          <w:rFonts w:ascii="Garamond" w:hAnsi="Garamond"/>
        </w:rPr>
        <w:t xml:space="preserve"> imply support for relative social advantage? Might there be mechanisms, normally hidden from our view, which ensure that our </w:t>
      </w:r>
      <w:r w:rsidR="00AD5790">
        <w:rPr>
          <w:rFonts w:ascii="Garamond" w:hAnsi="Garamond"/>
        </w:rPr>
        <w:t>egoistic and parochial pursuits</w:t>
      </w:r>
      <w:r>
        <w:rPr>
          <w:rFonts w:ascii="Garamond" w:hAnsi="Garamond"/>
        </w:rPr>
        <w:t xml:space="preserve"> necessarily </w:t>
      </w:r>
      <w:r w:rsidR="00B64FEA">
        <w:rPr>
          <w:rFonts w:ascii="Garamond" w:hAnsi="Garamond"/>
        </w:rPr>
        <w:t>lead to increased</w:t>
      </w:r>
      <w:r>
        <w:rPr>
          <w:rFonts w:ascii="Garamond" w:hAnsi="Garamond"/>
        </w:rPr>
        <w:t xml:space="preserve"> </w:t>
      </w:r>
      <w:r w:rsidR="00214E6A">
        <w:rPr>
          <w:rFonts w:ascii="Garamond" w:hAnsi="Garamond"/>
        </w:rPr>
        <w:t>inequality?</w:t>
      </w:r>
      <w:r w:rsidR="00441554">
        <w:rPr>
          <w:rFonts w:ascii="Garamond" w:hAnsi="Garamond"/>
        </w:rPr>
        <w:t xml:space="preserve"> </w:t>
      </w:r>
      <w:r w:rsidR="001429A5">
        <w:rPr>
          <w:rFonts w:ascii="Garamond" w:hAnsi="Garamond"/>
        </w:rPr>
        <w:t xml:space="preserve">More generally, when </w:t>
      </w:r>
      <w:r w:rsidR="001429A5">
        <w:rPr>
          <w:rFonts w:ascii="Garamond" w:hAnsi="Garamond"/>
          <w:i/>
        </w:rPr>
        <w:t xml:space="preserve">does </w:t>
      </w:r>
      <w:r w:rsidR="001429A5">
        <w:rPr>
          <w:rFonts w:ascii="Garamond" w:hAnsi="Garamond"/>
        </w:rPr>
        <w:t xml:space="preserve">a moral belief strongly rationalize social domination, and when does it not?  </w:t>
      </w:r>
      <w:r w:rsidR="00441554">
        <w:rPr>
          <w:rFonts w:ascii="Garamond" w:hAnsi="Garamond"/>
        </w:rPr>
        <w:t>This, I think, is the extremely interesting question that (F</w:t>
      </w:r>
      <w:r w:rsidR="00AE116D">
        <w:rPr>
          <w:rFonts w:ascii="Garamond" w:hAnsi="Garamond"/>
        </w:rPr>
        <w:t>3</w:t>
      </w:r>
      <w:r w:rsidR="00441554">
        <w:rPr>
          <w:rFonts w:ascii="Garamond" w:hAnsi="Garamond"/>
        </w:rPr>
        <w:t xml:space="preserve">) leaves us with. </w:t>
      </w:r>
      <w:r w:rsidR="001429A5">
        <w:rPr>
          <w:rFonts w:ascii="Garamond" w:hAnsi="Garamond"/>
        </w:rPr>
        <w:t xml:space="preserve">Is there a clearly established, well-known mechanism which begins with inequality and domination and ends with </w:t>
      </w:r>
      <w:r w:rsidR="00430E3A">
        <w:rPr>
          <w:rFonts w:ascii="Garamond" w:hAnsi="Garamond"/>
        </w:rPr>
        <w:t xml:space="preserve">the </w:t>
      </w:r>
      <w:r w:rsidR="00143DF2">
        <w:rPr>
          <w:rFonts w:ascii="Garamond" w:hAnsi="Garamond"/>
        </w:rPr>
        <w:t>belief (MB)</w:t>
      </w:r>
      <w:r w:rsidR="001429A5">
        <w:rPr>
          <w:rFonts w:ascii="Garamond" w:hAnsi="Garamond"/>
        </w:rPr>
        <w:t>?</w:t>
      </w:r>
    </w:p>
    <w:p w14:paraId="3A1EAC49" w14:textId="77777777" w:rsidR="00CE231B" w:rsidRDefault="00CE231B" w:rsidP="00380D49">
      <w:pPr>
        <w:spacing w:line="360" w:lineRule="auto"/>
        <w:jc w:val="both"/>
        <w:rPr>
          <w:rFonts w:ascii="Garamond" w:hAnsi="Garamond"/>
        </w:rPr>
      </w:pPr>
    </w:p>
    <w:p w14:paraId="3B5EC891" w14:textId="6D45B1AA" w:rsidR="0050356B" w:rsidRDefault="00934D2F" w:rsidP="00380D49">
      <w:pPr>
        <w:spacing w:line="360" w:lineRule="auto"/>
        <w:jc w:val="both"/>
        <w:rPr>
          <w:rFonts w:ascii="Garamond" w:hAnsi="Garamond"/>
        </w:rPr>
      </w:pPr>
      <w:r>
        <w:rPr>
          <w:rFonts w:ascii="Garamond" w:hAnsi="Garamond"/>
        </w:rPr>
        <w:t xml:space="preserve">Many people are fond of </w:t>
      </w:r>
      <w:r w:rsidR="00022192">
        <w:rPr>
          <w:rFonts w:ascii="Garamond" w:hAnsi="Garamond"/>
        </w:rPr>
        <w:t xml:space="preserve">saying that there is, </w:t>
      </w:r>
      <w:r>
        <w:rPr>
          <w:rFonts w:ascii="Garamond" w:hAnsi="Garamond"/>
        </w:rPr>
        <w:t xml:space="preserve">but there </w:t>
      </w:r>
      <w:r w:rsidR="0050356B">
        <w:rPr>
          <w:rFonts w:ascii="Garamond" w:hAnsi="Garamond"/>
        </w:rPr>
        <w:t xml:space="preserve">are powerful reasons to be suspicious </w:t>
      </w:r>
      <w:r w:rsidR="00022192">
        <w:rPr>
          <w:rFonts w:ascii="Garamond" w:hAnsi="Garamond"/>
        </w:rPr>
        <w:t>here</w:t>
      </w:r>
      <w:r w:rsidR="0050356B">
        <w:rPr>
          <w:rFonts w:ascii="Garamond" w:hAnsi="Garamond"/>
        </w:rPr>
        <w:t>.</w:t>
      </w:r>
      <w:r>
        <w:rPr>
          <w:rFonts w:ascii="Garamond" w:hAnsi="Garamond"/>
        </w:rPr>
        <w:t xml:space="preserve"> </w:t>
      </w:r>
      <w:r w:rsidR="001310DB">
        <w:rPr>
          <w:rFonts w:ascii="Garamond" w:hAnsi="Garamond"/>
        </w:rPr>
        <w:t>Social inequality is unlikely to be the primary cause of (MB).  After</w:t>
      </w:r>
      <w:r w:rsidR="0050356B">
        <w:rPr>
          <w:rFonts w:ascii="Garamond" w:hAnsi="Garamond"/>
        </w:rPr>
        <w:t xml:space="preserve"> all, while moral codes vary widely, every known human culture </w:t>
      </w:r>
      <w:r w:rsidR="007E23B5">
        <w:rPr>
          <w:rFonts w:ascii="Garamond" w:hAnsi="Garamond"/>
        </w:rPr>
        <w:t xml:space="preserve">encourages its members to </w:t>
      </w:r>
      <w:r w:rsidR="000D0D85">
        <w:rPr>
          <w:rFonts w:ascii="Garamond" w:hAnsi="Garamond"/>
        </w:rPr>
        <w:t xml:space="preserve">give </w:t>
      </w:r>
      <w:proofErr w:type="gramStart"/>
      <w:r w:rsidR="000D0D85">
        <w:rPr>
          <w:rFonts w:ascii="Garamond" w:hAnsi="Garamond"/>
          <w:i/>
          <w:iCs/>
        </w:rPr>
        <w:t xml:space="preserve">some </w:t>
      </w:r>
      <w:r w:rsidR="000D0D85">
        <w:rPr>
          <w:rFonts w:ascii="Garamond" w:hAnsi="Garamond"/>
        </w:rPr>
        <w:t>kind of priority</w:t>
      </w:r>
      <w:proofErr w:type="gramEnd"/>
      <w:r w:rsidR="000D0D85">
        <w:rPr>
          <w:rFonts w:ascii="Garamond" w:hAnsi="Garamond"/>
        </w:rPr>
        <w:t xml:space="preserve"> to </w:t>
      </w:r>
      <w:r w:rsidR="0050356B">
        <w:rPr>
          <w:rFonts w:ascii="Garamond" w:hAnsi="Garamond"/>
        </w:rPr>
        <w:t xml:space="preserve">themselves and </w:t>
      </w:r>
      <w:r w:rsidR="007E23B5">
        <w:rPr>
          <w:rFonts w:ascii="Garamond" w:hAnsi="Garamond"/>
        </w:rPr>
        <w:t xml:space="preserve">to </w:t>
      </w:r>
      <w:r w:rsidR="0050356B">
        <w:rPr>
          <w:rFonts w:ascii="Garamond" w:hAnsi="Garamond"/>
        </w:rPr>
        <w:t xml:space="preserve">their loved ones. </w:t>
      </w:r>
      <w:r w:rsidR="002627E5">
        <w:rPr>
          <w:rFonts w:ascii="Garamond" w:hAnsi="Garamond"/>
        </w:rPr>
        <w:t xml:space="preserve">Indeed, as Joseph Henrich has recently shown, the </w:t>
      </w:r>
      <w:r w:rsidR="005D5330">
        <w:rPr>
          <w:rFonts w:ascii="Garamond" w:hAnsi="Garamond"/>
        </w:rPr>
        <w:t xml:space="preserve">strong </w:t>
      </w:r>
      <w:r w:rsidR="002627E5">
        <w:rPr>
          <w:rFonts w:ascii="Garamond" w:hAnsi="Garamond"/>
        </w:rPr>
        <w:t xml:space="preserve">prioritization of close kin is the cultural and historical norm, and the </w:t>
      </w:r>
      <w:r w:rsidR="00CE231B">
        <w:rPr>
          <w:rFonts w:ascii="Garamond" w:hAnsi="Garamond"/>
        </w:rPr>
        <w:t xml:space="preserve">gradual </w:t>
      </w:r>
      <w:r w:rsidR="002627E5">
        <w:rPr>
          <w:rFonts w:ascii="Garamond" w:hAnsi="Garamond"/>
        </w:rPr>
        <w:t xml:space="preserve">move away from </w:t>
      </w:r>
      <w:r w:rsidR="00281356">
        <w:rPr>
          <w:rFonts w:ascii="Garamond" w:hAnsi="Garamond"/>
        </w:rPr>
        <w:t>that moral orientation</w:t>
      </w:r>
      <w:r w:rsidR="002627E5">
        <w:rPr>
          <w:rFonts w:ascii="Garamond" w:hAnsi="Garamond"/>
        </w:rPr>
        <w:t xml:space="preserve"> is </w:t>
      </w:r>
      <w:r w:rsidR="00764EFB">
        <w:rPr>
          <w:rFonts w:ascii="Garamond" w:hAnsi="Garamond"/>
        </w:rPr>
        <w:t xml:space="preserve">peculiar to certain </w:t>
      </w:r>
      <w:r w:rsidR="002627E5">
        <w:rPr>
          <w:rFonts w:ascii="Garamond" w:hAnsi="Garamond"/>
        </w:rPr>
        <w:t>Western cultures</w:t>
      </w:r>
      <w:r w:rsidR="004247DD">
        <w:rPr>
          <w:rFonts w:ascii="Garamond" w:hAnsi="Garamond"/>
        </w:rPr>
        <w:t xml:space="preserve"> </w:t>
      </w:r>
      <w:r w:rsidR="000F7B36">
        <w:rPr>
          <w:rFonts w:ascii="Garamond" w:hAnsi="Garamond"/>
        </w:rPr>
        <w:fldChar w:fldCharType="begin"/>
      </w:r>
      <w:r w:rsidR="000F7B36">
        <w:rPr>
          <w:rFonts w:ascii="Garamond" w:hAnsi="Garamond"/>
        </w:rPr>
        <w:instrText xml:space="preserve"> ADDIN EN.CITE &lt;EndNote&gt;&lt;Cite&gt;&lt;Author&gt;Henrich&lt;/Author&gt;&lt;Year&gt;2020&lt;/Year&gt;&lt;RecNum&gt;27079&lt;/RecNum&gt;&lt;DisplayText&gt;(Henrich 2020)&lt;/DisplayText&gt;&lt;record&gt;&lt;rec-number&gt;27079&lt;/rec-number&gt;&lt;foreign-keys&gt;&lt;key app="EN" db-id="ex22zdet2d5vf6eda0bp5sd1xtwspefa2rtr" timestamp="1604943541"&gt;27079&lt;/key&gt;&lt;/foreign-keys&gt;&lt;ref-type name="Book"&gt;6&lt;/ref-type&gt;&lt;contributors&gt;&lt;authors&gt;&lt;author&gt;Henrich, Joseph&lt;/author&gt;&lt;/authors&gt;&lt;/contributors&gt;&lt;titles&gt;&lt;title&gt;The WEIRDest people in the world: How the West became psychologically peculiar and particularly prosperous&lt;/title&gt;&lt;/titles&gt;&lt;dates&gt;&lt;year&gt;2020&lt;/year&gt;&lt;/dates&gt;&lt;publisher&gt;Farrar, Straus and Giroux&lt;/publisher&gt;&lt;isbn&gt;0374710457&lt;/isbn&gt;&lt;urls&gt;&lt;/urls&gt;&lt;/record&gt;&lt;/Cite&gt;&lt;/EndNote&gt;</w:instrText>
      </w:r>
      <w:r w:rsidR="000F7B36">
        <w:rPr>
          <w:rFonts w:ascii="Garamond" w:hAnsi="Garamond"/>
        </w:rPr>
        <w:fldChar w:fldCharType="separate"/>
      </w:r>
      <w:r w:rsidR="000F7B36">
        <w:rPr>
          <w:rFonts w:ascii="Garamond" w:hAnsi="Garamond"/>
          <w:noProof/>
        </w:rPr>
        <w:t>(Henrich 2020)</w:t>
      </w:r>
      <w:r w:rsidR="000F7B36">
        <w:rPr>
          <w:rFonts w:ascii="Garamond" w:hAnsi="Garamond"/>
        </w:rPr>
        <w:fldChar w:fldCharType="end"/>
      </w:r>
      <w:r w:rsidR="002627E5">
        <w:rPr>
          <w:rFonts w:ascii="Garamond" w:hAnsi="Garamond"/>
        </w:rPr>
        <w:t xml:space="preserve">. </w:t>
      </w:r>
      <w:r w:rsidR="00471D8C">
        <w:rPr>
          <w:rFonts w:ascii="Garamond" w:hAnsi="Garamond"/>
        </w:rPr>
        <w:t>Moreover, t</w:t>
      </w:r>
      <w:r w:rsidR="00F755EF">
        <w:rPr>
          <w:rFonts w:ascii="Garamond" w:hAnsi="Garamond"/>
        </w:rPr>
        <w:t xml:space="preserve">his </w:t>
      </w:r>
      <w:r w:rsidR="005D5330">
        <w:rPr>
          <w:rFonts w:ascii="Garamond" w:hAnsi="Garamond"/>
        </w:rPr>
        <w:t xml:space="preserve">prioritization </w:t>
      </w:r>
      <w:r w:rsidR="007223AA">
        <w:rPr>
          <w:rFonts w:ascii="Garamond" w:hAnsi="Garamond"/>
        </w:rPr>
        <w:t xml:space="preserve">is </w:t>
      </w:r>
      <w:r w:rsidR="005D5330">
        <w:rPr>
          <w:rFonts w:ascii="Garamond" w:hAnsi="Garamond"/>
        </w:rPr>
        <w:t xml:space="preserve">currently </w:t>
      </w:r>
      <w:r w:rsidR="007223AA">
        <w:rPr>
          <w:rFonts w:ascii="Garamond" w:hAnsi="Garamond"/>
        </w:rPr>
        <w:t xml:space="preserve">predominant </w:t>
      </w:r>
      <w:r w:rsidR="005D5330">
        <w:rPr>
          <w:rFonts w:ascii="Garamond" w:hAnsi="Garamond"/>
        </w:rPr>
        <w:t xml:space="preserve">in many </w:t>
      </w:r>
      <w:r w:rsidR="00F755EF">
        <w:rPr>
          <w:rFonts w:ascii="Garamond" w:hAnsi="Garamond"/>
        </w:rPr>
        <w:t xml:space="preserve">cultures that are at the bottom of the contemporary </w:t>
      </w:r>
      <w:r w:rsidR="00F65516">
        <w:rPr>
          <w:rFonts w:ascii="Garamond" w:hAnsi="Garamond"/>
        </w:rPr>
        <w:t xml:space="preserve">global </w:t>
      </w:r>
      <w:r w:rsidR="00F755EF">
        <w:rPr>
          <w:rFonts w:ascii="Garamond" w:hAnsi="Garamond"/>
        </w:rPr>
        <w:t>economic ladder</w:t>
      </w:r>
      <w:r w:rsidR="005E56DD">
        <w:rPr>
          <w:rFonts w:ascii="Garamond" w:hAnsi="Garamond"/>
        </w:rPr>
        <w:t>, and t</w:t>
      </w:r>
      <w:r w:rsidR="003A34B1">
        <w:rPr>
          <w:rFonts w:ascii="Garamond" w:hAnsi="Garamond"/>
        </w:rPr>
        <w:t xml:space="preserve">his is exactly the opposite of what you would expect to be the case if (MB) were best explained by the fact that people who accept it enjoy socio-economic advantage.  </w:t>
      </w:r>
      <w:r w:rsidR="00F755EF">
        <w:rPr>
          <w:rFonts w:ascii="Garamond" w:hAnsi="Garamond"/>
        </w:rPr>
        <w:t xml:space="preserve"> </w:t>
      </w:r>
      <w:r w:rsidR="00501FF1">
        <w:rPr>
          <w:rFonts w:ascii="Garamond" w:hAnsi="Garamond"/>
        </w:rPr>
        <w:t>In addition,</w:t>
      </w:r>
      <w:r w:rsidR="00672F86">
        <w:rPr>
          <w:rFonts w:ascii="Garamond" w:hAnsi="Garamond"/>
        </w:rPr>
        <w:t xml:space="preserve"> it is </w:t>
      </w:r>
      <w:r w:rsidR="00D02215">
        <w:rPr>
          <w:rFonts w:ascii="Garamond" w:hAnsi="Garamond"/>
        </w:rPr>
        <w:t>possible</w:t>
      </w:r>
      <w:r w:rsidR="00672F86">
        <w:rPr>
          <w:rFonts w:ascii="Garamond" w:hAnsi="Garamond"/>
        </w:rPr>
        <w:t xml:space="preserve"> </w:t>
      </w:r>
      <w:r w:rsidR="00AC0DDD">
        <w:rPr>
          <w:rFonts w:ascii="Garamond" w:hAnsi="Garamond"/>
        </w:rPr>
        <w:t>that</w:t>
      </w:r>
      <w:r w:rsidR="0099625D">
        <w:rPr>
          <w:rFonts w:ascii="Garamond" w:hAnsi="Garamond"/>
        </w:rPr>
        <w:t xml:space="preserve"> (MB) is probably common to any </w:t>
      </w:r>
      <w:r w:rsidR="000D0D85">
        <w:rPr>
          <w:rFonts w:ascii="Garamond" w:hAnsi="Garamond"/>
        </w:rPr>
        <w:t>evolved social species, under the assumption that standard evolutionary mechanisms partly explain some of our basic social tendencies.</w:t>
      </w:r>
      <w:r w:rsidR="007E23B5">
        <w:rPr>
          <w:rStyle w:val="FootnoteReference"/>
          <w:rFonts w:ascii="Garamond" w:hAnsi="Garamond"/>
        </w:rPr>
        <w:footnoteReference w:id="14"/>
      </w:r>
      <w:r>
        <w:rPr>
          <w:rFonts w:ascii="Garamond" w:hAnsi="Garamond"/>
        </w:rPr>
        <w:t xml:space="preserve"> These </w:t>
      </w:r>
      <w:r w:rsidR="00FC3F81">
        <w:rPr>
          <w:rFonts w:ascii="Garamond" w:hAnsi="Garamond"/>
        </w:rPr>
        <w:t xml:space="preserve">considerations </w:t>
      </w:r>
      <w:r>
        <w:rPr>
          <w:rFonts w:ascii="Garamond" w:hAnsi="Garamond"/>
        </w:rPr>
        <w:t xml:space="preserve">strongly suggest that </w:t>
      </w:r>
      <w:r w:rsidR="00075AC1">
        <w:rPr>
          <w:rFonts w:ascii="Garamond" w:hAnsi="Garamond"/>
        </w:rPr>
        <w:t xml:space="preserve">our acceptance of (MB) </w:t>
      </w:r>
      <w:r>
        <w:rPr>
          <w:rFonts w:ascii="Garamond" w:hAnsi="Garamond"/>
        </w:rPr>
        <w:t xml:space="preserve">is not explained in any useful way by </w:t>
      </w:r>
      <w:r w:rsidR="007552EC">
        <w:rPr>
          <w:rFonts w:ascii="Garamond" w:hAnsi="Garamond"/>
        </w:rPr>
        <w:t>our being the beneficiaries of unequal social arrangements</w:t>
      </w:r>
      <w:r>
        <w:rPr>
          <w:rFonts w:ascii="Garamond" w:hAnsi="Garamond"/>
        </w:rPr>
        <w:t xml:space="preserve">. </w:t>
      </w:r>
      <w:r w:rsidR="008E5243">
        <w:rPr>
          <w:rFonts w:ascii="Garamond" w:hAnsi="Garamond"/>
        </w:rPr>
        <w:t>T</w:t>
      </w:r>
      <w:r w:rsidR="00CE1872">
        <w:rPr>
          <w:rFonts w:ascii="Garamond" w:hAnsi="Garamond"/>
        </w:rPr>
        <w:t xml:space="preserve">his moral belief </w:t>
      </w:r>
      <w:r w:rsidR="00D02215">
        <w:rPr>
          <w:rFonts w:ascii="Garamond" w:hAnsi="Garamond"/>
        </w:rPr>
        <w:t>may</w:t>
      </w:r>
      <w:r w:rsidR="00CE1872">
        <w:rPr>
          <w:rFonts w:ascii="Garamond" w:hAnsi="Garamond"/>
        </w:rPr>
        <w:t xml:space="preserve"> predate most forms of social organization with which we are at all familiar.</w:t>
      </w:r>
    </w:p>
    <w:p w14:paraId="15CB1ADB" w14:textId="77777777" w:rsidR="00803471" w:rsidRDefault="00803471" w:rsidP="00380D49">
      <w:pPr>
        <w:spacing w:line="360" w:lineRule="auto"/>
        <w:jc w:val="both"/>
        <w:rPr>
          <w:rFonts w:ascii="Garamond" w:hAnsi="Garamond"/>
        </w:rPr>
      </w:pPr>
    </w:p>
    <w:p w14:paraId="5C3C8B24" w14:textId="77777777" w:rsidR="00F06866" w:rsidRDefault="008E08A8" w:rsidP="00380D49">
      <w:pPr>
        <w:spacing w:line="360" w:lineRule="auto"/>
        <w:jc w:val="both"/>
        <w:rPr>
          <w:rFonts w:ascii="Garamond" w:hAnsi="Garamond"/>
        </w:rPr>
      </w:pPr>
      <w:r>
        <w:rPr>
          <w:rFonts w:ascii="Garamond" w:hAnsi="Garamond"/>
        </w:rPr>
        <w:t xml:space="preserve">Moreover, </w:t>
      </w:r>
      <w:r w:rsidR="001330EB">
        <w:rPr>
          <w:rFonts w:ascii="Garamond" w:hAnsi="Garamond"/>
        </w:rPr>
        <w:t xml:space="preserve">even if </w:t>
      </w:r>
      <w:r>
        <w:rPr>
          <w:rFonts w:ascii="Garamond" w:hAnsi="Garamond"/>
        </w:rPr>
        <w:t xml:space="preserve">such inequalities are </w:t>
      </w:r>
      <w:r w:rsidR="00684267">
        <w:rPr>
          <w:rFonts w:ascii="Garamond" w:hAnsi="Garamond"/>
        </w:rPr>
        <w:t xml:space="preserve">somehow </w:t>
      </w:r>
      <w:r>
        <w:rPr>
          <w:rFonts w:ascii="Garamond" w:hAnsi="Garamond"/>
        </w:rPr>
        <w:t xml:space="preserve">part of the </w:t>
      </w:r>
      <w:r w:rsidR="00F96D96">
        <w:rPr>
          <w:rFonts w:ascii="Garamond" w:hAnsi="Garamond"/>
        </w:rPr>
        <w:t xml:space="preserve">current </w:t>
      </w:r>
      <w:r>
        <w:rPr>
          <w:rFonts w:ascii="Garamond" w:hAnsi="Garamond"/>
        </w:rPr>
        <w:t>explanation</w:t>
      </w:r>
      <w:r w:rsidR="001330EB">
        <w:rPr>
          <w:rFonts w:ascii="Garamond" w:hAnsi="Garamond"/>
        </w:rPr>
        <w:t xml:space="preserve">, there is a clearly imaginable alternative: we can work towards a world where my right to give modest priority to myself in this way is not made possible by the denial of that right </w:t>
      </w:r>
      <w:r w:rsidR="001330EB">
        <w:rPr>
          <w:rFonts w:ascii="Garamond" w:hAnsi="Garamond"/>
        </w:rPr>
        <w:lastRenderedPageBreak/>
        <w:t xml:space="preserve">to anyone else. </w:t>
      </w:r>
      <w:r w:rsidR="00F96D96">
        <w:rPr>
          <w:rFonts w:ascii="Garamond" w:hAnsi="Garamond"/>
        </w:rPr>
        <w:t xml:space="preserve"> </w:t>
      </w:r>
      <w:r w:rsidR="00A93528">
        <w:rPr>
          <w:rFonts w:ascii="Garamond" w:hAnsi="Garamond"/>
        </w:rPr>
        <w:t>There is, of course, the old criticism of this ideal, which is that it cannot work</w:t>
      </w:r>
      <w:r w:rsidR="00E6244E">
        <w:rPr>
          <w:rFonts w:ascii="Garamond" w:hAnsi="Garamond"/>
        </w:rPr>
        <w:t xml:space="preserve"> and that it is itself part of a damaging social ideology</w:t>
      </w:r>
      <w:r w:rsidR="00A93528">
        <w:rPr>
          <w:rFonts w:ascii="Garamond" w:hAnsi="Garamond"/>
        </w:rPr>
        <w:t xml:space="preserve">.  If a social system exists where individuals are encouraged to focus on their own </w:t>
      </w:r>
      <w:r w:rsidR="00A3795E">
        <w:rPr>
          <w:rFonts w:ascii="Garamond" w:hAnsi="Garamond"/>
        </w:rPr>
        <w:t>self-</w:t>
      </w:r>
      <w:r w:rsidR="00A93528">
        <w:rPr>
          <w:rFonts w:ascii="Garamond" w:hAnsi="Garamond"/>
        </w:rPr>
        <w:t>interest, that system will always produce terrible inequality</w:t>
      </w:r>
      <w:r w:rsidR="00A36DF0">
        <w:rPr>
          <w:rFonts w:ascii="Garamond" w:hAnsi="Garamond"/>
        </w:rPr>
        <w:t>, or so the criticism goes</w:t>
      </w:r>
      <w:r w:rsidR="00A93528">
        <w:rPr>
          <w:rFonts w:ascii="Garamond" w:hAnsi="Garamond"/>
        </w:rPr>
        <w:t xml:space="preserve">.  </w:t>
      </w:r>
      <w:r w:rsidR="00214E6A">
        <w:rPr>
          <w:rFonts w:ascii="Garamond" w:hAnsi="Garamond"/>
        </w:rPr>
        <w:t xml:space="preserve">This, I think, is </w:t>
      </w:r>
      <w:r w:rsidR="00552F07">
        <w:rPr>
          <w:rFonts w:ascii="Garamond" w:hAnsi="Garamond"/>
        </w:rPr>
        <w:t>one</w:t>
      </w:r>
      <w:r w:rsidR="00214E6A">
        <w:rPr>
          <w:rFonts w:ascii="Garamond" w:hAnsi="Garamond"/>
        </w:rPr>
        <w:t xml:space="preserve"> claim at the heart of many Marxist critiques of liberal-capitalism, and it is opposed by those who think, more optimistically, </w:t>
      </w:r>
      <w:r w:rsidR="00552F07">
        <w:rPr>
          <w:rFonts w:ascii="Garamond" w:hAnsi="Garamond"/>
        </w:rPr>
        <w:t xml:space="preserve">that personal projects and a </w:t>
      </w:r>
      <w:r w:rsidR="00F954F1">
        <w:rPr>
          <w:rFonts w:ascii="Garamond" w:hAnsi="Garamond"/>
        </w:rPr>
        <w:t xml:space="preserve">meaningful individual </w:t>
      </w:r>
      <w:r w:rsidR="00552F07">
        <w:rPr>
          <w:rFonts w:ascii="Garamond" w:hAnsi="Garamond"/>
        </w:rPr>
        <w:t>life do not represent a zero-sum game.</w:t>
      </w:r>
    </w:p>
    <w:p w14:paraId="7DF25B13" w14:textId="77777777" w:rsidR="00F06866" w:rsidRDefault="00F06866" w:rsidP="00380D49">
      <w:pPr>
        <w:spacing w:line="360" w:lineRule="auto"/>
        <w:jc w:val="both"/>
        <w:rPr>
          <w:rFonts w:ascii="Garamond" w:hAnsi="Garamond"/>
        </w:rPr>
      </w:pPr>
    </w:p>
    <w:p w14:paraId="1160DE92" w14:textId="7D2ED4D2" w:rsidR="0078795E" w:rsidRDefault="00552F07" w:rsidP="00380D49">
      <w:pPr>
        <w:spacing w:line="360" w:lineRule="auto"/>
        <w:jc w:val="both"/>
        <w:rPr>
          <w:rFonts w:ascii="Garamond" w:hAnsi="Garamond"/>
        </w:rPr>
      </w:pPr>
      <w:r>
        <w:rPr>
          <w:rFonts w:ascii="Garamond" w:hAnsi="Garamond"/>
        </w:rPr>
        <w:t xml:space="preserve">For my purposes, </w:t>
      </w:r>
      <w:r w:rsidR="00F06866">
        <w:rPr>
          <w:rFonts w:ascii="Garamond" w:hAnsi="Garamond"/>
        </w:rPr>
        <w:t>I need only not</w:t>
      </w:r>
      <w:r w:rsidR="00AE2B41">
        <w:rPr>
          <w:rFonts w:ascii="Garamond" w:hAnsi="Garamond"/>
        </w:rPr>
        <w:t>e</w:t>
      </w:r>
      <w:r w:rsidR="00F06866">
        <w:rPr>
          <w:rFonts w:ascii="Garamond" w:hAnsi="Garamond"/>
        </w:rPr>
        <w:t xml:space="preserve"> that this question is both </w:t>
      </w:r>
      <w:r>
        <w:rPr>
          <w:rFonts w:ascii="Garamond" w:hAnsi="Garamond"/>
        </w:rPr>
        <w:t>incredibly complex and unresolved</w:t>
      </w:r>
      <w:r w:rsidR="00F06866">
        <w:rPr>
          <w:rFonts w:ascii="Garamond" w:hAnsi="Garamond"/>
        </w:rPr>
        <w:t>.</w:t>
      </w:r>
      <w:r>
        <w:rPr>
          <w:rFonts w:ascii="Garamond" w:hAnsi="Garamond"/>
        </w:rPr>
        <w:t xml:space="preserve"> </w:t>
      </w:r>
      <w:r w:rsidR="007F5971">
        <w:rPr>
          <w:rFonts w:ascii="Garamond" w:hAnsi="Garamond"/>
        </w:rPr>
        <w:t xml:space="preserve">If we cannot </w:t>
      </w:r>
      <w:r w:rsidR="005D6D06">
        <w:rPr>
          <w:rFonts w:ascii="Garamond" w:hAnsi="Garamond"/>
        </w:rPr>
        <w:t xml:space="preserve">definitively </w:t>
      </w:r>
      <w:r w:rsidR="007F5971">
        <w:rPr>
          <w:rFonts w:ascii="Garamond" w:hAnsi="Garamond"/>
        </w:rPr>
        <w:t>show that the Marxist critique is correct</w:t>
      </w:r>
      <w:r>
        <w:rPr>
          <w:rFonts w:ascii="Garamond" w:hAnsi="Garamond"/>
        </w:rPr>
        <w:t xml:space="preserve">, then </w:t>
      </w:r>
      <w:r w:rsidR="007F5971">
        <w:rPr>
          <w:rFonts w:ascii="Garamond" w:hAnsi="Garamond"/>
        </w:rPr>
        <w:t xml:space="preserve">we </w:t>
      </w:r>
      <w:r>
        <w:rPr>
          <w:rFonts w:ascii="Garamond" w:hAnsi="Garamond"/>
        </w:rPr>
        <w:t xml:space="preserve">cannot think that </w:t>
      </w:r>
      <w:r w:rsidR="00FD3A69">
        <w:rPr>
          <w:rFonts w:ascii="Garamond" w:hAnsi="Garamond"/>
        </w:rPr>
        <w:t>(</w:t>
      </w:r>
      <w:r>
        <w:rPr>
          <w:rFonts w:ascii="Garamond" w:hAnsi="Garamond"/>
        </w:rPr>
        <w:t>MB</w:t>
      </w:r>
      <w:r w:rsidR="00FD3A69">
        <w:rPr>
          <w:rFonts w:ascii="Garamond" w:hAnsi="Garamond"/>
        </w:rPr>
        <w:t>)</w:t>
      </w:r>
      <w:r>
        <w:rPr>
          <w:rFonts w:ascii="Garamond" w:hAnsi="Garamond"/>
        </w:rPr>
        <w:t xml:space="preserve"> strongly rationalizes social inequality</w:t>
      </w:r>
      <w:r w:rsidR="00AD5790">
        <w:rPr>
          <w:rFonts w:ascii="Garamond" w:hAnsi="Garamond"/>
        </w:rPr>
        <w:t xml:space="preserve">, and </w:t>
      </w:r>
      <w:r w:rsidR="007F5971">
        <w:rPr>
          <w:rFonts w:ascii="Garamond" w:hAnsi="Garamond"/>
        </w:rPr>
        <w:t xml:space="preserve">we </w:t>
      </w:r>
      <w:r w:rsidR="00AD5790">
        <w:rPr>
          <w:rFonts w:ascii="Garamond" w:hAnsi="Garamond"/>
        </w:rPr>
        <w:t>must</w:t>
      </w:r>
      <w:r w:rsidR="00B64FEA">
        <w:rPr>
          <w:rFonts w:ascii="Garamond" w:hAnsi="Garamond"/>
        </w:rPr>
        <w:t>, I believe,</w:t>
      </w:r>
      <w:r w:rsidR="00AD5790">
        <w:rPr>
          <w:rFonts w:ascii="Garamond" w:hAnsi="Garamond"/>
        </w:rPr>
        <w:t xml:space="preserve"> reject the notion that </w:t>
      </w:r>
      <w:r w:rsidR="00B64FEA">
        <w:rPr>
          <w:rFonts w:ascii="Garamond" w:hAnsi="Garamond"/>
        </w:rPr>
        <w:t>(MB)</w:t>
      </w:r>
      <w:r w:rsidR="00AD5790">
        <w:rPr>
          <w:rFonts w:ascii="Garamond" w:hAnsi="Garamond"/>
        </w:rPr>
        <w:t xml:space="preserve"> has been distorted by self-interest</w:t>
      </w:r>
      <w:r>
        <w:rPr>
          <w:rFonts w:ascii="Garamond" w:hAnsi="Garamond"/>
        </w:rPr>
        <w:t xml:space="preserve">. </w:t>
      </w:r>
      <w:r w:rsidR="001330EB">
        <w:rPr>
          <w:rFonts w:ascii="Garamond" w:hAnsi="Garamond"/>
        </w:rPr>
        <w:t xml:space="preserve">This is because affirming one’s right to prioritize </w:t>
      </w:r>
      <w:r w:rsidR="005A5676">
        <w:rPr>
          <w:rFonts w:ascii="Garamond" w:hAnsi="Garamond"/>
        </w:rPr>
        <w:t>self-interest</w:t>
      </w:r>
      <w:r w:rsidR="001330EB">
        <w:rPr>
          <w:rFonts w:ascii="Garamond" w:hAnsi="Garamond"/>
        </w:rPr>
        <w:t xml:space="preserve"> </w:t>
      </w:r>
      <w:r w:rsidR="00A93528">
        <w:rPr>
          <w:rFonts w:ascii="Garamond" w:hAnsi="Garamond"/>
        </w:rPr>
        <w:t>does not rationalize anyone’s relative social advantage.  Where there is no such rationalization, there is no epistemological vice</w:t>
      </w:r>
      <w:r w:rsidR="003C11E3">
        <w:rPr>
          <w:rFonts w:ascii="Garamond" w:hAnsi="Garamond"/>
        </w:rPr>
        <w:t xml:space="preserve">, because this is not a case of social power </w:t>
      </w:r>
      <w:r w:rsidR="0059020E">
        <w:rPr>
          <w:rFonts w:ascii="Garamond" w:hAnsi="Garamond"/>
        </w:rPr>
        <w:t xml:space="preserve">both causing and </w:t>
      </w:r>
      <w:r w:rsidR="003C11E3">
        <w:rPr>
          <w:rFonts w:ascii="Garamond" w:hAnsi="Garamond"/>
        </w:rPr>
        <w:t>justifying itself</w:t>
      </w:r>
      <w:r w:rsidR="00A93528">
        <w:rPr>
          <w:rFonts w:ascii="Garamond" w:hAnsi="Garamond"/>
        </w:rPr>
        <w:t xml:space="preserve">. </w:t>
      </w:r>
      <w:r w:rsidR="00811E29">
        <w:rPr>
          <w:rFonts w:ascii="Garamond" w:hAnsi="Garamond"/>
        </w:rPr>
        <w:t xml:space="preserve"> </w:t>
      </w:r>
      <w:r w:rsidR="009747EF">
        <w:rPr>
          <w:rFonts w:ascii="Garamond" w:hAnsi="Garamond"/>
        </w:rPr>
        <w:t>That said</w:t>
      </w:r>
      <w:r w:rsidR="00811E29">
        <w:rPr>
          <w:rFonts w:ascii="Garamond" w:hAnsi="Garamond"/>
        </w:rPr>
        <w:t>, if the Marxist critique is correct, then (MB) does strongly rationalize the very social inequality that it is caused by, and it is epistemically bankrupt.</w:t>
      </w:r>
      <w:r w:rsidR="009747EF">
        <w:rPr>
          <w:rFonts w:ascii="Garamond" w:hAnsi="Garamond"/>
        </w:rPr>
        <w:t xml:space="preserve">  This is one of the fascinating empirical issues that (F</w:t>
      </w:r>
      <w:r w:rsidR="00AE116D">
        <w:rPr>
          <w:rFonts w:ascii="Garamond" w:hAnsi="Garamond"/>
        </w:rPr>
        <w:t>3</w:t>
      </w:r>
      <w:r w:rsidR="009747EF">
        <w:rPr>
          <w:rFonts w:ascii="Garamond" w:hAnsi="Garamond"/>
        </w:rPr>
        <w:t>) leaves us wit</w:t>
      </w:r>
      <w:r w:rsidR="00CB2924">
        <w:rPr>
          <w:rFonts w:ascii="Garamond" w:hAnsi="Garamond"/>
        </w:rPr>
        <w:t>h.</w:t>
      </w:r>
    </w:p>
    <w:p w14:paraId="7BDAF6F6" w14:textId="77777777" w:rsidR="003C11E3" w:rsidRDefault="003C11E3" w:rsidP="00DA3A12">
      <w:pPr>
        <w:jc w:val="both"/>
        <w:rPr>
          <w:rFonts w:ascii="Garamond" w:hAnsi="Garamond"/>
        </w:rPr>
      </w:pPr>
    </w:p>
    <w:p w14:paraId="25B6E261" w14:textId="1058287A" w:rsidR="00A055F5" w:rsidRDefault="00A055F5" w:rsidP="00DA3A12">
      <w:pPr>
        <w:jc w:val="both"/>
        <w:rPr>
          <w:rFonts w:ascii="Garamond" w:hAnsi="Garamond"/>
        </w:rPr>
      </w:pPr>
    </w:p>
    <w:p w14:paraId="3FD66B99" w14:textId="3E4F41E5" w:rsidR="00A055F5" w:rsidRDefault="000E4E21" w:rsidP="00DA3A12">
      <w:pPr>
        <w:jc w:val="both"/>
        <w:rPr>
          <w:rFonts w:ascii="Garamond" w:hAnsi="Garamond"/>
          <w:b/>
        </w:rPr>
      </w:pPr>
      <w:r>
        <w:rPr>
          <w:rFonts w:ascii="Garamond" w:hAnsi="Garamond"/>
          <w:b/>
        </w:rPr>
        <w:t>Conclusion</w:t>
      </w:r>
    </w:p>
    <w:p w14:paraId="019FB3BB" w14:textId="66BEAFA0" w:rsidR="000E4E21" w:rsidRDefault="000E4E21" w:rsidP="00DA3A12">
      <w:pPr>
        <w:jc w:val="both"/>
        <w:rPr>
          <w:rFonts w:ascii="Garamond" w:hAnsi="Garamond"/>
          <w:b/>
        </w:rPr>
      </w:pPr>
    </w:p>
    <w:p w14:paraId="3C646AC9" w14:textId="37B861BE" w:rsidR="000E4E21" w:rsidRDefault="000E4E21" w:rsidP="00380D49">
      <w:pPr>
        <w:spacing w:line="360" w:lineRule="auto"/>
        <w:jc w:val="both"/>
        <w:rPr>
          <w:rFonts w:ascii="Garamond" w:hAnsi="Garamond"/>
        </w:rPr>
      </w:pPr>
      <w:r>
        <w:rPr>
          <w:rFonts w:ascii="Garamond" w:hAnsi="Garamond"/>
        </w:rPr>
        <w:t>When does self-interest distort moral belief?  My answer is a</w:t>
      </w:r>
      <w:r w:rsidR="002C60A9">
        <w:rPr>
          <w:rFonts w:ascii="Garamond" w:hAnsi="Garamond"/>
        </w:rPr>
        <w:t xml:space="preserve">n </w:t>
      </w:r>
      <w:r>
        <w:rPr>
          <w:rFonts w:ascii="Garamond" w:hAnsi="Garamond"/>
        </w:rPr>
        <w:t>unconditional</w:t>
      </w:r>
      <w:r w:rsidR="002C60A9">
        <w:rPr>
          <w:rFonts w:ascii="Garamond" w:hAnsi="Garamond"/>
        </w:rPr>
        <w:t>, unwavering</w:t>
      </w:r>
      <w:r>
        <w:rPr>
          <w:rFonts w:ascii="Garamond" w:hAnsi="Garamond"/>
        </w:rPr>
        <w:t xml:space="preserve"> “sometimes”.  More specifically, I’ve claimed that self-interest distorts when it is basically in the business of justifying itself</w:t>
      </w:r>
      <w:r w:rsidR="004246C8">
        <w:rPr>
          <w:rFonts w:ascii="Garamond" w:hAnsi="Garamond"/>
        </w:rPr>
        <w:t xml:space="preserve">, </w:t>
      </w:r>
      <w:r w:rsidR="004246C8" w:rsidRPr="004246C8">
        <w:rPr>
          <w:rFonts w:ascii="Garamond" w:hAnsi="Garamond"/>
          <w:i/>
        </w:rPr>
        <w:t>qua</w:t>
      </w:r>
      <w:r w:rsidR="004246C8">
        <w:rPr>
          <w:rFonts w:ascii="Garamond" w:hAnsi="Garamond"/>
        </w:rPr>
        <w:t xml:space="preserve"> relative social advantage</w:t>
      </w:r>
      <w:r>
        <w:rPr>
          <w:rFonts w:ascii="Garamond" w:hAnsi="Garamond"/>
        </w:rPr>
        <w:t xml:space="preserve">.  </w:t>
      </w:r>
      <w:r w:rsidR="004246C8">
        <w:rPr>
          <w:rFonts w:ascii="Garamond" w:hAnsi="Garamond"/>
        </w:rPr>
        <w:t>This makes sense of what I believe to be commonly shared intuitions about who is operating under moral distortion</w:t>
      </w:r>
      <w:r w:rsidR="00597BA3">
        <w:rPr>
          <w:rFonts w:ascii="Garamond" w:hAnsi="Garamond"/>
        </w:rPr>
        <w:t>,</w:t>
      </w:r>
      <w:r w:rsidR="004246C8">
        <w:rPr>
          <w:rFonts w:ascii="Garamond" w:hAnsi="Garamond"/>
        </w:rPr>
        <w:t xml:space="preserve"> and </w:t>
      </w:r>
      <w:r w:rsidR="00597BA3">
        <w:rPr>
          <w:rFonts w:ascii="Garamond" w:hAnsi="Garamond"/>
        </w:rPr>
        <w:t xml:space="preserve">it </w:t>
      </w:r>
      <w:r w:rsidR="0035783F">
        <w:rPr>
          <w:rFonts w:ascii="Garamond" w:hAnsi="Garamond"/>
        </w:rPr>
        <w:t>passes no judgment on</w:t>
      </w:r>
      <w:r w:rsidR="004246C8">
        <w:rPr>
          <w:rFonts w:ascii="Garamond" w:hAnsi="Garamond"/>
        </w:rPr>
        <w:t xml:space="preserve"> agents engaged in </w:t>
      </w:r>
      <w:r w:rsidR="0035783F">
        <w:rPr>
          <w:rFonts w:ascii="Garamond" w:hAnsi="Garamond"/>
        </w:rPr>
        <w:t xml:space="preserve">certain </w:t>
      </w:r>
      <w:r w:rsidR="004246C8">
        <w:rPr>
          <w:rFonts w:ascii="Garamond" w:hAnsi="Garamond"/>
        </w:rPr>
        <w:t xml:space="preserve">emancipatory </w:t>
      </w:r>
      <w:r w:rsidR="0035783F">
        <w:rPr>
          <w:rFonts w:ascii="Garamond" w:hAnsi="Garamond"/>
        </w:rPr>
        <w:t xml:space="preserve">or egalitarian </w:t>
      </w:r>
      <w:r w:rsidR="004246C8">
        <w:rPr>
          <w:rFonts w:ascii="Garamond" w:hAnsi="Garamond"/>
        </w:rPr>
        <w:t>projects</w:t>
      </w:r>
      <w:r w:rsidR="0035783F">
        <w:rPr>
          <w:rFonts w:ascii="Garamond" w:hAnsi="Garamond"/>
        </w:rPr>
        <w:t>.</w:t>
      </w:r>
      <w:r w:rsidR="005519DF">
        <w:rPr>
          <w:rFonts w:ascii="Garamond" w:hAnsi="Garamond"/>
        </w:rPr>
        <w:t xml:space="preserve"> However, once moral epistemology moves away from the comforting simplicity of an “always”, it faces the bewildering social complexity of </w:t>
      </w:r>
      <w:r w:rsidR="00FD5009">
        <w:rPr>
          <w:rFonts w:ascii="Garamond" w:hAnsi="Garamond"/>
        </w:rPr>
        <w:t>that</w:t>
      </w:r>
      <w:r w:rsidR="005519DF">
        <w:rPr>
          <w:rFonts w:ascii="Garamond" w:hAnsi="Garamond"/>
        </w:rPr>
        <w:t xml:space="preserve"> “sometimes”.</w:t>
      </w:r>
      <w:r w:rsidR="00597BA3">
        <w:rPr>
          <w:rFonts w:ascii="Garamond" w:hAnsi="Garamond"/>
        </w:rPr>
        <w:t xml:space="preserve"> </w:t>
      </w:r>
      <w:r w:rsidR="002714BC">
        <w:rPr>
          <w:rFonts w:ascii="Garamond" w:hAnsi="Garamond"/>
        </w:rPr>
        <w:t xml:space="preserve"> </w:t>
      </w:r>
      <w:r w:rsidR="0028527C">
        <w:rPr>
          <w:rFonts w:ascii="Garamond" w:hAnsi="Garamond"/>
        </w:rPr>
        <w:t>My suggestion is that we learn to live with that, because an absolute prohibition against self-interest in moral epistemology is indefensible.</w:t>
      </w:r>
    </w:p>
    <w:p w14:paraId="017C6643" w14:textId="77777777" w:rsidR="002714BC" w:rsidRPr="000E4E21" w:rsidRDefault="002714BC" w:rsidP="00DA3A12">
      <w:pPr>
        <w:jc w:val="both"/>
        <w:rPr>
          <w:rFonts w:ascii="Garamond" w:hAnsi="Garamond"/>
        </w:rPr>
      </w:pPr>
    </w:p>
    <w:p w14:paraId="38A1682B" w14:textId="77777777" w:rsidR="000E4E21" w:rsidRDefault="000E4E21" w:rsidP="00DA3A12">
      <w:pPr>
        <w:jc w:val="both"/>
        <w:rPr>
          <w:rFonts w:ascii="Garamond" w:hAnsi="Garamond"/>
        </w:rPr>
      </w:pPr>
    </w:p>
    <w:p w14:paraId="0963BEE0" w14:textId="77777777" w:rsidR="00A055F5" w:rsidRPr="00635134" w:rsidRDefault="00A055F5" w:rsidP="00DA3A12">
      <w:pPr>
        <w:jc w:val="both"/>
        <w:rPr>
          <w:rFonts w:ascii="Garamond" w:hAnsi="Garamond"/>
        </w:rPr>
      </w:pPr>
    </w:p>
    <w:p w14:paraId="541FC7E5" w14:textId="77777777" w:rsidR="00426360" w:rsidRPr="00E55F88" w:rsidRDefault="00426360" w:rsidP="00DA3A12">
      <w:pPr>
        <w:jc w:val="both"/>
      </w:pPr>
    </w:p>
    <w:p w14:paraId="7ACC5BE8" w14:textId="77777777" w:rsidR="00426360" w:rsidRPr="00E55F88" w:rsidRDefault="00426360" w:rsidP="00DA3A12">
      <w:pPr>
        <w:jc w:val="both"/>
      </w:pPr>
    </w:p>
    <w:p w14:paraId="4EE19A2F" w14:textId="77777777" w:rsidR="009A096B" w:rsidRPr="009A096B" w:rsidRDefault="00426360" w:rsidP="009A096B">
      <w:pPr>
        <w:pStyle w:val="EndNoteBibliographyTitle"/>
        <w:rPr>
          <w:noProof/>
        </w:rPr>
      </w:pPr>
      <w:r w:rsidRPr="00E55F88">
        <w:fldChar w:fldCharType="begin"/>
      </w:r>
      <w:r w:rsidRPr="00E55F88">
        <w:instrText xml:space="preserve"> ADDIN EN.REFLIST </w:instrText>
      </w:r>
      <w:r w:rsidRPr="00E55F88">
        <w:fldChar w:fldCharType="separate"/>
      </w:r>
      <w:r w:rsidR="009A096B" w:rsidRPr="009A096B">
        <w:rPr>
          <w:noProof/>
        </w:rPr>
        <w:t>Works Cited</w:t>
      </w:r>
    </w:p>
    <w:p w14:paraId="486EE82E" w14:textId="77777777" w:rsidR="009A096B" w:rsidRPr="009A096B" w:rsidRDefault="009A096B" w:rsidP="009A096B">
      <w:pPr>
        <w:pStyle w:val="EndNoteBibliographyTitle"/>
        <w:rPr>
          <w:noProof/>
        </w:rPr>
      </w:pPr>
    </w:p>
    <w:p w14:paraId="237AD710" w14:textId="77777777" w:rsidR="009A096B" w:rsidRPr="009A096B" w:rsidRDefault="009A096B" w:rsidP="009A096B">
      <w:pPr>
        <w:pStyle w:val="EndNoteBibliography"/>
        <w:ind w:left="720" w:hanging="720"/>
        <w:rPr>
          <w:noProof/>
        </w:rPr>
      </w:pPr>
      <w:r w:rsidRPr="009A096B">
        <w:rPr>
          <w:noProof/>
        </w:rPr>
        <w:t xml:space="preserve">Adhikari, Mohamed. 1992. "The sons of ham: slavery and the making of coloured identity."  </w:t>
      </w:r>
      <w:r w:rsidRPr="009A096B">
        <w:rPr>
          <w:i/>
          <w:noProof/>
        </w:rPr>
        <w:t>South African Historical Journal</w:t>
      </w:r>
      <w:r w:rsidRPr="009A096B">
        <w:rPr>
          <w:noProof/>
        </w:rPr>
        <w:t xml:space="preserve"> 27 (1):95-112.</w:t>
      </w:r>
    </w:p>
    <w:p w14:paraId="48CD6475" w14:textId="77777777" w:rsidR="009A096B" w:rsidRPr="009A096B" w:rsidRDefault="009A096B" w:rsidP="009A096B">
      <w:pPr>
        <w:pStyle w:val="EndNoteBibliography"/>
        <w:ind w:left="720" w:hanging="720"/>
        <w:rPr>
          <w:noProof/>
        </w:rPr>
      </w:pPr>
      <w:r w:rsidRPr="009A096B">
        <w:rPr>
          <w:noProof/>
        </w:rPr>
        <w:t xml:space="preserve">Angle, Stephen C. 2009. </w:t>
      </w:r>
      <w:r w:rsidRPr="009A096B">
        <w:rPr>
          <w:i/>
          <w:noProof/>
        </w:rPr>
        <w:t>Sagehood: The Contemporary Significance of Neo-Confucian Philosophy</w:t>
      </w:r>
      <w:r w:rsidRPr="009A096B">
        <w:rPr>
          <w:noProof/>
        </w:rPr>
        <w:t>: Oxford University Press.</w:t>
      </w:r>
    </w:p>
    <w:p w14:paraId="5F8AC25B" w14:textId="77777777" w:rsidR="009A096B" w:rsidRPr="009A096B" w:rsidRDefault="009A096B" w:rsidP="009A096B">
      <w:pPr>
        <w:pStyle w:val="EndNoteBibliography"/>
        <w:ind w:left="720" w:hanging="720"/>
        <w:rPr>
          <w:noProof/>
        </w:rPr>
      </w:pPr>
      <w:r w:rsidRPr="009A096B">
        <w:rPr>
          <w:noProof/>
        </w:rPr>
        <w:t xml:space="preserve">Annas, Julia. 1999. </w:t>
      </w:r>
      <w:r w:rsidRPr="009A096B">
        <w:rPr>
          <w:i/>
          <w:noProof/>
        </w:rPr>
        <w:t>Platonic ethics, old and new</w:t>
      </w:r>
      <w:r w:rsidRPr="009A096B">
        <w:rPr>
          <w:noProof/>
        </w:rPr>
        <w:t>. Vol. 57: Cornell University Press.</w:t>
      </w:r>
    </w:p>
    <w:p w14:paraId="16C9F710" w14:textId="77777777" w:rsidR="009A096B" w:rsidRPr="009A096B" w:rsidRDefault="009A096B" w:rsidP="009A096B">
      <w:pPr>
        <w:pStyle w:val="EndNoteBibliography"/>
        <w:ind w:left="720" w:hanging="720"/>
        <w:rPr>
          <w:noProof/>
        </w:rPr>
      </w:pPr>
      <w:r w:rsidRPr="009A096B">
        <w:rPr>
          <w:noProof/>
        </w:rPr>
        <w:t xml:space="preserve">Ayer, A. J. 1936. </w:t>
      </w:r>
      <w:r w:rsidRPr="009A096B">
        <w:rPr>
          <w:i/>
          <w:noProof/>
        </w:rPr>
        <w:t>Language, Truth and Logic</w:t>
      </w:r>
      <w:r w:rsidRPr="009A096B">
        <w:rPr>
          <w:noProof/>
        </w:rPr>
        <w:t>. Vol. 47: London, V. Gollancz, Ltd.</w:t>
      </w:r>
    </w:p>
    <w:p w14:paraId="7B6B9398" w14:textId="77777777" w:rsidR="009A096B" w:rsidRPr="009A096B" w:rsidRDefault="009A096B" w:rsidP="009A096B">
      <w:pPr>
        <w:pStyle w:val="EndNoteBibliography"/>
        <w:ind w:left="720" w:hanging="720"/>
        <w:rPr>
          <w:noProof/>
        </w:rPr>
      </w:pPr>
      <w:r w:rsidRPr="009A096B">
        <w:rPr>
          <w:noProof/>
        </w:rPr>
        <w:t xml:space="preserve">Berkey, Brian. 2016. "The Demandingness of Morality: Toward a Reflective Equilibrium."  </w:t>
      </w:r>
      <w:r w:rsidRPr="009A096B">
        <w:rPr>
          <w:i/>
          <w:noProof/>
        </w:rPr>
        <w:t>Philosophical Studies</w:t>
      </w:r>
      <w:r w:rsidRPr="009A096B">
        <w:rPr>
          <w:noProof/>
        </w:rPr>
        <w:t xml:space="preserve"> 173 (11).</w:t>
      </w:r>
    </w:p>
    <w:p w14:paraId="43C3D817" w14:textId="77777777" w:rsidR="009A096B" w:rsidRPr="009A096B" w:rsidRDefault="009A096B" w:rsidP="009A096B">
      <w:pPr>
        <w:pStyle w:val="EndNoteBibliography"/>
        <w:ind w:left="720" w:hanging="720"/>
        <w:rPr>
          <w:noProof/>
        </w:rPr>
      </w:pPr>
      <w:r w:rsidRPr="009A096B">
        <w:rPr>
          <w:noProof/>
        </w:rPr>
        <w:t xml:space="preserve">Blackburn, Simon. 1991. "Just Causes."  </w:t>
      </w:r>
      <w:r w:rsidRPr="009A096B">
        <w:rPr>
          <w:i/>
          <w:noProof/>
        </w:rPr>
        <w:t>Philosophical Studies</w:t>
      </w:r>
      <w:r w:rsidRPr="009A096B">
        <w:rPr>
          <w:noProof/>
        </w:rPr>
        <w:t xml:space="preserve"> 61 (1/2):3-17.</w:t>
      </w:r>
    </w:p>
    <w:p w14:paraId="4C9EB9B1" w14:textId="77777777" w:rsidR="009A096B" w:rsidRPr="009A096B" w:rsidRDefault="009A096B" w:rsidP="009A096B">
      <w:pPr>
        <w:pStyle w:val="EndNoteBibliography"/>
        <w:ind w:left="720" w:hanging="720"/>
        <w:rPr>
          <w:noProof/>
        </w:rPr>
      </w:pPr>
      <w:r w:rsidRPr="009A096B">
        <w:rPr>
          <w:noProof/>
        </w:rPr>
        <w:t xml:space="preserve">Boyd, Richard. 1988. "How to be a Moral Realist." In </w:t>
      </w:r>
      <w:r w:rsidRPr="009A096B">
        <w:rPr>
          <w:i/>
          <w:noProof/>
        </w:rPr>
        <w:t>Essays on Moral Realism</w:t>
      </w:r>
      <w:r w:rsidRPr="009A096B">
        <w:rPr>
          <w:noProof/>
        </w:rPr>
        <w:t>, edited by G. Sayre-McCord, 181-228. Cornell University Press.</w:t>
      </w:r>
    </w:p>
    <w:p w14:paraId="154B6C2A" w14:textId="77777777" w:rsidR="009A096B" w:rsidRPr="009A096B" w:rsidRDefault="009A096B" w:rsidP="009A096B">
      <w:pPr>
        <w:pStyle w:val="EndNoteBibliography"/>
        <w:ind w:left="720" w:hanging="720"/>
        <w:rPr>
          <w:noProof/>
        </w:rPr>
      </w:pPr>
      <w:r w:rsidRPr="009A096B">
        <w:rPr>
          <w:noProof/>
        </w:rPr>
        <w:t xml:space="preserve">Brink, David. 1984. "Moral realism and the sceptical arguments from disagreement and queerness."  </w:t>
      </w:r>
      <w:r w:rsidRPr="009A096B">
        <w:rPr>
          <w:i/>
          <w:noProof/>
        </w:rPr>
        <w:t>Australasian Journal of Philosophy</w:t>
      </w:r>
      <w:r w:rsidRPr="009A096B">
        <w:rPr>
          <w:noProof/>
        </w:rPr>
        <w:t xml:space="preserve"> 62 (2):111-125.</w:t>
      </w:r>
    </w:p>
    <w:p w14:paraId="3C7ADE32" w14:textId="77777777" w:rsidR="009A096B" w:rsidRPr="009A096B" w:rsidRDefault="009A096B" w:rsidP="009A096B">
      <w:pPr>
        <w:pStyle w:val="EndNoteBibliography"/>
        <w:ind w:left="720" w:hanging="720"/>
        <w:rPr>
          <w:noProof/>
        </w:rPr>
      </w:pPr>
      <w:r w:rsidRPr="009A096B">
        <w:rPr>
          <w:noProof/>
        </w:rPr>
        <w:t xml:space="preserve">Brink, David. 1989. </w:t>
      </w:r>
      <w:r w:rsidRPr="009A096B">
        <w:rPr>
          <w:i/>
          <w:noProof/>
        </w:rPr>
        <w:t>Moral Realism and the Foundations of Ethics</w:t>
      </w:r>
      <w:r w:rsidRPr="009A096B">
        <w:rPr>
          <w:noProof/>
        </w:rPr>
        <w:t>: Cambridge University Press.</w:t>
      </w:r>
    </w:p>
    <w:p w14:paraId="5DDA5B97" w14:textId="77777777" w:rsidR="009A096B" w:rsidRPr="009A096B" w:rsidRDefault="009A096B" w:rsidP="009A096B">
      <w:pPr>
        <w:pStyle w:val="EndNoteBibliography"/>
        <w:ind w:left="720" w:hanging="720"/>
        <w:rPr>
          <w:noProof/>
        </w:rPr>
      </w:pPr>
      <w:r w:rsidRPr="009A096B">
        <w:rPr>
          <w:noProof/>
        </w:rPr>
        <w:t xml:space="preserve">Cartwright, Nancy. 1983. "How the laws of physics lie."  </w:t>
      </w:r>
      <w:r w:rsidRPr="009A096B">
        <w:rPr>
          <w:i/>
          <w:noProof/>
        </w:rPr>
        <w:t>Clarendon Paperbacks, Oxford: Oxford University Press,| c1983</w:t>
      </w:r>
      <w:r w:rsidRPr="009A096B">
        <w:rPr>
          <w:noProof/>
        </w:rPr>
        <w:t>.</w:t>
      </w:r>
    </w:p>
    <w:p w14:paraId="3BEDB549" w14:textId="77777777" w:rsidR="009A096B" w:rsidRPr="009A096B" w:rsidRDefault="009A096B" w:rsidP="009A096B">
      <w:pPr>
        <w:pStyle w:val="EndNoteBibliography"/>
        <w:ind w:left="720" w:hanging="720"/>
        <w:rPr>
          <w:noProof/>
        </w:rPr>
      </w:pPr>
      <w:r w:rsidRPr="009A096B">
        <w:rPr>
          <w:noProof/>
        </w:rPr>
        <w:t xml:space="preserve">Doris, John, and Alexandra Plakias. 2008. "How to argue about disagreement: Evaluative diversity and moral realism." In </w:t>
      </w:r>
      <w:r w:rsidRPr="009A096B">
        <w:rPr>
          <w:i/>
          <w:noProof/>
        </w:rPr>
        <w:t>Moral Psychology</w:t>
      </w:r>
      <w:r w:rsidRPr="009A096B">
        <w:rPr>
          <w:noProof/>
        </w:rPr>
        <w:t>, edited by W. Sinnott-Armstrong, 303-331. Cambridge: MIT Press.</w:t>
      </w:r>
    </w:p>
    <w:p w14:paraId="13B9C62E" w14:textId="77777777" w:rsidR="009A096B" w:rsidRPr="009A096B" w:rsidRDefault="009A096B" w:rsidP="009A096B">
      <w:pPr>
        <w:pStyle w:val="EndNoteBibliography"/>
        <w:ind w:left="720" w:hanging="720"/>
        <w:rPr>
          <w:noProof/>
        </w:rPr>
      </w:pPr>
      <w:r w:rsidRPr="009A096B">
        <w:rPr>
          <w:noProof/>
        </w:rPr>
        <w:t xml:space="preserve">Enoch, David. 2009. "How is moral disagreement a problem for realism?"  </w:t>
      </w:r>
      <w:r w:rsidRPr="009A096B">
        <w:rPr>
          <w:i/>
          <w:noProof/>
        </w:rPr>
        <w:t>Journal of Ethics</w:t>
      </w:r>
      <w:r w:rsidRPr="009A096B">
        <w:rPr>
          <w:noProof/>
        </w:rPr>
        <w:t xml:space="preserve"> 13 (1):15-50.</w:t>
      </w:r>
    </w:p>
    <w:p w14:paraId="3A5C13A0" w14:textId="77777777" w:rsidR="009A096B" w:rsidRPr="009A096B" w:rsidRDefault="009A096B" w:rsidP="009A096B">
      <w:pPr>
        <w:pStyle w:val="EndNoteBibliography"/>
        <w:ind w:left="720" w:hanging="720"/>
        <w:rPr>
          <w:noProof/>
        </w:rPr>
      </w:pPr>
      <w:r w:rsidRPr="009A096B">
        <w:rPr>
          <w:noProof/>
        </w:rPr>
        <w:t xml:space="preserve">Enoch, David. 2011. </w:t>
      </w:r>
      <w:r w:rsidRPr="009A096B">
        <w:rPr>
          <w:i/>
          <w:noProof/>
        </w:rPr>
        <w:t>Taking Morality Seriously: A Defense of Robust Realism</w:t>
      </w:r>
      <w:r w:rsidRPr="009A096B">
        <w:rPr>
          <w:noProof/>
        </w:rPr>
        <w:t>: Oxford University Press.</w:t>
      </w:r>
    </w:p>
    <w:p w14:paraId="6732FC04" w14:textId="77777777" w:rsidR="009A096B" w:rsidRPr="009A096B" w:rsidRDefault="009A096B" w:rsidP="009A096B">
      <w:pPr>
        <w:pStyle w:val="EndNoteBibliography"/>
        <w:ind w:left="720" w:hanging="720"/>
        <w:rPr>
          <w:noProof/>
        </w:rPr>
      </w:pPr>
      <w:r w:rsidRPr="009A096B">
        <w:rPr>
          <w:noProof/>
        </w:rPr>
        <w:t xml:space="preserve">Fitzpatrick, Simon. 2014. "Moral Realism, Moral Disagreement, and Moral Psychology."  </w:t>
      </w:r>
      <w:r w:rsidRPr="009A096B">
        <w:rPr>
          <w:i/>
          <w:noProof/>
        </w:rPr>
        <w:t>Philosophical Papers</w:t>
      </w:r>
      <w:r w:rsidRPr="009A096B">
        <w:rPr>
          <w:noProof/>
        </w:rPr>
        <w:t xml:space="preserve"> 43 (2):161-190.</w:t>
      </w:r>
    </w:p>
    <w:p w14:paraId="1E264627" w14:textId="77777777" w:rsidR="009A096B" w:rsidRPr="009A096B" w:rsidRDefault="009A096B" w:rsidP="009A096B">
      <w:pPr>
        <w:pStyle w:val="EndNoteBibliography"/>
        <w:ind w:left="720" w:hanging="720"/>
        <w:rPr>
          <w:noProof/>
        </w:rPr>
      </w:pPr>
      <w:r w:rsidRPr="009A096B">
        <w:rPr>
          <w:noProof/>
        </w:rPr>
        <w:t xml:space="preserve">Frankena, William K. 1966. "The concept of morality."  </w:t>
      </w:r>
      <w:r w:rsidRPr="009A096B">
        <w:rPr>
          <w:i/>
          <w:noProof/>
        </w:rPr>
        <w:t>The Journal of Philosophy</w:t>
      </w:r>
      <w:r w:rsidRPr="009A096B">
        <w:rPr>
          <w:noProof/>
        </w:rPr>
        <w:t xml:space="preserve"> 63 (21):688-696.</w:t>
      </w:r>
    </w:p>
    <w:p w14:paraId="55027682" w14:textId="77777777" w:rsidR="009A096B" w:rsidRPr="009A096B" w:rsidRDefault="009A096B" w:rsidP="009A096B">
      <w:pPr>
        <w:pStyle w:val="EndNoteBibliography"/>
        <w:ind w:left="720" w:hanging="720"/>
        <w:rPr>
          <w:i/>
          <w:noProof/>
        </w:rPr>
      </w:pPr>
      <w:r w:rsidRPr="009A096B">
        <w:rPr>
          <w:noProof/>
        </w:rPr>
        <w:t xml:space="preserve">Fromm, Erich. 1939. "Selfishness and self-love."  </w:t>
      </w:r>
      <w:r w:rsidRPr="009A096B">
        <w:rPr>
          <w:i/>
          <w:noProof/>
        </w:rPr>
        <w:t>Psychiatry: Journal for the Study of Interpersonal Process.</w:t>
      </w:r>
    </w:p>
    <w:p w14:paraId="5B1A34A0" w14:textId="77777777" w:rsidR="009A096B" w:rsidRPr="009A096B" w:rsidRDefault="009A096B" w:rsidP="009A096B">
      <w:pPr>
        <w:pStyle w:val="EndNoteBibliography"/>
        <w:ind w:left="720" w:hanging="720"/>
        <w:rPr>
          <w:noProof/>
        </w:rPr>
      </w:pPr>
      <w:r w:rsidRPr="009A096B">
        <w:rPr>
          <w:noProof/>
        </w:rPr>
        <w:t xml:space="preserve">Geuss, Raymond. 1981. </w:t>
      </w:r>
      <w:r w:rsidRPr="009A096B">
        <w:rPr>
          <w:i/>
          <w:noProof/>
        </w:rPr>
        <w:t>The idea of a critical theory: Habermas and the Frankfurt School</w:t>
      </w:r>
      <w:r w:rsidRPr="009A096B">
        <w:rPr>
          <w:noProof/>
        </w:rPr>
        <w:t>: Cambridge University Press.</w:t>
      </w:r>
    </w:p>
    <w:p w14:paraId="17DC3390" w14:textId="77777777" w:rsidR="009A096B" w:rsidRPr="009A096B" w:rsidRDefault="009A096B" w:rsidP="009A096B">
      <w:pPr>
        <w:pStyle w:val="EndNoteBibliography"/>
        <w:ind w:left="720" w:hanging="720"/>
        <w:rPr>
          <w:noProof/>
        </w:rPr>
      </w:pPr>
      <w:r w:rsidRPr="009A096B">
        <w:rPr>
          <w:noProof/>
        </w:rPr>
        <w:t xml:space="preserve">Gilligan, Carol. 1993. </w:t>
      </w:r>
      <w:r w:rsidRPr="009A096B">
        <w:rPr>
          <w:i/>
          <w:noProof/>
        </w:rPr>
        <w:t>In a different voice</w:t>
      </w:r>
      <w:r w:rsidRPr="009A096B">
        <w:rPr>
          <w:noProof/>
        </w:rPr>
        <w:t>: Harvard University Press.</w:t>
      </w:r>
    </w:p>
    <w:p w14:paraId="68A8420F" w14:textId="77777777" w:rsidR="009A096B" w:rsidRPr="009A096B" w:rsidRDefault="009A096B" w:rsidP="009A096B">
      <w:pPr>
        <w:pStyle w:val="EndNoteBibliography"/>
        <w:ind w:left="720" w:hanging="720"/>
        <w:rPr>
          <w:noProof/>
        </w:rPr>
      </w:pPr>
      <w:r w:rsidRPr="009A096B">
        <w:rPr>
          <w:noProof/>
        </w:rPr>
        <w:t xml:space="preserve">Golub, Camil. 2017. "Expressivism and the Reliability Challenge."  </w:t>
      </w:r>
      <w:r w:rsidRPr="009A096B">
        <w:rPr>
          <w:i/>
          <w:noProof/>
        </w:rPr>
        <w:t>Ethical Theory and Moral Practice</w:t>
      </w:r>
      <w:r w:rsidRPr="009A096B">
        <w:rPr>
          <w:noProof/>
        </w:rPr>
        <w:t xml:space="preserve"> 20 (4).</w:t>
      </w:r>
    </w:p>
    <w:p w14:paraId="787053DD" w14:textId="77777777" w:rsidR="009A096B" w:rsidRPr="009A096B" w:rsidRDefault="009A096B" w:rsidP="009A096B">
      <w:pPr>
        <w:pStyle w:val="EndNoteBibliography"/>
        <w:ind w:left="720" w:hanging="720"/>
        <w:rPr>
          <w:noProof/>
        </w:rPr>
      </w:pPr>
      <w:r w:rsidRPr="009A096B">
        <w:rPr>
          <w:noProof/>
        </w:rPr>
        <w:t xml:space="preserve">Haslanger, Sally. 2007. ""But mom, crop-tops are cute!" Social knowledge, social structure and ideology critique."  </w:t>
      </w:r>
      <w:r w:rsidRPr="009A096B">
        <w:rPr>
          <w:i/>
          <w:noProof/>
        </w:rPr>
        <w:t>Philosophical Issues</w:t>
      </w:r>
      <w:r w:rsidRPr="009A096B">
        <w:rPr>
          <w:noProof/>
        </w:rPr>
        <w:t xml:space="preserve"> 17 (1):70-91.</w:t>
      </w:r>
    </w:p>
    <w:p w14:paraId="3DC3FE78" w14:textId="77777777" w:rsidR="009A096B" w:rsidRPr="009A096B" w:rsidRDefault="009A096B" w:rsidP="009A096B">
      <w:pPr>
        <w:pStyle w:val="EndNoteBibliography"/>
        <w:ind w:left="720" w:hanging="720"/>
        <w:rPr>
          <w:noProof/>
        </w:rPr>
      </w:pPr>
      <w:r w:rsidRPr="009A096B">
        <w:rPr>
          <w:noProof/>
        </w:rPr>
        <w:t xml:space="preserve">Held, Virginia. 2006. </w:t>
      </w:r>
      <w:r w:rsidRPr="009A096B">
        <w:rPr>
          <w:i/>
          <w:noProof/>
        </w:rPr>
        <w:t>The Ethics of Care: Personal, Political, and Global</w:t>
      </w:r>
      <w:r w:rsidRPr="009A096B">
        <w:rPr>
          <w:noProof/>
        </w:rPr>
        <w:t>: Oxford University Press.</w:t>
      </w:r>
    </w:p>
    <w:p w14:paraId="786DCEA3" w14:textId="77777777" w:rsidR="009A096B" w:rsidRPr="009A096B" w:rsidRDefault="009A096B" w:rsidP="009A096B">
      <w:pPr>
        <w:pStyle w:val="EndNoteBibliography"/>
        <w:ind w:left="720" w:hanging="720"/>
        <w:rPr>
          <w:noProof/>
        </w:rPr>
      </w:pPr>
      <w:r w:rsidRPr="009A096B">
        <w:rPr>
          <w:noProof/>
        </w:rPr>
        <w:t xml:space="preserve">Henrich, Joseph. 2020. </w:t>
      </w:r>
      <w:r w:rsidRPr="009A096B">
        <w:rPr>
          <w:i/>
          <w:noProof/>
        </w:rPr>
        <w:t>The WEIRDest people in the world: How the West became psychologically peculiar and particularly prosperous</w:t>
      </w:r>
      <w:r w:rsidRPr="009A096B">
        <w:rPr>
          <w:noProof/>
        </w:rPr>
        <w:t>: Farrar, Straus and Giroux.</w:t>
      </w:r>
    </w:p>
    <w:p w14:paraId="58A02110" w14:textId="77777777" w:rsidR="009A096B" w:rsidRPr="009A096B" w:rsidRDefault="009A096B" w:rsidP="009A096B">
      <w:pPr>
        <w:pStyle w:val="EndNoteBibliography"/>
        <w:ind w:left="720" w:hanging="720"/>
        <w:rPr>
          <w:noProof/>
        </w:rPr>
      </w:pPr>
      <w:r w:rsidRPr="009A096B">
        <w:rPr>
          <w:noProof/>
        </w:rPr>
        <w:lastRenderedPageBreak/>
        <w:t xml:space="preserve">Huemer, Michael. 2008. "Revisionary intuitionism."  </w:t>
      </w:r>
      <w:r w:rsidRPr="009A096B">
        <w:rPr>
          <w:i/>
          <w:noProof/>
        </w:rPr>
        <w:t>Social Philosophy and Policy</w:t>
      </w:r>
      <w:r w:rsidRPr="009A096B">
        <w:rPr>
          <w:noProof/>
        </w:rPr>
        <w:t xml:space="preserve"> 25 (1):368-392.</w:t>
      </w:r>
    </w:p>
    <w:p w14:paraId="228AA889" w14:textId="77777777" w:rsidR="009A096B" w:rsidRPr="009A096B" w:rsidRDefault="009A096B" w:rsidP="009A096B">
      <w:pPr>
        <w:pStyle w:val="EndNoteBibliography"/>
        <w:ind w:left="720" w:hanging="720"/>
        <w:rPr>
          <w:noProof/>
        </w:rPr>
      </w:pPr>
      <w:r w:rsidRPr="009A096B">
        <w:rPr>
          <w:noProof/>
        </w:rPr>
        <w:t xml:space="preserve">Hursthouse, Rosalind. 1999. "Virtue Ethics and Human Nature."  </w:t>
      </w:r>
      <w:r w:rsidRPr="009A096B">
        <w:rPr>
          <w:i/>
          <w:noProof/>
        </w:rPr>
        <w:t>Hume Studies</w:t>
      </w:r>
      <w:r w:rsidRPr="009A096B">
        <w:rPr>
          <w:noProof/>
        </w:rPr>
        <w:t xml:space="preserve"> 25 (1/2):67-82.</w:t>
      </w:r>
    </w:p>
    <w:p w14:paraId="6E52E45F" w14:textId="77777777" w:rsidR="009A096B" w:rsidRPr="009A096B" w:rsidRDefault="009A096B" w:rsidP="009A096B">
      <w:pPr>
        <w:pStyle w:val="EndNoteBibliography"/>
        <w:ind w:left="720" w:hanging="720"/>
        <w:rPr>
          <w:noProof/>
        </w:rPr>
      </w:pPr>
      <w:r w:rsidRPr="009A096B">
        <w:rPr>
          <w:noProof/>
        </w:rPr>
        <w:t xml:space="preserve">Jones, Karen. 2005. "Moral epistemology." In </w:t>
      </w:r>
      <w:r w:rsidRPr="009A096B">
        <w:rPr>
          <w:i/>
          <w:noProof/>
        </w:rPr>
        <w:t>The Oxford Handbook of Contemporary Philosophy</w:t>
      </w:r>
      <w:r w:rsidRPr="009A096B">
        <w:rPr>
          <w:noProof/>
        </w:rPr>
        <w:t>, edited by Frank Jackson and Michael Smith. Oxford University Press.</w:t>
      </w:r>
    </w:p>
    <w:p w14:paraId="678A05D6" w14:textId="77777777" w:rsidR="009A096B" w:rsidRPr="009A096B" w:rsidRDefault="009A096B" w:rsidP="009A096B">
      <w:pPr>
        <w:pStyle w:val="EndNoteBibliography"/>
        <w:ind w:left="720" w:hanging="720"/>
        <w:rPr>
          <w:noProof/>
        </w:rPr>
      </w:pPr>
      <w:r w:rsidRPr="009A096B">
        <w:rPr>
          <w:noProof/>
        </w:rPr>
        <w:t xml:space="preserve">Joyce, Richard. 2006. </w:t>
      </w:r>
      <w:r w:rsidRPr="009A096B">
        <w:rPr>
          <w:i/>
          <w:noProof/>
        </w:rPr>
        <w:t>The Evolution of Morality</w:t>
      </w:r>
      <w:r w:rsidRPr="009A096B">
        <w:rPr>
          <w:noProof/>
        </w:rPr>
        <w:t>: MIT Press.</w:t>
      </w:r>
    </w:p>
    <w:p w14:paraId="1AF48E87" w14:textId="77777777" w:rsidR="009A096B" w:rsidRPr="009A096B" w:rsidRDefault="009A096B" w:rsidP="009A096B">
      <w:pPr>
        <w:pStyle w:val="EndNoteBibliography"/>
        <w:ind w:left="720" w:hanging="720"/>
        <w:rPr>
          <w:noProof/>
        </w:rPr>
      </w:pPr>
      <w:r w:rsidRPr="009A096B">
        <w:rPr>
          <w:noProof/>
        </w:rPr>
        <w:t xml:space="preserve">Kent, Bonnie. 2001. "Augustine’s ethics."  </w:t>
      </w:r>
      <w:r w:rsidRPr="009A096B">
        <w:rPr>
          <w:i/>
          <w:noProof/>
        </w:rPr>
        <w:t>The Cambridge Companion to Augustine</w:t>
      </w:r>
      <w:r w:rsidRPr="009A096B">
        <w:rPr>
          <w:noProof/>
        </w:rPr>
        <w:t>:205-233.</w:t>
      </w:r>
    </w:p>
    <w:p w14:paraId="0538B1FB" w14:textId="77777777" w:rsidR="009A096B" w:rsidRPr="009A096B" w:rsidRDefault="009A096B" w:rsidP="009A096B">
      <w:pPr>
        <w:pStyle w:val="EndNoteBibliography"/>
        <w:ind w:left="720" w:hanging="720"/>
        <w:rPr>
          <w:noProof/>
        </w:rPr>
      </w:pPr>
      <w:r w:rsidRPr="009A096B">
        <w:rPr>
          <w:noProof/>
        </w:rPr>
        <w:t xml:space="preserve">Kohut, Heinz. 2011. </w:t>
      </w:r>
      <w:r w:rsidRPr="009A096B">
        <w:rPr>
          <w:i/>
          <w:noProof/>
        </w:rPr>
        <w:t>The search for the self: selected writings of Heinz Kohut. 4. 1978-1981</w:t>
      </w:r>
      <w:r w:rsidRPr="009A096B">
        <w:rPr>
          <w:noProof/>
        </w:rPr>
        <w:t>. Vol. 4: Karnac Books.</w:t>
      </w:r>
    </w:p>
    <w:p w14:paraId="75F91F86" w14:textId="77777777" w:rsidR="009A096B" w:rsidRPr="009A096B" w:rsidRDefault="009A096B" w:rsidP="009A096B">
      <w:pPr>
        <w:pStyle w:val="EndNoteBibliography"/>
        <w:ind w:left="720" w:hanging="720"/>
        <w:rPr>
          <w:noProof/>
        </w:rPr>
      </w:pPr>
      <w:r w:rsidRPr="009A096B">
        <w:rPr>
          <w:noProof/>
        </w:rPr>
        <w:t xml:space="preserve">Lackey, Jennifer, and Ernest Sosa. 2006. </w:t>
      </w:r>
      <w:r w:rsidRPr="009A096B">
        <w:rPr>
          <w:i/>
          <w:noProof/>
        </w:rPr>
        <w:t>The epistemology of testimony</w:t>
      </w:r>
      <w:r w:rsidRPr="009A096B">
        <w:rPr>
          <w:noProof/>
        </w:rPr>
        <w:t>: Oxford University Press.</w:t>
      </w:r>
    </w:p>
    <w:p w14:paraId="096BBBB2" w14:textId="77777777" w:rsidR="009A096B" w:rsidRPr="009A096B" w:rsidRDefault="009A096B" w:rsidP="009A096B">
      <w:pPr>
        <w:pStyle w:val="EndNoteBibliography"/>
        <w:ind w:left="720" w:hanging="720"/>
        <w:rPr>
          <w:noProof/>
        </w:rPr>
      </w:pPr>
      <w:r w:rsidRPr="009A096B">
        <w:rPr>
          <w:noProof/>
        </w:rPr>
        <w:t xml:space="preserve">LeBar, Mark. 2018. "Eudaimonism." In </w:t>
      </w:r>
      <w:r w:rsidRPr="009A096B">
        <w:rPr>
          <w:i/>
          <w:noProof/>
        </w:rPr>
        <w:t>The Oxford Handbook of Virtue</w:t>
      </w:r>
      <w:r w:rsidRPr="009A096B">
        <w:rPr>
          <w:noProof/>
        </w:rPr>
        <w:t>.</w:t>
      </w:r>
    </w:p>
    <w:p w14:paraId="459AFA5C" w14:textId="77777777" w:rsidR="009A096B" w:rsidRPr="009A096B" w:rsidRDefault="009A096B" w:rsidP="009A096B">
      <w:pPr>
        <w:pStyle w:val="EndNoteBibliography"/>
        <w:ind w:left="720" w:hanging="720"/>
        <w:rPr>
          <w:noProof/>
        </w:rPr>
      </w:pPr>
      <w:r w:rsidRPr="009A096B">
        <w:rPr>
          <w:noProof/>
        </w:rPr>
        <w:t xml:space="preserve">Louverture, Toussaint. 1953. </w:t>
      </w:r>
      <w:r w:rsidRPr="009A096B">
        <w:rPr>
          <w:i/>
          <w:noProof/>
        </w:rPr>
        <w:t>Toussaint Louverture à travers sa correspondance, 1794-1798</w:t>
      </w:r>
      <w:r w:rsidRPr="009A096B">
        <w:rPr>
          <w:noProof/>
        </w:rPr>
        <w:t>: Industrias Graficas Espana.</w:t>
      </w:r>
    </w:p>
    <w:p w14:paraId="00642F70" w14:textId="77777777" w:rsidR="009A096B" w:rsidRPr="009A096B" w:rsidRDefault="009A096B" w:rsidP="009A096B">
      <w:pPr>
        <w:pStyle w:val="EndNoteBibliography"/>
        <w:ind w:left="720" w:hanging="720"/>
        <w:rPr>
          <w:noProof/>
        </w:rPr>
      </w:pPr>
      <w:r w:rsidRPr="009A096B">
        <w:rPr>
          <w:noProof/>
        </w:rPr>
        <w:t xml:space="preserve">Mackie, J. L. 1977. </w:t>
      </w:r>
      <w:r w:rsidRPr="009A096B">
        <w:rPr>
          <w:i/>
          <w:noProof/>
        </w:rPr>
        <w:t>Ethics: Inventing Right and Wrong</w:t>
      </w:r>
      <w:r w:rsidRPr="009A096B">
        <w:rPr>
          <w:noProof/>
        </w:rPr>
        <w:t>: Penguin.</w:t>
      </w:r>
    </w:p>
    <w:p w14:paraId="2EAD6387" w14:textId="77777777" w:rsidR="009A096B" w:rsidRPr="009A096B" w:rsidRDefault="009A096B" w:rsidP="009A096B">
      <w:pPr>
        <w:pStyle w:val="EndNoteBibliography"/>
        <w:ind w:left="720" w:hanging="720"/>
        <w:rPr>
          <w:noProof/>
        </w:rPr>
      </w:pPr>
      <w:r w:rsidRPr="009A096B">
        <w:rPr>
          <w:noProof/>
        </w:rPr>
        <w:t xml:space="preserve">McDowell, John. 1995. "Eudaimonism and realism in Aristotle's ethics." In </w:t>
      </w:r>
      <w:r w:rsidRPr="009A096B">
        <w:rPr>
          <w:i/>
          <w:noProof/>
        </w:rPr>
        <w:t>Aristotle and Moral Realism</w:t>
      </w:r>
      <w:r w:rsidRPr="009A096B">
        <w:rPr>
          <w:noProof/>
        </w:rPr>
        <w:t>, edited by Robert Heinaman, 201-218. Westview Press.</w:t>
      </w:r>
    </w:p>
    <w:p w14:paraId="65112703" w14:textId="77777777" w:rsidR="009A096B" w:rsidRPr="009A096B" w:rsidRDefault="009A096B" w:rsidP="009A096B">
      <w:pPr>
        <w:pStyle w:val="EndNoteBibliography"/>
        <w:ind w:left="720" w:hanging="720"/>
        <w:rPr>
          <w:noProof/>
        </w:rPr>
      </w:pPr>
      <w:r w:rsidRPr="009A096B">
        <w:rPr>
          <w:noProof/>
        </w:rPr>
        <w:t xml:space="preserve">Moyn, Samuel. 2012. </w:t>
      </w:r>
      <w:r w:rsidRPr="009A096B">
        <w:rPr>
          <w:i/>
          <w:noProof/>
        </w:rPr>
        <w:t>The last utopia</w:t>
      </w:r>
      <w:r w:rsidRPr="009A096B">
        <w:rPr>
          <w:noProof/>
        </w:rPr>
        <w:t>: Harvard University Press.</w:t>
      </w:r>
    </w:p>
    <w:p w14:paraId="08AED32F" w14:textId="77777777" w:rsidR="009A096B" w:rsidRPr="009A096B" w:rsidRDefault="009A096B" w:rsidP="009A096B">
      <w:pPr>
        <w:pStyle w:val="EndNoteBibliography"/>
        <w:ind w:left="720" w:hanging="720"/>
        <w:rPr>
          <w:noProof/>
        </w:rPr>
      </w:pPr>
      <w:r w:rsidRPr="009A096B">
        <w:rPr>
          <w:noProof/>
        </w:rPr>
        <w:t xml:space="preserve">Nagel, Thomas. 1986. </w:t>
      </w:r>
      <w:r w:rsidRPr="009A096B">
        <w:rPr>
          <w:i/>
          <w:noProof/>
        </w:rPr>
        <w:t>The View From Nowhere</w:t>
      </w:r>
      <w:r w:rsidRPr="009A096B">
        <w:rPr>
          <w:noProof/>
        </w:rPr>
        <w:t>. Ocford: Oxford University Press.</w:t>
      </w:r>
    </w:p>
    <w:p w14:paraId="5312DA95" w14:textId="77777777" w:rsidR="009A096B" w:rsidRPr="009A096B" w:rsidRDefault="009A096B" w:rsidP="009A096B">
      <w:pPr>
        <w:pStyle w:val="EndNoteBibliography"/>
        <w:ind w:left="720" w:hanging="720"/>
        <w:rPr>
          <w:noProof/>
        </w:rPr>
      </w:pPr>
      <w:r w:rsidRPr="009A096B">
        <w:rPr>
          <w:noProof/>
        </w:rPr>
        <w:t xml:space="preserve">Nichols, Shaun. 2014. "Process Debunking and Ethics."  </w:t>
      </w:r>
      <w:r w:rsidRPr="009A096B">
        <w:rPr>
          <w:i/>
          <w:noProof/>
        </w:rPr>
        <w:t>Ethics</w:t>
      </w:r>
      <w:r w:rsidRPr="009A096B">
        <w:rPr>
          <w:noProof/>
        </w:rPr>
        <w:t xml:space="preserve"> 124 (4):727-749.</w:t>
      </w:r>
    </w:p>
    <w:p w14:paraId="7C40C96C" w14:textId="77777777" w:rsidR="009A096B" w:rsidRPr="009A096B" w:rsidRDefault="009A096B" w:rsidP="009A096B">
      <w:pPr>
        <w:pStyle w:val="EndNoteBibliography"/>
        <w:ind w:left="720" w:hanging="720"/>
        <w:rPr>
          <w:noProof/>
        </w:rPr>
      </w:pPr>
      <w:r w:rsidRPr="009A096B">
        <w:rPr>
          <w:noProof/>
        </w:rPr>
        <w:t xml:space="preserve">Noddings, Nel. 2013. </w:t>
      </w:r>
      <w:r w:rsidRPr="009A096B">
        <w:rPr>
          <w:i/>
          <w:noProof/>
        </w:rPr>
        <w:t>Caring: A relational approach to ethics and moral education</w:t>
      </w:r>
      <w:r w:rsidRPr="009A096B">
        <w:rPr>
          <w:noProof/>
        </w:rPr>
        <w:t>: Univ of California Press.</w:t>
      </w:r>
    </w:p>
    <w:p w14:paraId="25788D0D" w14:textId="77777777" w:rsidR="009A096B" w:rsidRPr="009A096B" w:rsidRDefault="009A096B" w:rsidP="009A096B">
      <w:pPr>
        <w:pStyle w:val="EndNoteBibliography"/>
        <w:ind w:left="720" w:hanging="720"/>
        <w:rPr>
          <w:noProof/>
        </w:rPr>
      </w:pPr>
      <w:r w:rsidRPr="009A096B">
        <w:rPr>
          <w:noProof/>
        </w:rPr>
        <w:t xml:space="preserve">Parfit, Derek. 2011. </w:t>
      </w:r>
      <w:r w:rsidRPr="009A096B">
        <w:rPr>
          <w:i/>
          <w:noProof/>
        </w:rPr>
        <w:t>On What Matters</w:t>
      </w:r>
      <w:r w:rsidRPr="009A096B">
        <w:rPr>
          <w:noProof/>
        </w:rPr>
        <w:t>: Oxford University Press.</w:t>
      </w:r>
    </w:p>
    <w:p w14:paraId="663E615A" w14:textId="77777777" w:rsidR="009A096B" w:rsidRPr="009A096B" w:rsidRDefault="009A096B" w:rsidP="009A096B">
      <w:pPr>
        <w:pStyle w:val="EndNoteBibliography"/>
        <w:ind w:left="720" w:hanging="720"/>
        <w:rPr>
          <w:noProof/>
        </w:rPr>
      </w:pPr>
      <w:r w:rsidRPr="009A096B">
        <w:rPr>
          <w:noProof/>
        </w:rPr>
        <w:t xml:space="preserve">Rawls, John. 1951. "Outline of a decision procedure for ethics."  </w:t>
      </w:r>
      <w:r w:rsidRPr="009A096B">
        <w:rPr>
          <w:i/>
          <w:noProof/>
        </w:rPr>
        <w:t>Philosophical Review</w:t>
      </w:r>
      <w:r w:rsidRPr="009A096B">
        <w:rPr>
          <w:noProof/>
        </w:rPr>
        <w:t xml:space="preserve"> 60 (2):177-197.</w:t>
      </w:r>
    </w:p>
    <w:p w14:paraId="157D01DA" w14:textId="77777777" w:rsidR="009A096B" w:rsidRPr="009A096B" w:rsidRDefault="009A096B" w:rsidP="009A096B">
      <w:pPr>
        <w:pStyle w:val="EndNoteBibliography"/>
        <w:ind w:left="720" w:hanging="720"/>
        <w:rPr>
          <w:noProof/>
        </w:rPr>
      </w:pPr>
      <w:r w:rsidRPr="009A096B">
        <w:rPr>
          <w:noProof/>
        </w:rPr>
        <w:t xml:space="preserve">Rutherford, Donald. 2003. "In Pursuit of Happiness: Hobbes’s New Science of Ethics."  </w:t>
      </w:r>
      <w:r w:rsidRPr="009A096B">
        <w:rPr>
          <w:i/>
          <w:noProof/>
        </w:rPr>
        <w:t>Philosophical Topics</w:t>
      </w:r>
      <w:r w:rsidRPr="009A096B">
        <w:rPr>
          <w:noProof/>
        </w:rPr>
        <w:t xml:space="preserve"> 31 (1/2):369-393.</w:t>
      </w:r>
    </w:p>
    <w:p w14:paraId="37CB8783" w14:textId="77777777" w:rsidR="009A096B" w:rsidRPr="009A096B" w:rsidRDefault="009A096B" w:rsidP="009A096B">
      <w:pPr>
        <w:pStyle w:val="EndNoteBibliography"/>
        <w:ind w:left="720" w:hanging="720"/>
        <w:rPr>
          <w:noProof/>
        </w:rPr>
      </w:pPr>
      <w:r w:rsidRPr="009A096B">
        <w:rPr>
          <w:noProof/>
        </w:rPr>
        <w:t xml:space="preserve">Sauer, Hanno. 2018. </w:t>
      </w:r>
      <w:r w:rsidRPr="009A096B">
        <w:rPr>
          <w:i/>
          <w:noProof/>
        </w:rPr>
        <w:t>Debunking Arguments in Ethics</w:t>
      </w:r>
      <w:r w:rsidRPr="009A096B">
        <w:rPr>
          <w:noProof/>
        </w:rPr>
        <w:t>. New York: Cambridge University Press.</w:t>
      </w:r>
    </w:p>
    <w:p w14:paraId="11F4A386" w14:textId="77777777" w:rsidR="009A096B" w:rsidRPr="009A096B" w:rsidRDefault="009A096B" w:rsidP="009A096B">
      <w:pPr>
        <w:pStyle w:val="EndNoteBibliography"/>
        <w:ind w:left="720" w:hanging="720"/>
        <w:rPr>
          <w:noProof/>
        </w:rPr>
      </w:pPr>
      <w:r w:rsidRPr="009A096B">
        <w:rPr>
          <w:noProof/>
        </w:rPr>
        <w:t xml:space="preserve">Seipel, Peter. 2019. "Famine, affluence, and philosophers’ biases."  </w:t>
      </w:r>
      <w:r w:rsidRPr="009A096B">
        <w:rPr>
          <w:i/>
          <w:noProof/>
        </w:rPr>
        <w:t>Philosophical Studies</w:t>
      </w:r>
      <w:r w:rsidRPr="009A096B">
        <w:rPr>
          <w:noProof/>
        </w:rPr>
        <w:t>. doi: 10.1007/s11098-019-01352-7.</w:t>
      </w:r>
    </w:p>
    <w:p w14:paraId="2932AF62" w14:textId="77777777" w:rsidR="009A096B" w:rsidRPr="009A096B" w:rsidRDefault="009A096B" w:rsidP="009A096B">
      <w:pPr>
        <w:pStyle w:val="EndNoteBibliography"/>
        <w:ind w:left="720" w:hanging="720"/>
        <w:rPr>
          <w:noProof/>
        </w:rPr>
      </w:pPr>
      <w:r w:rsidRPr="009A096B">
        <w:rPr>
          <w:noProof/>
        </w:rPr>
        <w:t xml:space="preserve">Shafer-Landau, Russ. 2003. </w:t>
      </w:r>
      <w:r w:rsidRPr="009A096B">
        <w:rPr>
          <w:i/>
          <w:noProof/>
        </w:rPr>
        <w:t>Moral Realism: A Defence</w:t>
      </w:r>
      <w:r w:rsidRPr="009A096B">
        <w:rPr>
          <w:noProof/>
        </w:rPr>
        <w:t>: Oxford University Press.</w:t>
      </w:r>
    </w:p>
    <w:p w14:paraId="7B1E2974" w14:textId="77777777" w:rsidR="009A096B" w:rsidRPr="009A096B" w:rsidRDefault="009A096B" w:rsidP="009A096B">
      <w:pPr>
        <w:pStyle w:val="EndNoteBibliography"/>
        <w:ind w:left="720" w:hanging="720"/>
        <w:rPr>
          <w:noProof/>
        </w:rPr>
      </w:pPr>
      <w:r w:rsidRPr="009A096B">
        <w:rPr>
          <w:noProof/>
        </w:rPr>
        <w:t>Shelby, Tommie. 2003. "Ideology, racism, and critical social theory." The Philosophical Forum.</w:t>
      </w:r>
    </w:p>
    <w:p w14:paraId="7CE2354D" w14:textId="77777777" w:rsidR="009A096B" w:rsidRPr="009A096B" w:rsidRDefault="009A096B" w:rsidP="009A096B">
      <w:pPr>
        <w:pStyle w:val="EndNoteBibliography"/>
        <w:ind w:left="720" w:hanging="720"/>
        <w:rPr>
          <w:noProof/>
        </w:rPr>
      </w:pPr>
      <w:r w:rsidRPr="009A096B">
        <w:rPr>
          <w:noProof/>
        </w:rPr>
        <w:t xml:space="preserve">Singer, Peter. 2010. </w:t>
      </w:r>
      <w:r w:rsidRPr="009A096B">
        <w:rPr>
          <w:i/>
          <w:noProof/>
        </w:rPr>
        <w:t>The life you can save: How to do your part to end world poverty</w:t>
      </w:r>
      <w:r w:rsidRPr="009A096B">
        <w:rPr>
          <w:noProof/>
        </w:rPr>
        <w:t>: Random House Incorporated.</w:t>
      </w:r>
    </w:p>
    <w:p w14:paraId="77A9578F" w14:textId="77777777" w:rsidR="009A096B" w:rsidRPr="009A096B" w:rsidRDefault="009A096B" w:rsidP="009A096B">
      <w:pPr>
        <w:pStyle w:val="EndNoteBibliography"/>
        <w:ind w:left="720" w:hanging="720"/>
        <w:rPr>
          <w:noProof/>
        </w:rPr>
      </w:pPr>
      <w:r w:rsidRPr="009A096B">
        <w:rPr>
          <w:noProof/>
        </w:rPr>
        <w:t xml:space="preserve">Sinnott-Armstrong, Walter. 1996. "Moral Skepticism and Justification." In </w:t>
      </w:r>
      <w:r w:rsidRPr="009A096B">
        <w:rPr>
          <w:i/>
          <w:noProof/>
        </w:rPr>
        <w:t>Moral Knowledge? New Readings in Moral Epistemology</w:t>
      </w:r>
      <w:r w:rsidRPr="009A096B">
        <w:rPr>
          <w:noProof/>
        </w:rPr>
        <w:t>, edited by Walter Sinnott-Armstrong and Mark Timmons. Oxford University Press.</w:t>
      </w:r>
    </w:p>
    <w:p w14:paraId="71B4D5F8" w14:textId="77777777" w:rsidR="009A096B" w:rsidRPr="009A096B" w:rsidRDefault="009A096B" w:rsidP="009A096B">
      <w:pPr>
        <w:pStyle w:val="EndNoteBibliography"/>
        <w:ind w:left="720" w:hanging="720"/>
        <w:rPr>
          <w:noProof/>
        </w:rPr>
      </w:pPr>
      <w:r w:rsidRPr="009A096B">
        <w:rPr>
          <w:noProof/>
        </w:rPr>
        <w:t xml:space="preserve">Sinnott-Armstrong, Walter. 2006. </w:t>
      </w:r>
      <w:r w:rsidRPr="009A096B">
        <w:rPr>
          <w:i/>
          <w:noProof/>
        </w:rPr>
        <w:t>Moral Skepticisms</w:t>
      </w:r>
      <w:r w:rsidRPr="009A096B">
        <w:rPr>
          <w:noProof/>
        </w:rPr>
        <w:t>: Oxford University Press.</w:t>
      </w:r>
    </w:p>
    <w:p w14:paraId="1959B74E" w14:textId="77777777" w:rsidR="009A096B" w:rsidRPr="009A096B" w:rsidRDefault="009A096B" w:rsidP="009A096B">
      <w:pPr>
        <w:pStyle w:val="EndNoteBibliography"/>
        <w:ind w:left="720" w:hanging="720"/>
        <w:rPr>
          <w:noProof/>
        </w:rPr>
      </w:pPr>
      <w:r w:rsidRPr="009A096B">
        <w:rPr>
          <w:noProof/>
        </w:rPr>
        <w:t xml:space="preserve">Smith, J Maynard. 1964. "Group selection and kin selection."  </w:t>
      </w:r>
      <w:r w:rsidRPr="009A096B">
        <w:rPr>
          <w:i/>
          <w:noProof/>
        </w:rPr>
        <w:t>Nature</w:t>
      </w:r>
      <w:r w:rsidRPr="009A096B">
        <w:rPr>
          <w:noProof/>
        </w:rPr>
        <w:t xml:space="preserve"> 201 (4924):1145-1147.</w:t>
      </w:r>
    </w:p>
    <w:p w14:paraId="429B3151" w14:textId="77777777" w:rsidR="009A096B" w:rsidRPr="009A096B" w:rsidRDefault="009A096B" w:rsidP="009A096B">
      <w:pPr>
        <w:pStyle w:val="EndNoteBibliography"/>
        <w:ind w:left="720" w:hanging="720"/>
        <w:rPr>
          <w:noProof/>
        </w:rPr>
      </w:pPr>
      <w:r w:rsidRPr="009A096B">
        <w:rPr>
          <w:noProof/>
        </w:rPr>
        <w:t xml:space="preserve">Sober, Elliott, and David Sloan Wilson. 1998. </w:t>
      </w:r>
      <w:r w:rsidRPr="009A096B">
        <w:rPr>
          <w:i/>
          <w:noProof/>
        </w:rPr>
        <w:t>Unto Others: The Evolution and Psychology of Unselfish Behavior</w:t>
      </w:r>
      <w:r w:rsidRPr="009A096B">
        <w:rPr>
          <w:noProof/>
        </w:rPr>
        <w:t>: Harvard University Press.</w:t>
      </w:r>
    </w:p>
    <w:p w14:paraId="2C5DA2F2" w14:textId="77777777" w:rsidR="009A096B" w:rsidRPr="009A096B" w:rsidRDefault="009A096B" w:rsidP="009A096B">
      <w:pPr>
        <w:pStyle w:val="EndNoteBibliography"/>
        <w:ind w:left="720" w:hanging="720"/>
        <w:rPr>
          <w:noProof/>
        </w:rPr>
      </w:pPr>
      <w:r w:rsidRPr="009A096B">
        <w:rPr>
          <w:noProof/>
        </w:rPr>
        <w:lastRenderedPageBreak/>
        <w:t xml:space="preserve">Street, Sharon. 2010. "What is constructivism in ethics and metaethics?"  </w:t>
      </w:r>
      <w:r w:rsidRPr="009A096B">
        <w:rPr>
          <w:i/>
          <w:noProof/>
        </w:rPr>
        <w:t>Philosophy Compass</w:t>
      </w:r>
      <w:r w:rsidRPr="009A096B">
        <w:rPr>
          <w:noProof/>
        </w:rPr>
        <w:t xml:space="preserve"> 5 (5):363-384.</w:t>
      </w:r>
    </w:p>
    <w:p w14:paraId="167C862E" w14:textId="77777777" w:rsidR="009A096B" w:rsidRPr="009A096B" w:rsidRDefault="009A096B" w:rsidP="009A096B">
      <w:pPr>
        <w:pStyle w:val="EndNoteBibliography"/>
        <w:ind w:left="720" w:hanging="720"/>
        <w:rPr>
          <w:noProof/>
        </w:rPr>
      </w:pPr>
      <w:r w:rsidRPr="009A096B">
        <w:rPr>
          <w:noProof/>
        </w:rPr>
        <w:t xml:space="preserve">Sturgeon, Nicholas. 1998. "Moral Explanations." In </w:t>
      </w:r>
      <w:r w:rsidRPr="009A096B">
        <w:rPr>
          <w:i/>
          <w:noProof/>
        </w:rPr>
        <w:t>Ethical Theory 1: The Question of Objectivity</w:t>
      </w:r>
      <w:r w:rsidRPr="009A096B">
        <w:rPr>
          <w:noProof/>
        </w:rPr>
        <w:t>, edited by James Rachels. Oup Oxford.</w:t>
      </w:r>
    </w:p>
    <w:p w14:paraId="2225EFC0" w14:textId="77777777" w:rsidR="009A096B" w:rsidRPr="009A096B" w:rsidRDefault="009A096B" w:rsidP="009A096B">
      <w:pPr>
        <w:pStyle w:val="EndNoteBibliography"/>
        <w:ind w:left="720" w:hanging="720"/>
        <w:rPr>
          <w:noProof/>
        </w:rPr>
      </w:pPr>
      <w:r w:rsidRPr="009A096B">
        <w:rPr>
          <w:noProof/>
        </w:rPr>
        <w:t xml:space="preserve">Unger, Peter K. 1996. </w:t>
      </w:r>
      <w:r w:rsidRPr="009A096B">
        <w:rPr>
          <w:i/>
          <w:noProof/>
        </w:rPr>
        <w:t>Living high and letting die: Our illusion of innocence</w:t>
      </w:r>
      <w:r w:rsidRPr="009A096B">
        <w:rPr>
          <w:noProof/>
        </w:rPr>
        <w:t>: Oxford University Press, USA.</w:t>
      </w:r>
    </w:p>
    <w:p w14:paraId="444993E1" w14:textId="77777777" w:rsidR="009A096B" w:rsidRPr="009A096B" w:rsidRDefault="009A096B" w:rsidP="009A096B">
      <w:pPr>
        <w:pStyle w:val="EndNoteBibliography"/>
        <w:ind w:left="720" w:hanging="720"/>
        <w:rPr>
          <w:noProof/>
        </w:rPr>
      </w:pPr>
      <w:r w:rsidRPr="009A096B">
        <w:rPr>
          <w:noProof/>
        </w:rPr>
        <w:t xml:space="preserve">Vavova, Katia. 2016. "Irrelevant Influences."  </w:t>
      </w:r>
      <w:r w:rsidRPr="009A096B">
        <w:rPr>
          <w:i/>
          <w:noProof/>
        </w:rPr>
        <w:t>Philosophy and Phenomenological Research</w:t>
      </w:r>
      <w:r w:rsidRPr="009A096B">
        <w:rPr>
          <w:noProof/>
        </w:rPr>
        <w:t>:n/a-n/a. doi: 10.1111/phpr.12297.</w:t>
      </w:r>
    </w:p>
    <w:p w14:paraId="489F8B0B" w14:textId="77777777" w:rsidR="009A096B" w:rsidRPr="009A096B" w:rsidRDefault="009A096B" w:rsidP="009A096B">
      <w:pPr>
        <w:pStyle w:val="EndNoteBibliography"/>
        <w:ind w:left="720" w:hanging="720"/>
        <w:rPr>
          <w:noProof/>
        </w:rPr>
      </w:pPr>
      <w:r w:rsidRPr="009A096B">
        <w:rPr>
          <w:noProof/>
        </w:rPr>
        <w:t xml:space="preserve">Wedgwood, Ralph. 2014. "Moral Disagreement among Philosophers." In </w:t>
      </w:r>
      <w:r w:rsidRPr="009A096B">
        <w:rPr>
          <w:i/>
          <w:noProof/>
        </w:rPr>
        <w:t>Challenges to Moral and Religious Belief: Disagreement and Evolution</w:t>
      </w:r>
      <w:r w:rsidRPr="009A096B">
        <w:rPr>
          <w:noProof/>
        </w:rPr>
        <w:t>, edited by Michael Bergmann and Patrick Kain, 23-39. Oxford University Press.</w:t>
      </w:r>
    </w:p>
    <w:p w14:paraId="1D2DB25A" w14:textId="77777777" w:rsidR="009A096B" w:rsidRPr="009A096B" w:rsidRDefault="009A096B" w:rsidP="009A096B">
      <w:pPr>
        <w:pStyle w:val="EndNoteBibliography"/>
        <w:ind w:left="720" w:hanging="720"/>
        <w:rPr>
          <w:noProof/>
        </w:rPr>
      </w:pPr>
      <w:r w:rsidRPr="009A096B">
        <w:rPr>
          <w:noProof/>
        </w:rPr>
        <w:t xml:space="preserve">Williams, Bernard Arthur Owen. 1985. </w:t>
      </w:r>
      <w:r w:rsidRPr="009A096B">
        <w:rPr>
          <w:i/>
          <w:noProof/>
        </w:rPr>
        <w:t>Ethics and the Limits of Philosophy</w:t>
      </w:r>
      <w:r w:rsidRPr="009A096B">
        <w:rPr>
          <w:noProof/>
        </w:rPr>
        <w:t>. Vol. 83: Harvard University Press.</w:t>
      </w:r>
    </w:p>
    <w:p w14:paraId="447E03F4" w14:textId="77777777" w:rsidR="009A096B" w:rsidRPr="009A096B" w:rsidRDefault="009A096B" w:rsidP="009A096B">
      <w:pPr>
        <w:pStyle w:val="EndNoteBibliography"/>
        <w:ind w:left="720" w:hanging="720"/>
        <w:rPr>
          <w:noProof/>
        </w:rPr>
      </w:pPr>
      <w:r w:rsidRPr="009A096B">
        <w:rPr>
          <w:noProof/>
        </w:rPr>
        <w:t xml:space="preserve">Wilson, Catherine. 1984. "On Some Alleged Limitations to Moral Endeavour."  </w:t>
      </w:r>
      <w:r w:rsidRPr="009A096B">
        <w:rPr>
          <w:i/>
          <w:noProof/>
        </w:rPr>
        <w:t>The Journal of Philosophy</w:t>
      </w:r>
      <w:r w:rsidRPr="009A096B">
        <w:rPr>
          <w:noProof/>
        </w:rPr>
        <w:t xml:space="preserve"> 90 (6):275-289.</w:t>
      </w:r>
    </w:p>
    <w:p w14:paraId="5F073111" w14:textId="77777777" w:rsidR="009A096B" w:rsidRPr="009A096B" w:rsidRDefault="009A096B" w:rsidP="009A096B">
      <w:pPr>
        <w:pStyle w:val="EndNoteBibliography"/>
        <w:ind w:left="720" w:hanging="720"/>
        <w:rPr>
          <w:noProof/>
        </w:rPr>
      </w:pPr>
      <w:r w:rsidRPr="009A096B">
        <w:rPr>
          <w:noProof/>
        </w:rPr>
        <w:t xml:space="preserve">Zimmerman, Aaron. 2010. </w:t>
      </w:r>
      <w:r w:rsidRPr="009A096B">
        <w:rPr>
          <w:i/>
          <w:noProof/>
        </w:rPr>
        <w:t>Moral Epistemology</w:t>
      </w:r>
      <w:r w:rsidRPr="009A096B">
        <w:rPr>
          <w:noProof/>
        </w:rPr>
        <w:t>: Routledge.</w:t>
      </w:r>
    </w:p>
    <w:p w14:paraId="02A2429D" w14:textId="3F29DB22" w:rsidR="00965559" w:rsidRPr="00E55F88" w:rsidRDefault="00426360" w:rsidP="00DA3A12">
      <w:pPr>
        <w:jc w:val="both"/>
      </w:pPr>
      <w:r w:rsidRPr="00E55F88">
        <w:fldChar w:fldCharType="end"/>
      </w:r>
    </w:p>
    <w:sectPr w:rsidR="00965559" w:rsidRPr="00E55F88" w:rsidSect="00DA3A12">
      <w:headerReference w:type="default" r:id="rId8"/>
      <w:pgSz w:w="12240" w:h="15840"/>
      <w:pgMar w:top="1440" w:right="216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47959" w14:textId="77777777" w:rsidR="00D81ED0" w:rsidRDefault="00D81ED0" w:rsidP="00084128">
      <w:r>
        <w:separator/>
      </w:r>
    </w:p>
  </w:endnote>
  <w:endnote w:type="continuationSeparator" w:id="0">
    <w:p w14:paraId="3D023D0F" w14:textId="77777777" w:rsidR="00D81ED0" w:rsidRDefault="00D81ED0" w:rsidP="000841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EF27C5" w14:textId="77777777" w:rsidR="00D81ED0" w:rsidRDefault="00D81ED0" w:rsidP="00084128">
      <w:r>
        <w:separator/>
      </w:r>
    </w:p>
  </w:footnote>
  <w:footnote w:type="continuationSeparator" w:id="0">
    <w:p w14:paraId="0CD26D77" w14:textId="77777777" w:rsidR="00D81ED0" w:rsidRDefault="00D81ED0" w:rsidP="00084128">
      <w:r>
        <w:continuationSeparator/>
      </w:r>
    </w:p>
  </w:footnote>
  <w:footnote w:id="1">
    <w:p w14:paraId="28D4CF01" w14:textId="14CD857D"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For various deployments and articulations of the idea, see </w:t>
      </w:r>
      <w:r w:rsidRPr="00E90FDE">
        <w:rPr>
          <w:rFonts w:ascii="Garamond" w:hAnsi="Garamond"/>
        </w:rPr>
        <w:fldChar w:fldCharType="begin">
          <w:fldData xml:space="preserve">PEVuZE5vdGU+PENpdGU+PEF1dGhvcj5SYXdsczwvQXV0aG9yPjxZZWFyPjE5NTE8L1llYXI+PFJl
Y051bT4xOTM2MDwvUmVjTnVtPjxQYWdlcz4xNzktODA8L1BhZ2VzPjxEaXNwbGF5VGV4dD4oUmF3
bHMgMTk1MSwgMTc5LTgwOyBOYWdlbCAxOTg2LCAxNDg7IEJyaW5rIDE5ODksIDE2MzsgU2lubm90
dC1Bcm1zdHJvbmcgMTk5NiwgMjc7IFN0dXJnZW9uIDE5OTgsIDIyOS0yMzA7IFNoYWZlci1MYW5k
YXUgMjAwMywgMjE5OyBFbm9jaCAyMDExLCAxOTItOTM7IFBhcmZpdCAyMDExLCB2b2wgMi4sIDU1
MzsgRml0enBhdHJpY2sgMjAxNCwgMzsgV2VkZ3dvb2QgMjAxNCk8L0Rpc3BsYXlUZXh0PjxyZWNv
cmQ+PHJlYy1udW1iZXI+MTkzNjA8L3JlYy1udW1iZXI+PGZvcmVpZ24ta2V5cz48a2V5IGFwcD0i
RU4iIGRiLWlkPSJleDIyemRldDJkNXZmNmVkYTBicDVzZDF4dHdzcGVmYTJydHIiIHRpbWVzdGFt
cD0iMTQ2NDY0MTE4OSI+MTkzNjA8L2tleT48L2ZvcmVpZ24ta2V5cz48cmVmLXR5cGUgbmFtZT0i
Sm91cm5hbCBBcnRpY2xlIj4xNzwvcmVmLXR5cGU+PGNvbnRyaWJ1dG9ycz48YXV0aG9ycz48YXV0
aG9yPlJhd2xzLCBKb2huPC9hdXRob3I+PC9hdXRob3JzPjwvY29udHJpYnV0b3JzPjx0aXRsZXM+
PHRpdGxlPk91dGxpbmUgb2YgYSBkZWNpc2lvbiBwcm9jZWR1cmUgZm9yIGV0aGljczwvdGl0bGU+
PHNlY29uZGFyeS10aXRsZT5QaGlsb3NvcGhpY2FsIFJldmlldzwvc2Vjb25kYXJ5LXRpdGxlPjwv
dGl0bGVzPjxwZXJpb2RpY2FsPjxmdWxsLXRpdGxlPlBoaWxvc29waGljYWwgUmV2aWV3PC9mdWxs
LXRpdGxlPjwvcGVyaW9kaWNhbD48cGFnZXM+MTc3LTE5NzwvcGFnZXM+PHZvbHVtZT42MDwvdm9s
dW1lPjxudW1iZXI+MjwvbnVtYmVyPjxkYXRlcz48eWVhcj4xOTUxPC95ZWFyPjxwdWItZGF0ZXM+
PGRhdGU+MTk1MTwvZGF0ZT48L3B1Yi1kYXRlcz48L2RhdGVzPjx1cmxzPjwvdXJscz48L3JlY29y
ZD48L0NpdGU+PENpdGU+PEF1dGhvcj5OYWdlbDwvQXV0aG9yPjxZZWFyPjE5ODY8L1llYXI+PFJl
Y051bT4xNTk2NTwvUmVjTnVtPjxQYWdlcz4xNDg8L1BhZ2VzPjxyZWNvcmQ+PHJlYy1udW1iZXI+
MTU5NjU8L3JlYy1udW1iZXI+PGZvcmVpZ24ta2V5cz48a2V5IGFwcD0iRU4iIGRiLWlkPSJleDIy
emRldDJkNXZmNmVkYTBicDVzZDF4dHdzcGVmYTJydHIiIHRpbWVzdGFtcD0iMTQ2NDY0MTAxMCI+
MTU5NjU8L2tleT48L2ZvcmVpZ24ta2V5cz48cmVmLXR5cGUgbmFtZT0iQm9vayI+NjwvcmVmLXR5
cGU+PGNvbnRyaWJ1dG9ycz48YXV0aG9ycz48YXV0aG9yPk5hZ2VsLCBUaG9tYXM8L2F1dGhvcj48
L2F1dGhvcnM+PC9jb250cmlidXRvcnM+PHRpdGxlcz48dGl0bGU+VGhlIFZpZXcgRnJvbSBOb3do
ZXJlPC90aXRsZT48L3RpdGxlcz48ZGF0ZXM+PHllYXI+MTk4NjwveWVhcj48cHViLWRhdGVzPjxk
YXRlPjE5ODY8L2RhdGU+PC9wdWItZGF0ZXM+PC9kYXRlcz48cHViLWxvY2F0aW9uPk9jZm9yZDwv
cHViLWxvY2F0aW9uPjxwdWJsaXNoZXI+T3hmb3JkIFVuaXZlcnNpdHkgUHJlc3M8L3B1Ymxpc2hl
cj48aXNibj4wLTE5LTUwNTY0NC0yPC9pc2JuPjx1cmxzPjwvdXJscz48L3JlY29yZD48L0NpdGU+
PENpdGU+PEF1dGhvcj5CcmluazwvQXV0aG9yPjxZZWFyPjE5ODk8L1llYXI+PFJlY051bT4xNjI2
PC9SZWNOdW0+PFBhZ2VzPjE2MzwvUGFnZXM+PHJlY29yZD48cmVjLW51bWJlcj4xNjI2PC9yZWMt
bnVtYmVyPjxmb3JlaWduLWtleXM+PGtleSBhcHA9IkVOIiBkYi1pZD0iZXgyMnpkZXQyZDV2ZjZl
ZGEwYnA1c2QxeHR3c3BlZmEycnRyIiB0aW1lc3RhbXA9IjE0NjQ2NDA2NTgiPjE2MjY8L2tleT48
L2ZvcmVpZ24ta2V5cz48cmVmLXR5cGUgbmFtZT0iQm9vayI+NjwvcmVmLXR5cGU+PGNvbnRyaWJ1
dG9ycz48YXV0aG9ycz48YXV0aG9yPkJyaW5rLCBEYXZpZDwvYXV0aG9yPjwvYXV0aG9ycz48L2Nv
bnRyaWJ1dG9ycz48dGl0bGVzPjx0aXRsZT5Nb3JhbCBSZWFsaXNtIGFuZCB0aGUgRm91bmRhdGlv
bnMgb2YgRXRoaWNzPC90aXRsZT48L3RpdGxlcz48ZGF0ZXM+PHllYXI+MTk4OTwveWVhcj48cHVi
LWRhdGVzPjxkYXRlPjE5ODk8L2RhdGU+PC9wdWItZGF0ZXM+PC9kYXRlcz48cHVibGlzaGVyPkNh
bWJyaWRnZSBVbml2ZXJzaXR5IFByZXNzPC9wdWJsaXNoZXI+PHVybHM+PC91cmxzPjwvcmVjb3Jk
PjwvQ2l0ZT48Q2l0ZT48QXV0aG9yPlNpbm5vdHQtQXJtc3Ryb25nPC9BdXRob3I+PFllYXI+MTk5
NjwvWWVhcj48UmVjTnVtPjc0OTc8L1JlY051bT48UGFnZXM+Mjc8L1BhZ2VzPjxyZWNvcmQ+PHJl
Yy1udW1iZXI+NzQ5NzwvcmVjLW51bWJlcj48Zm9yZWlnbi1rZXlzPjxrZXkgYXBwPSJFTiIgZGIt
aWQ9ImV4MjJ6ZGV0MmQ1dmY2ZWRhMGJwNXNkMXh0d3NwZWZhMnJ0ciIgdGltZXN0YW1wPSIxNDY0
NjQwNzMxIj43NDk3PC9rZXk+PC9mb3JlaWduLWtleXM+PHJlZi10eXBlIG5hbWU9IkJvb2sgU2Vj
dGlvbiI+NTwvcmVmLXR5cGU+PGNvbnRyaWJ1dG9ycz48YXV0aG9ycz48YXV0aG9yPlNpbm5vdHQt
QXJtc3Ryb25nLCBXYWx0ZXI8L2F1dGhvcj48L2F1dGhvcnM+PHNlY29uZGFyeS1hdXRob3JzPjxh
dXRob3I+U2lubm90dC1Bcm1zdHJvbmcsIFdhbHRlcjwvYXV0aG9yPjxhdXRob3I+VGltbW9ucywg
TWFyazwvYXV0aG9yPjwvc2Vjb25kYXJ5LWF1dGhvcnM+PC9jb250cmlidXRvcnM+PHRpdGxlcz48
dGl0bGU+TW9yYWwgU2tlcHRpY2lzbSBhbmQgSnVzdGlmaWNhdGlvbjwvdGl0bGU+PHNlY29uZGFy
eS10aXRsZT5Nb3JhbCBLbm93bGVkZ2U/IE5ldyBSZWFkaW5ncyBpbiBNb3JhbCBFcGlzdGVtb2xv
Z3k8L3NlY29uZGFyeS10aXRsZT48L3RpdGxlcz48ZGF0ZXM+PHllYXI+MTk5NjwveWVhcj48cHVi
LWRhdGVzPjxkYXRlPjE5OTY8L2RhdGU+PC9wdWItZGF0ZXM+PC9kYXRlcz48cHVibGlzaGVyPk94
Zm9yZCBVbml2ZXJzaXR5IFByZXNzPC9wdWJsaXNoZXI+PHVybHM+PC91cmxzPjwvcmVjb3JkPjwv
Q2l0ZT48Q2l0ZT48QXV0aG9yPlN0dXJnZW9uPC9BdXRob3I+PFllYXI+MTk5ODwvWWVhcj48UmVj
TnVtPjc4OTQ8L1JlY051bT48UGFnZXM+MjI5LTIzMDwvUGFnZXM+PHJlY29yZD48cmVjLW51bWJl
cj43ODk0PC9yZWMtbnVtYmVyPjxmb3JlaWduLWtleXM+PGtleSBhcHA9IkVOIiBkYi1pZD0iZXgy
MnpkZXQyZDV2ZjZlZGEwYnA1c2QxeHR3c3BlZmEycnRyIiB0aW1lc3RhbXA9IjE0NjQ2NDA3Mzki
Pjc4OTQ8L2tleT48L2ZvcmVpZ24ta2V5cz48cmVmLXR5cGUgbmFtZT0iQm9vayBTZWN0aW9uIj41
PC9yZWYtdHlwZT48Y29udHJpYnV0b3JzPjxhdXRob3JzPjxhdXRob3I+U3R1cmdlb24sIE5pY2hv
bGFzPC9hdXRob3I+PC9hdXRob3JzPjxzZWNvbmRhcnktYXV0aG9ycz48YXV0aG9yPlJhY2hlbHMs
IEphbWVzPC9hdXRob3I+PC9zZWNvbmRhcnktYXV0aG9ycz48L2NvbnRyaWJ1dG9ycz48dGl0bGVz
Pjx0aXRsZT5Nb3JhbCBFeHBsYW5hdGlvbnM8L3RpdGxlPjxzZWNvbmRhcnktdGl0bGU+RXRoaWNh
bCBUaGVvcnkgMTogVGhlIFF1ZXN0aW9uIG9mIE9iamVjdGl2aXR5PC9zZWNvbmRhcnktdGl0bGU+
PC90aXRsZXM+PGRhdGVzPjx5ZWFyPjE5OTg8L3llYXI+PHB1Yi1kYXRlcz48ZGF0ZT4xOTk4PC9k
YXRlPjwvcHViLWRhdGVzPjwvZGF0ZXM+PHB1Ymxpc2hlcj5PdXAgT3hmb3JkPC9wdWJsaXNoZXI+
PHVybHM+PC91cmxzPjwvcmVjb3JkPjwvQ2l0ZT48Q2l0ZT48QXV0aG9yPlNoYWZlci1MYW5kYXU8
L0F1dGhvcj48WWVhcj4yMDAzPC9ZZWFyPjxSZWNOdW0+MTU3MjwvUmVjTnVtPjxQYWdlcz4yMTk8
L1BhZ2VzPjxyZWNvcmQ+PHJlYy1udW1iZXI+MTU3MjwvcmVjLW51bWJlcj48Zm9yZWlnbi1rZXlz
PjxrZXkgYXBwPSJFTiIgZGItaWQ9ImV4MjJ6ZGV0MmQ1dmY2ZWRhMGJwNXNkMXh0d3NwZWZhMnJ0
ciIgdGltZXN0YW1wPSIxNDY0NjQwNjU4Ij4xNTcyPC9rZXk+PC9mb3JlaWduLWtleXM+PHJlZi10
eXBlIG5hbWU9IkJvb2siPjY8L3JlZi10eXBlPjxjb250cmlidXRvcnM+PGF1dGhvcnM+PGF1dGhv
cj5TaGFmZXItTGFuZGF1LCBSdXNzPC9hdXRob3I+PC9hdXRob3JzPjwvY29udHJpYnV0b3JzPjx0
aXRsZXM+PHRpdGxlPk1vcmFsIFJlYWxpc206IEEgRGVmZW5jZTwvdGl0bGU+PC90aXRsZXM+PGRh
dGVzPjx5ZWFyPjIwMDM8L3llYXI+PHB1Yi1kYXRlcz48ZGF0ZT4yMDAzPC9kYXRlPjwvcHViLWRh
dGVzPjwvZGF0ZXM+PHB1Ymxpc2hlcj5PeGZvcmQgVW5pdmVyc2l0eSBQcmVzczwvcHVibGlzaGVy
Pjx1cmxzPjwvdXJscz48L3JlY29yZD48L0NpdGU+PENpdGU+PEF1dGhvcj5Fbm9jaDwvQXV0aG9y
PjxZZWFyPjIwMTE8L1llYXI+PFJlY051bT43ODU1PC9SZWNOdW0+PFBhZ2VzPjE5Mi05MzwvUGFn
ZXM+PHJlY29yZD48cmVjLW51bWJlcj43ODU1PC9yZWMtbnVtYmVyPjxmb3JlaWduLWtleXM+PGtl
eSBhcHA9IkVOIiBkYi1pZD0iZXgyMnpkZXQyZDV2ZjZlZGEwYnA1c2QxeHR3c3BlZmEycnRyIiB0
aW1lc3RhbXA9IjE0NjQ2NDA3MzgiPjc4NTU8L2tleT48L2ZvcmVpZ24ta2V5cz48cmVmLXR5cGUg
bmFtZT0iQm9vayI+NjwvcmVmLXR5cGU+PGNvbnRyaWJ1dG9ycz48YXV0aG9ycz48YXV0aG9yPkVu
b2NoLCBEYXZpZDwvYXV0aG9yPjwvYXV0aG9ycz48L2NvbnRyaWJ1dG9ycz48dGl0bGVzPjx0aXRs
ZT5UYWtpbmcgTW9yYWxpdHkgU2VyaW91c2x5OiBBIERlZmVuc2Ugb2YgUm9idXN0IFJlYWxpc208
L3RpdGxlPjwvdGl0bGVzPjxkYXRlcz48eWVhcj4yMDExPC95ZWFyPjxwdWItZGF0ZXM+PGRhdGU+
MjAxMTwvZGF0ZT48L3B1Yi1kYXRlcz48L2RhdGVzPjxwdWJsaXNoZXI+T3hmb3JkIFVuaXZlcnNp
dHkgUHJlc3M8L3B1Ymxpc2hlcj48dXJscz48L3VybHM+PC9yZWNvcmQ+PC9DaXRlPjxDaXRlPjxB
dXRob3I+UGFyZml0PC9BdXRob3I+PFllYXI+MjAxMTwvWWVhcj48UmVjTnVtPjE2MzE3PC9SZWNO
dW0+PFBhZ2VzPnZvbCAyLmAsIDU1MzwvUGFnZXM+PHJlY29yZD48cmVjLW51bWJlcj4xNjMxNzwv
cmVjLW51bWJlcj48Zm9yZWlnbi1rZXlzPjxrZXkgYXBwPSJFTiIgZGItaWQ9ImV4MjJ6ZGV0MmQ1
dmY2ZWRhMGJwNXNkMXh0d3NwZWZhMnJ0ciIgdGltZXN0YW1wPSIxNDY0NjQxMDI2Ij4xNjMxNzwv
a2V5PjwvZm9yZWlnbi1rZXlzPjxyZWYtdHlwZSBuYW1lPSJCb29rIj42PC9yZWYtdHlwZT48Y29u
dHJpYnV0b3JzPjxhdXRob3JzPjxhdXRob3I+UGFyZml0LCBEZXJlazwvYXV0aG9yPjwvYXV0aG9y
cz48L2NvbnRyaWJ1dG9ycz48dGl0bGVzPjx0aXRsZT5PbiBXaGF0IE1hdHRlcnM8L3RpdGxlPjwv
dGl0bGVzPjxkYXRlcz48eWVhcj4yMDExPC95ZWFyPjxwdWItZGF0ZXM+PGRhdGU+MjAxMTwvZGF0
ZT48L3B1Yi1kYXRlcz48L2RhdGVzPjxwdWJsaXNoZXI+T3hmb3JkIFVuaXZlcnNpdHkgUHJlc3M8
L3B1Ymxpc2hlcj48dXJscz48L3VybHM+PC9yZWNvcmQ+PC9DaXRlPjxDaXRlPjxBdXRob3I+Rml0
enBhdHJpY2s8L0F1dGhvcj48WWVhcj4yMDE0PC9ZZWFyPjxSZWNOdW0+NDY3NDwvUmVjTnVtPjxQ
YWdlcz4zPC9QYWdlcz48cmVjb3JkPjxyZWMtbnVtYmVyPjQ2NzQ8L3JlYy1udW1iZXI+PGZvcmVp
Z24ta2V5cz48a2V5IGFwcD0iRU4iIGRiLWlkPSJleDIyemRldDJkNXZmNmVkYTBicDVzZDF4dHdz
cGVmYTJydHIiIHRpbWVzdGFtcD0iMTQ2NDY0MDY4NiI+NDY3NDwva2V5PjwvZm9yZWlnbi1rZXlz
PjxyZWYtdHlwZSBuYW1lPSJKb3VybmFsIEFydGljbGUiPjE3PC9yZWYtdHlwZT48Y29udHJpYnV0
b3JzPjxhdXRob3JzPjxhdXRob3I+Rml0enBhdHJpY2ssIFNpbW9uPC9hdXRob3I+PC9hdXRob3Jz
PjwvY29udHJpYnV0b3JzPjx0aXRsZXM+PHRpdGxlPk1vcmFsIFJlYWxpc20sIE1vcmFsIERpc2Fn
cmVlbWVudCwgYW5kIE1vcmFsIFBzeWNob2xvZ3k8L3RpdGxlPjxzZWNvbmRhcnktdGl0bGU+UGhp
bG9zb3BoaWNhbCBQYXBlcnM8L3NlY29uZGFyeS10aXRsZT48YWx0LXRpdGxlPlBoaWxvc29waGlj
YWwgUGFwZXJzPC9hbHQtdGl0bGU+PC90aXRsZXM+PHBlcmlvZGljYWw+PGZ1bGwtdGl0bGU+UGhp
bG9zb3BoaWNhbCBQYXBlcnM8L2Z1bGwtdGl0bGU+PGFiYnItMT5QaGlsb3NvcGhpY2FsIFBhcGVy
czwvYWJici0xPjwvcGVyaW9kaWNhbD48YWx0LXBlcmlvZGljYWw+PGZ1bGwtdGl0bGU+UGhpbG9z
b3BoaWNhbCBQYXBlcnM8L2Z1bGwtdGl0bGU+PGFiYnItMT5QaGlsb3NvcGhpY2FsIFBhcGVyczwv
YWJici0xPjwvYWx0LXBlcmlvZGljYWw+PHBhZ2VzPjE2MS0xOTA8L3BhZ2VzPjx2b2x1bWU+NDM8
L3ZvbHVtZT48bnVtYmVyPjI8L251bWJlcj48ZGF0ZXM+PHllYXI+MjAxNDwveWVhcj48cHViLWRh
dGVzPjxkYXRlPjIwMTQvMDUvMDQvPC9kYXRlPjwvcHViLWRhdGVzPjwvZGF0ZXM+PGlzYm4+MDU1
Ni04NjQxPC9pc2JuPjx1cmxzPjxyZWxhdGVkLXVybHM+PHVybD5odHRwOi8vZHguZG9pLm9yZy8x
MC4xMDgwLzA1NTY4NjQxLjIwMTQuOTMyOTUzPC91cmw+PC9yZWxhdGVkLXVybHM+PC91cmxzPjwv
cmVjb3JkPjwvQ2l0ZT48Q2l0ZT48QXV0aG9yPldlZGd3b29kPC9BdXRob3I+PFllYXI+MjAxNDwv
WWVhcj48UmVjTnVtPjIwMDA4PC9SZWNOdW0+PHJlY29yZD48cmVjLW51bWJlcj4yMDAwODwvcmVj
LW51bWJlcj48Zm9yZWlnbi1rZXlzPjxrZXkgYXBwPSJFTiIgZGItaWQ9ImV4MjJ6ZGV0MmQ1dmY2
ZWRhMGJwNXNkMXh0d3NwZWZhMnJ0ciIgdGltZXN0YW1wPSIxNDczNzk0OTIwIj4yMDAwODwva2V5
PjwvZm9yZWlnbi1rZXlzPjxyZWYtdHlwZSBuYW1lPSJCb29rIFNlY3Rpb24iPjU8L3JlZi10eXBl
Pjxjb250cmlidXRvcnM+PGF1dGhvcnM+PGF1dGhvcj5XZWRnd29vZCwgUmFscGg8L2F1dGhvcj48
L2F1dGhvcnM+PHNlY29uZGFyeS1hdXRob3JzPjxhdXRob3I+QmVyZ21hbm4sIE1pY2hhZWw8L2F1
dGhvcj48YXV0aG9yPkthaW4sIFBhdHJpY2s8L2F1dGhvcj48L3NlY29uZGFyeS1hdXRob3JzPjwv
Y29udHJpYnV0b3JzPjx0aXRsZXM+PHRpdGxlPk1vcmFsIERpc2FncmVlbWVudCBhbW9uZyBQaGls
b3NvcGhlcnM8L3RpdGxlPjxzZWNvbmRhcnktdGl0bGU+Q2hhbGxlbmdlcyB0byBNb3JhbCBhbmQg
UmVsaWdpb3VzIEJlbGllZjogRGlzYWdyZWVtZW50IGFuZCBFdm9sdXRpb248L3NlY29uZGFyeS10
aXRsZT48L3RpdGxlcz48cGFnZXM+MjMtMzk8L3BhZ2VzPjxkYXRlcz48eWVhcj4yMDE0PC95ZWFy
PjwvZGF0ZXM+PHB1Ymxpc2hlcj5PeGZvcmQgVW5pdmVyc2l0eSBQcmVzczwvcHVibGlzaGVyPjx1
cmxzPjwvdXJscz48L3JlY29yZD48L0NpdGU+PC9FbmROb3RlPgB=
</w:fldData>
        </w:fldChar>
      </w:r>
      <w:r w:rsidR="009A096B">
        <w:rPr>
          <w:rFonts w:ascii="Garamond" w:hAnsi="Garamond"/>
        </w:rPr>
        <w:instrText xml:space="preserve"> ADDIN EN.CITE </w:instrText>
      </w:r>
      <w:r w:rsidR="009A096B">
        <w:rPr>
          <w:rFonts w:ascii="Garamond" w:hAnsi="Garamond"/>
        </w:rPr>
        <w:fldChar w:fldCharType="begin">
          <w:fldData xml:space="preserve">PEVuZE5vdGU+PENpdGU+PEF1dGhvcj5SYXdsczwvQXV0aG9yPjxZZWFyPjE5NTE8L1llYXI+PFJl
Y051bT4xOTM2MDwvUmVjTnVtPjxQYWdlcz4xNzktODA8L1BhZ2VzPjxEaXNwbGF5VGV4dD4oUmF3
bHMgMTk1MSwgMTc5LTgwOyBOYWdlbCAxOTg2LCAxNDg7IEJyaW5rIDE5ODksIDE2MzsgU2lubm90
dC1Bcm1zdHJvbmcgMTk5NiwgMjc7IFN0dXJnZW9uIDE5OTgsIDIyOS0yMzA7IFNoYWZlci1MYW5k
YXUgMjAwMywgMjE5OyBFbm9jaCAyMDExLCAxOTItOTM7IFBhcmZpdCAyMDExLCB2b2wgMi4sIDU1
MzsgRml0enBhdHJpY2sgMjAxNCwgMzsgV2VkZ3dvb2QgMjAxNCk8L0Rpc3BsYXlUZXh0PjxyZWNv
cmQ+PHJlYy1udW1iZXI+MTkzNjA8L3JlYy1udW1iZXI+PGZvcmVpZ24ta2V5cz48a2V5IGFwcD0i
RU4iIGRiLWlkPSJleDIyemRldDJkNXZmNmVkYTBicDVzZDF4dHdzcGVmYTJydHIiIHRpbWVzdGFt
cD0iMTQ2NDY0MTE4OSI+MTkzNjA8L2tleT48L2ZvcmVpZ24ta2V5cz48cmVmLXR5cGUgbmFtZT0i
Sm91cm5hbCBBcnRpY2xlIj4xNzwvcmVmLXR5cGU+PGNvbnRyaWJ1dG9ycz48YXV0aG9ycz48YXV0
aG9yPlJhd2xzLCBKb2huPC9hdXRob3I+PC9hdXRob3JzPjwvY29udHJpYnV0b3JzPjx0aXRsZXM+
PHRpdGxlPk91dGxpbmUgb2YgYSBkZWNpc2lvbiBwcm9jZWR1cmUgZm9yIGV0aGljczwvdGl0bGU+
PHNlY29uZGFyeS10aXRsZT5QaGlsb3NvcGhpY2FsIFJldmlldzwvc2Vjb25kYXJ5LXRpdGxlPjwv
dGl0bGVzPjxwZXJpb2RpY2FsPjxmdWxsLXRpdGxlPlBoaWxvc29waGljYWwgUmV2aWV3PC9mdWxs
LXRpdGxlPjwvcGVyaW9kaWNhbD48cGFnZXM+MTc3LTE5NzwvcGFnZXM+PHZvbHVtZT42MDwvdm9s
dW1lPjxudW1iZXI+MjwvbnVtYmVyPjxkYXRlcz48eWVhcj4xOTUxPC95ZWFyPjxwdWItZGF0ZXM+
PGRhdGU+MTk1MTwvZGF0ZT48L3B1Yi1kYXRlcz48L2RhdGVzPjx1cmxzPjwvdXJscz48L3JlY29y
ZD48L0NpdGU+PENpdGU+PEF1dGhvcj5OYWdlbDwvQXV0aG9yPjxZZWFyPjE5ODY8L1llYXI+PFJl
Y051bT4xNTk2NTwvUmVjTnVtPjxQYWdlcz4xNDg8L1BhZ2VzPjxyZWNvcmQ+PHJlYy1udW1iZXI+
MTU5NjU8L3JlYy1udW1iZXI+PGZvcmVpZ24ta2V5cz48a2V5IGFwcD0iRU4iIGRiLWlkPSJleDIy
emRldDJkNXZmNmVkYTBicDVzZDF4dHdzcGVmYTJydHIiIHRpbWVzdGFtcD0iMTQ2NDY0MTAxMCI+
MTU5NjU8L2tleT48L2ZvcmVpZ24ta2V5cz48cmVmLXR5cGUgbmFtZT0iQm9vayI+NjwvcmVmLXR5
cGU+PGNvbnRyaWJ1dG9ycz48YXV0aG9ycz48YXV0aG9yPk5hZ2VsLCBUaG9tYXM8L2F1dGhvcj48
L2F1dGhvcnM+PC9jb250cmlidXRvcnM+PHRpdGxlcz48dGl0bGU+VGhlIFZpZXcgRnJvbSBOb3do
ZXJlPC90aXRsZT48L3RpdGxlcz48ZGF0ZXM+PHllYXI+MTk4NjwveWVhcj48cHViLWRhdGVzPjxk
YXRlPjE5ODY8L2RhdGU+PC9wdWItZGF0ZXM+PC9kYXRlcz48cHViLWxvY2F0aW9uPk9jZm9yZDwv
cHViLWxvY2F0aW9uPjxwdWJsaXNoZXI+T3hmb3JkIFVuaXZlcnNpdHkgUHJlc3M8L3B1Ymxpc2hl
cj48aXNibj4wLTE5LTUwNTY0NC0yPC9pc2JuPjx1cmxzPjwvdXJscz48L3JlY29yZD48L0NpdGU+
PENpdGU+PEF1dGhvcj5CcmluazwvQXV0aG9yPjxZZWFyPjE5ODk8L1llYXI+PFJlY051bT4xNjI2
PC9SZWNOdW0+PFBhZ2VzPjE2MzwvUGFnZXM+PHJlY29yZD48cmVjLW51bWJlcj4xNjI2PC9yZWMt
bnVtYmVyPjxmb3JlaWduLWtleXM+PGtleSBhcHA9IkVOIiBkYi1pZD0iZXgyMnpkZXQyZDV2ZjZl
ZGEwYnA1c2QxeHR3c3BlZmEycnRyIiB0aW1lc3RhbXA9IjE0NjQ2NDA2NTgiPjE2MjY8L2tleT48
L2ZvcmVpZ24ta2V5cz48cmVmLXR5cGUgbmFtZT0iQm9vayI+NjwvcmVmLXR5cGU+PGNvbnRyaWJ1
dG9ycz48YXV0aG9ycz48YXV0aG9yPkJyaW5rLCBEYXZpZDwvYXV0aG9yPjwvYXV0aG9ycz48L2Nv
bnRyaWJ1dG9ycz48dGl0bGVzPjx0aXRsZT5Nb3JhbCBSZWFsaXNtIGFuZCB0aGUgRm91bmRhdGlv
bnMgb2YgRXRoaWNzPC90aXRsZT48L3RpdGxlcz48ZGF0ZXM+PHllYXI+MTk4OTwveWVhcj48cHVi
LWRhdGVzPjxkYXRlPjE5ODk8L2RhdGU+PC9wdWItZGF0ZXM+PC9kYXRlcz48cHVibGlzaGVyPkNh
bWJyaWRnZSBVbml2ZXJzaXR5IFByZXNzPC9wdWJsaXNoZXI+PHVybHM+PC91cmxzPjwvcmVjb3Jk
PjwvQ2l0ZT48Q2l0ZT48QXV0aG9yPlNpbm5vdHQtQXJtc3Ryb25nPC9BdXRob3I+PFllYXI+MTk5
NjwvWWVhcj48UmVjTnVtPjc0OTc8L1JlY051bT48UGFnZXM+Mjc8L1BhZ2VzPjxyZWNvcmQ+PHJl
Yy1udW1iZXI+NzQ5NzwvcmVjLW51bWJlcj48Zm9yZWlnbi1rZXlzPjxrZXkgYXBwPSJFTiIgZGIt
aWQ9ImV4MjJ6ZGV0MmQ1dmY2ZWRhMGJwNXNkMXh0d3NwZWZhMnJ0ciIgdGltZXN0YW1wPSIxNDY0
NjQwNzMxIj43NDk3PC9rZXk+PC9mb3JlaWduLWtleXM+PHJlZi10eXBlIG5hbWU9IkJvb2sgU2Vj
dGlvbiI+NTwvcmVmLXR5cGU+PGNvbnRyaWJ1dG9ycz48YXV0aG9ycz48YXV0aG9yPlNpbm5vdHQt
QXJtc3Ryb25nLCBXYWx0ZXI8L2F1dGhvcj48L2F1dGhvcnM+PHNlY29uZGFyeS1hdXRob3JzPjxh
dXRob3I+U2lubm90dC1Bcm1zdHJvbmcsIFdhbHRlcjwvYXV0aG9yPjxhdXRob3I+VGltbW9ucywg
TWFyazwvYXV0aG9yPjwvc2Vjb25kYXJ5LWF1dGhvcnM+PC9jb250cmlidXRvcnM+PHRpdGxlcz48
dGl0bGU+TW9yYWwgU2tlcHRpY2lzbSBhbmQgSnVzdGlmaWNhdGlvbjwvdGl0bGU+PHNlY29uZGFy
eS10aXRsZT5Nb3JhbCBLbm93bGVkZ2U/IE5ldyBSZWFkaW5ncyBpbiBNb3JhbCBFcGlzdGVtb2xv
Z3k8L3NlY29uZGFyeS10aXRsZT48L3RpdGxlcz48ZGF0ZXM+PHllYXI+MTk5NjwveWVhcj48cHVi
LWRhdGVzPjxkYXRlPjE5OTY8L2RhdGU+PC9wdWItZGF0ZXM+PC9kYXRlcz48cHVibGlzaGVyPk94
Zm9yZCBVbml2ZXJzaXR5IFByZXNzPC9wdWJsaXNoZXI+PHVybHM+PC91cmxzPjwvcmVjb3JkPjwv
Q2l0ZT48Q2l0ZT48QXV0aG9yPlN0dXJnZW9uPC9BdXRob3I+PFllYXI+MTk5ODwvWWVhcj48UmVj
TnVtPjc4OTQ8L1JlY051bT48UGFnZXM+MjI5LTIzMDwvUGFnZXM+PHJlY29yZD48cmVjLW51bWJl
cj43ODk0PC9yZWMtbnVtYmVyPjxmb3JlaWduLWtleXM+PGtleSBhcHA9IkVOIiBkYi1pZD0iZXgy
MnpkZXQyZDV2ZjZlZGEwYnA1c2QxeHR3c3BlZmEycnRyIiB0aW1lc3RhbXA9IjE0NjQ2NDA3Mzki
Pjc4OTQ8L2tleT48L2ZvcmVpZ24ta2V5cz48cmVmLXR5cGUgbmFtZT0iQm9vayBTZWN0aW9uIj41
PC9yZWYtdHlwZT48Y29udHJpYnV0b3JzPjxhdXRob3JzPjxhdXRob3I+U3R1cmdlb24sIE5pY2hv
bGFzPC9hdXRob3I+PC9hdXRob3JzPjxzZWNvbmRhcnktYXV0aG9ycz48YXV0aG9yPlJhY2hlbHMs
IEphbWVzPC9hdXRob3I+PC9zZWNvbmRhcnktYXV0aG9ycz48L2NvbnRyaWJ1dG9ycz48dGl0bGVz
Pjx0aXRsZT5Nb3JhbCBFeHBsYW5hdGlvbnM8L3RpdGxlPjxzZWNvbmRhcnktdGl0bGU+RXRoaWNh
bCBUaGVvcnkgMTogVGhlIFF1ZXN0aW9uIG9mIE9iamVjdGl2aXR5PC9zZWNvbmRhcnktdGl0bGU+
PC90aXRsZXM+PGRhdGVzPjx5ZWFyPjE5OTg8L3llYXI+PHB1Yi1kYXRlcz48ZGF0ZT4xOTk4PC9k
YXRlPjwvcHViLWRhdGVzPjwvZGF0ZXM+PHB1Ymxpc2hlcj5PdXAgT3hmb3JkPC9wdWJsaXNoZXI+
PHVybHM+PC91cmxzPjwvcmVjb3JkPjwvQ2l0ZT48Q2l0ZT48QXV0aG9yPlNoYWZlci1MYW5kYXU8
L0F1dGhvcj48WWVhcj4yMDAzPC9ZZWFyPjxSZWNOdW0+MTU3MjwvUmVjTnVtPjxQYWdlcz4yMTk8
L1BhZ2VzPjxyZWNvcmQ+PHJlYy1udW1iZXI+MTU3MjwvcmVjLW51bWJlcj48Zm9yZWlnbi1rZXlz
PjxrZXkgYXBwPSJFTiIgZGItaWQ9ImV4MjJ6ZGV0MmQ1dmY2ZWRhMGJwNXNkMXh0d3NwZWZhMnJ0
ciIgdGltZXN0YW1wPSIxNDY0NjQwNjU4Ij4xNTcyPC9rZXk+PC9mb3JlaWduLWtleXM+PHJlZi10
eXBlIG5hbWU9IkJvb2siPjY8L3JlZi10eXBlPjxjb250cmlidXRvcnM+PGF1dGhvcnM+PGF1dGhv
cj5TaGFmZXItTGFuZGF1LCBSdXNzPC9hdXRob3I+PC9hdXRob3JzPjwvY29udHJpYnV0b3JzPjx0
aXRsZXM+PHRpdGxlPk1vcmFsIFJlYWxpc206IEEgRGVmZW5jZTwvdGl0bGU+PC90aXRsZXM+PGRh
dGVzPjx5ZWFyPjIwMDM8L3llYXI+PHB1Yi1kYXRlcz48ZGF0ZT4yMDAzPC9kYXRlPjwvcHViLWRh
dGVzPjwvZGF0ZXM+PHB1Ymxpc2hlcj5PeGZvcmQgVW5pdmVyc2l0eSBQcmVzczwvcHVibGlzaGVy
Pjx1cmxzPjwvdXJscz48L3JlY29yZD48L0NpdGU+PENpdGU+PEF1dGhvcj5Fbm9jaDwvQXV0aG9y
PjxZZWFyPjIwMTE8L1llYXI+PFJlY051bT43ODU1PC9SZWNOdW0+PFBhZ2VzPjE5Mi05MzwvUGFn
ZXM+PHJlY29yZD48cmVjLW51bWJlcj43ODU1PC9yZWMtbnVtYmVyPjxmb3JlaWduLWtleXM+PGtl
eSBhcHA9IkVOIiBkYi1pZD0iZXgyMnpkZXQyZDV2ZjZlZGEwYnA1c2QxeHR3c3BlZmEycnRyIiB0
aW1lc3RhbXA9IjE0NjQ2NDA3MzgiPjc4NTU8L2tleT48L2ZvcmVpZ24ta2V5cz48cmVmLXR5cGUg
bmFtZT0iQm9vayI+NjwvcmVmLXR5cGU+PGNvbnRyaWJ1dG9ycz48YXV0aG9ycz48YXV0aG9yPkVu
b2NoLCBEYXZpZDwvYXV0aG9yPjwvYXV0aG9ycz48L2NvbnRyaWJ1dG9ycz48dGl0bGVzPjx0aXRs
ZT5UYWtpbmcgTW9yYWxpdHkgU2VyaW91c2x5OiBBIERlZmVuc2Ugb2YgUm9idXN0IFJlYWxpc208
L3RpdGxlPjwvdGl0bGVzPjxkYXRlcz48eWVhcj4yMDExPC95ZWFyPjxwdWItZGF0ZXM+PGRhdGU+
MjAxMTwvZGF0ZT48L3B1Yi1kYXRlcz48L2RhdGVzPjxwdWJsaXNoZXI+T3hmb3JkIFVuaXZlcnNp
dHkgUHJlc3M8L3B1Ymxpc2hlcj48dXJscz48L3VybHM+PC9yZWNvcmQ+PC9DaXRlPjxDaXRlPjxB
dXRob3I+UGFyZml0PC9BdXRob3I+PFllYXI+MjAxMTwvWWVhcj48UmVjTnVtPjE2MzE3PC9SZWNO
dW0+PFBhZ2VzPnZvbCAyLmAsIDU1MzwvUGFnZXM+PHJlY29yZD48cmVjLW51bWJlcj4xNjMxNzwv
cmVjLW51bWJlcj48Zm9yZWlnbi1rZXlzPjxrZXkgYXBwPSJFTiIgZGItaWQ9ImV4MjJ6ZGV0MmQ1
dmY2ZWRhMGJwNXNkMXh0d3NwZWZhMnJ0ciIgdGltZXN0YW1wPSIxNDY0NjQxMDI2Ij4xNjMxNzwv
a2V5PjwvZm9yZWlnbi1rZXlzPjxyZWYtdHlwZSBuYW1lPSJCb29rIj42PC9yZWYtdHlwZT48Y29u
dHJpYnV0b3JzPjxhdXRob3JzPjxhdXRob3I+UGFyZml0LCBEZXJlazwvYXV0aG9yPjwvYXV0aG9y
cz48L2NvbnRyaWJ1dG9ycz48dGl0bGVzPjx0aXRsZT5PbiBXaGF0IE1hdHRlcnM8L3RpdGxlPjwv
dGl0bGVzPjxkYXRlcz48eWVhcj4yMDExPC95ZWFyPjxwdWItZGF0ZXM+PGRhdGU+MjAxMTwvZGF0
ZT48L3B1Yi1kYXRlcz48L2RhdGVzPjxwdWJsaXNoZXI+T3hmb3JkIFVuaXZlcnNpdHkgUHJlc3M8
L3B1Ymxpc2hlcj48dXJscz48L3VybHM+PC9yZWNvcmQ+PC9DaXRlPjxDaXRlPjxBdXRob3I+Rml0
enBhdHJpY2s8L0F1dGhvcj48WWVhcj4yMDE0PC9ZZWFyPjxSZWNOdW0+NDY3NDwvUmVjTnVtPjxQ
YWdlcz4zPC9QYWdlcz48cmVjb3JkPjxyZWMtbnVtYmVyPjQ2NzQ8L3JlYy1udW1iZXI+PGZvcmVp
Z24ta2V5cz48a2V5IGFwcD0iRU4iIGRiLWlkPSJleDIyemRldDJkNXZmNmVkYTBicDVzZDF4dHdz
cGVmYTJydHIiIHRpbWVzdGFtcD0iMTQ2NDY0MDY4NiI+NDY3NDwva2V5PjwvZm9yZWlnbi1rZXlz
PjxyZWYtdHlwZSBuYW1lPSJKb3VybmFsIEFydGljbGUiPjE3PC9yZWYtdHlwZT48Y29udHJpYnV0
b3JzPjxhdXRob3JzPjxhdXRob3I+Rml0enBhdHJpY2ssIFNpbW9uPC9hdXRob3I+PC9hdXRob3Jz
PjwvY29udHJpYnV0b3JzPjx0aXRsZXM+PHRpdGxlPk1vcmFsIFJlYWxpc20sIE1vcmFsIERpc2Fn
cmVlbWVudCwgYW5kIE1vcmFsIFBzeWNob2xvZ3k8L3RpdGxlPjxzZWNvbmRhcnktdGl0bGU+UGhp
bG9zb3BoaWNhbCBQYXBlcnM8L3NlY29uZGFyeS10aXRsZT48YWx0LXRpdGxlPlBoaWxvc29waGlj
YWwgUGFwZXJzPC9hbHQtdGl0bGU+PC90aXRsZXM+PHBlcmlvZGljYWw+PGZ1bGwtdGl0bGU+UGhp
bG9zb3BoaWNhbCBQYXBlcnM8L2Z1bGwtdGl0bGU+PGFiYnItMT5QaGlsb3NvcGhpY2FsIFBhcGVy
czwvYWJici0xPjwvcGVyaW9kaWNhbD48YWx0LXBlcmlvZGljYWw+PGZ1bGwtdGl0bGU+UGhpbG9z
b3BoaWNhbCBQYXBlcnM8L2Z1bGwtdGl0bGU+PGFiYnItMT5QaGlsb3NvcGhpY2FsIFBhcGVyczwv
YWJici0xPjwvYWx0LXBlcmlvZGljYWw+PHBhZ2VzPjE2MS0xOTA8L3BhZ2VzPjx2b2x1bWU+NDM8
L3ZvbHVtZT48bnVtYmVyPjI8L251bWJlcj48ZGF0ZXM+PHllYXI+MjAxNDwveWVhcj48cHViLWRh
dGVzPjxkYXRlPjIwMTQvMDUvMDQvPC9kYXRlPjwvcHViLWRhdGVzPjwvZGF0ZXM+PGlzYm4+MDU1
Ni04NjQxPC9pc2JuPjx1cmxzPjxyZWxhdGVkLXVybHM+PHVybD5odHRwOi8vZHguZG9pLm9yZy8x
MC4xMDgwLzA1NTY4NjQxLjIwMTQuOTMyOTUzPC91cmw+PC9yZWxhdGVkLXVybHM+PC91cmxzPjwv
cmVjb3JkPjwvQ2l0ZT48Q2l0ZT48QXV0aG9yPldlZGd3b29kPC9BdXRob3I+PFllYXI+MjAxNDwv
WWVhcj48UmVjTnVtPjIwMDA4PC9SZWNOdW0+PHJlY29yZD48cmVjLW51bWJlcj4yMDAwODwvcmVj
LW51bWJlcj48Zm9yZWlnbi1rZXlzPjxrZXkgYXBwPSJFTiIgZGItaWQ9ImV4MjJ6ZGV0MmQ1dmY2
ZWRhMGJwNXNkMXh0d3NwZWZhMnJ0ciIgdGltZXN0YW1wPSIxNDczNzk0OTIwIj4yMDAwODwva2V5
PjwvZm9yZWlnbi1rZXlzPjxyZWYtdHlwZSBuYW1lPSJCb29rIFNlY3Rpb24iPjU8L3JlZi10eXBl
Pjxjb250cmlidXRvcnM+PGF1dGhvcnM+PGF1dGhvcj5XZWRnd29vZCwgUmFscGg8L2F1dGhvcj48
L2F1dGhvcnM+PHNlY29uZGFyeS1hdXRob3JzPjxhdXRob3I+QmVyZ21hbm4sIE1pY2hhZWw8L2F1
dGhvcj48YXV0aG9yPkthaW4sIFBhdHJpY2s8L2F1dGhvcj48L3NlY29uZGFyeS1hdXRob3JzPjwv
Y29udHJpYnV0b3JzPjx0aXRsZXM+PHRpdGxlPk1vcmFsIERpc2FncmVlbWVudCBhbW9uZyBQaGls
b3NvcGhlcnM8L3RpdGxlPjxzZWNvbmRhcnktdGl0bGU+Q2hhbGxlbmdlcyB0byBNb3JhbCBhbmQg
UmVsaWdpb3VzIEJlbGllZjogRGlzYWdyZWVtZW50IGFuZCBFdm9sdXRpb248L3NlY29uZGFyeS10
aXRsZT48L3RpdGxlcz48cGFnZXM+MjMtMzk8L3BhZ2VzPjxkYXRlcz48eWVhcj4yMDE0PC95ZWFy
PjwvZGF0ZXM+PHB1Ymxpc2hlcj5PeGZvcmQgVW5pdmVyc2l0eSBQcmVzczwvcHVibGlzaGVyPjx1
cmxzPjwvdXJscz48L3JlY29yZD48L0NpdGU+PC9FbmROb3RlPgB=
</w:fldData>
        </w:fldChar>
      </w:r>
      <w:r w:rsidR="009A096B">
        <w:rPr>
          <w:rFonts w:ascii="Garamond" w:hAnsi="Garamond"/>
        </w:rPr>
        <w:instrText xml:space="preserve"> ADDIN EN.CITE.DATA </w:instrText>
      </w:r>
      <w:r w:rsidR="009A096B">
        <w:rPr>
          <w:rFonts w:ascii="Garamond" w:hAnsi="Garamond"/>
        </w:rPr>
      </w:r>
      <w:r w:rsidR="009A096B">
        <w:rPr>
          <w:rFonts w:ascii="Garamond" w:hAnsi="Garamond"/>
        </w:rPr>
        <w:fldChar w:fldCharType="end"/>
      </w:r>
      <w:r w:rsidRPr="00E90FDE">
        <w:rPr>
          <w:rFonts w:ascii="Garamond" w:hAnsi="Garamond"/>
        </w:rPr>
      </w:r>
      <w:r w:rsidRPr="00E90FDE">
        <w:rPr>
          <w:rFonts w:ascii="Garamond" w:hAnsi="Garamond"/>
        </w:rPr>
        <w:fldChar w:fldCharType="separate"/>
      </w:r>
      <w:r w:rsidR="009A096B">
        <w:rPr>
          <w:rFonts w:ascii="Garamond" w:hAnsi="Garamond"/>
          <w:noProof/>
        </w:rPr>
        <w:t>(Rawls 1951, 179-80; Nagel 1986, 148; Brink 1989, 163; Sinnott-Armstrong 1996, 27; Sturgeon 1998, 229-230; Shafer-Landau 2003, 219; Enoch 2011, 192-93; Parfit 2011, vol 2., 553; Fitzpatrick 2014, 3; Wedgwood 2014)</w:t>
      </w:r>
      <w:r w:rsidRPr="00E90FDE">
        <w:rPr>
          <w:rFonts w:ascii="Garamond" w:hAnsi="Garamond"/>
        </w:rPr>
        <w:fldChar w:fldCharType="end"/>
      </w:r>
      <w:r w:rsidRPr="00E90FDE">
        <w:rPr>
          <w:rFonts w:ascii="Garamond" w:hAnsi="Garamond"/>
        </w:rPr>
        <w:t xml:space="preserve">.  Even those who the idea is deployed </w:t>
      </w:r>
      <w:r w:rsidRPr="00E90FDE">
        <w:rPr>
          <w:rFonts w:ascii="Garamond" w:hAnsi="Garamond"/>
          <w:i/>
        </w:rPr>
        <w:t>against</w:t>
      </w:r>
      <w:r w:rsidRPr="00E90FDE">
        <w:rPr>
          <w:rFonts w:ascii="Garamond" w:hAnsi="Garamond"/>
        </w:rPr>
        <w:t xml:space="preserve"> seem to tacitly endorse it: see </w:t>
      </w:r>
      <w:r w:rsidRPr="00E90FDE">
        <w:rPr>
          <w:rFonts w:ascii="Garamond" w:hAnsi="Garamond"/>
        </w:rPr>
        <w:fldChar w:fldCharType="begin"/>
      </w:r>
      <w:r w:rsidR="0045421E" w:rsidRPr="00E90FDE">
        <w:rPr>
          <w:rFonts w:ascii="Garamond" w:hAnsi="Garamond"/>
        </w:rPr>
        <w:instrText xml:space="preserve"> ADDIN EN.CITE &lt;EndNote&gt;&lt;Cite&gt;&lt;Author&gt;Doris&lt;/Author&gt;&lt;Year&gt;2008&lt;/Year&gt;&lt;RecNum&gt;20130&lt;/RecNum&gt;&lt;Pages&gt;320&lt;/Pages&gt;&lt;DisplayText&gt;(Doris and Plakias 2008, 320)&lt;/DisplayText&gt;&lt;record&gt;&lt;rec-number&gt;20130&lt;/rec-number&gt;&lt;foreign-keys&gt;&lt;key app="EN" db-id="ex22zdet2d5vf6eda0bp5sd1xtwspefa2rtr" timestamp="1572970719"&gt;20130&lt;/key&gt;&lt;/foreign-keys&gt;&lt;ref-type name="Book Section"&gt;5&lt;/ref-type&gt;&lt;contributors&gt;&lt;authors&gt;&lt;author&gt;Doris, John&lt;/author&gt;&lt;author&gt;Plakias, Alexandra&lt;/author&gt;&lt;/authors&gt;&lt;secondary-authors&gt;&lt;author&gt;W. Sinnott-Armstrong&lt;/author&gt;&lt;/secondary-authors&gt;&lt;/contributors&gt;&lt;titles&gt;&lt;title&gt;How to argue about disagreement: Evaluative diversity and moral realism.&lt;/title&gt;&lt;secondary-title&gt;Moral Psychology&lt;/secondary-title&gt;&lt;/titles&gt;&lt;pages&gt;303-331&lt;/pages&gt;&lt;volume&gt;2&lt;/volume&gt;&lt;dates&gt;&lt;year&gt;2008&lt;/year&gt;&lt;/dates&gt;&lt;pub-location&gt;Cambridge&lt;/pub-location&gt;&lt;publisher&gt;MIT Press&lt;/publisher&gt;&lt;urls&gt;&lt;/urls&gt;&lt;/record&gt;&lt;/Cite&gt;&lt;/EndNote&gt;</w:instrText>
      </w:r>
      <w:r w:rsidRPr="00E90FDE">
        <w:rPr>
          <w:rFonts w:ascii="Garamond" w:hAnsi="Garamond"/>
        </w:rPr>
        <w:fldChar w:fldCharType="separate"/>
      </w:r>
      <w:r w:rsidR="0045421E" w:rsidRPr="00E90FDE">
        <w:rPr>
          <w:rFonts w:ascii="Garamond" w:hAnsi="Garamond"/>
          <w:noProof/>
        </w:rPr>
        <w:t>(Doris and Plakias 2008, 320)</w:t>
      </w:r>
      <w:r w:rsidRPr="00E90FDE">
        <w:rPr>
          <w:rFonts w:ascii="Garamond" w:hAnsi="Garamond"/>
        </w:rPr>
        <w:fldChar w:fldCharType="end"/>
      </w:r>
      <w:r w:rsidRPr="00E90FDE">
        <w:rPr>
          <w:rFonts w:ascii="Garamond" w:hAnsi="Garamond"/>
        </w:rPr>
        <w:t>.</w:t>
      </w:r>
    </w:p>
  </w:footnote>
  <w:footnote w:id="2">
    <w:p w14:paraId="315ADB58" w14:textId="77777777" w:rsidR="00D97E3B" w:rsidRPr="00E90FDE" w:rsidRDefault="00D97E3B" w:rsidP="00D97E3B">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This distinction between constructive and anti-skeptical epistemology is helpfully outlined </w:t>
      </w:r>
      <w:r>
        <w:rPr>
          <w:rFonts w:ascii="Garamond" w:hAnsi="Garamond"/>
        </w:rPr>
        <w:t xml:space="preserve">in Aaron Zimmerman’s work. See </w:t>
      </w:r>
      <w:r w:rsidRPr="00E90FDE">
        <w:rPr>
          <w:rFonts w:ascii="Garamond" w:hAnsi="Garamond"/>
        </w:rPr>
        <w:fldChar w:fldCharType="begin"/>
      </w:r>
      <w:r w:rsidRPr="00E90FDE">
        <w:rPr>
          <w:rFonts w:ascii="Garamond" w:hAnsi="Garamond"/>
        </w:rPr>
        <w:instrText xml:space="preserve"> ADDIN EN.CITE &lt;EndNote&gt;&lt;Cite&gt;&lt;Author&gt;Zimmerman&lt;/Author&gt;&lt;Year&gt;2010&lt;/Year&gt;&lt;RecNum&gt;5728&lt;/RecNum&gt;&lt;Pages&gt;15&lt;/Pages&gt;&lt;DisplayText&gt;(Zimmerman 2010, 15)&lt;/DisplayText&gt;&lt;record&gt;&lt;rec-number&gt;5728&lt;/rec-number&gt;&lt;foreign-keys&gt;&lt;key app="EN" db-id="ex22zdet2d5vf6eda0bp5sd1xtwspefa2rtr" timestamp="1464640701"&gt;5728&lt;/key&gt;&lt;/foreign-keys&gt;&lt;ref-type name="Book"&gt;6&lt;/ref-type&gt;&lt;contributors&gt;&lt;authors&gt;&lt;author&gt;Zimmerman, Aaron&lt;/author&gt;&lt;/authors&gt;&lt;/contributors&gt;&lt;titles&gt;&lt;title&gt;Moral Epistemology&lt;/title&gt;&lt;/titles&gt;&lt;dates&gt;&lt;year&gt;2010&lt;/year&gt;&lt;pub-dates&gt;&lt;date&gt;2010&lt;/date&gt;&lt;/pub-dates&gt;&lt;/dates&gt;&lt;publisher&gt;Routledge&lt;/publisher&gt;&lt;urls&gt;&lt;/urls&gt;&lt;/record&gt;&lt;/Cite&gt;&lt;/EndNote&gt;</w:instrText>
      </w:r>
      <w:r w:rsidRPr="00E90FDE">
        <w:rPr>
          <w:rFonts w:ascii="Garamond" w:hAnsi="Garamond"/>
        </w:rPr>
        <w:fldChar w:fldCharType="separate"/>
      </w:r>
      <w:r w:rsidRPr="00E90FDE">
        <w:rPr>
          <w:rFonts w:ascii="Garamond" w:hAnsi="Garamond"/>
          <w:noProof/>
        </w:rPr>
        <w:t>(Zimmerman 2010, 15)</w:t>
      </w:r>
      <w:r w:rsidRPr="00E90FDE">
        <w:rPr>
          <w:rFonts w:ascii="Garamond" w:hAnsi="Garamond"/>
        </w:rPr>
        <w:fldChar w:fldCharType="end"/>
      </w:r>
      <w:r>
        <w:rPr>
          <w:rFonts w:ascii="Garamond" w:hAnsi="Garamond"/>
        </w:rPr>
        <w:t>.</w:t>
      </w:r>
    </w:p>
  </w:footnote>
  <w:footnote w:id="3">
    <w:p w14:paraId="059D7A3E" w14:textId="77777777" w:rsidR="00D97E3B" w:rsidRPr="00E90FDE" w:rsidRDefault="00D97E3B" w:rsidP="00D97E3B">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It is sometimes thought that anti-realists don’t believe in moral knowledge or moral truth, but it should be borne in mind that Sharon Street and Christine Korsgaard both accept that moral truths are mind-dependent and that we can justifiably believe them.  This variety of anti-realism is certainly consistent with the existence of justified true belief </w:t>
      </w:r>
      <w:r w:rsidRPr="00E90FDE">
        <w:rPr>
          <w:rFonts w:ascii="Garamond" w:hAnsi="Garamond"/>
        </w:rPr>
        <w:fldChar w:fldCharType="begin"/>
      </w:r>
      <w:r w:rsidRPr="00E90FDE">
        <w:rPr>
          <w:rFonts w:ascii="Garamond" w:hAnsi="Garamond"/>
        </w:rPr>
        <w:instrText xml:space="preserve"> ADDIN EN.CITE &lt;EndNote&gt;&lt;Cite&gt;&lt;Author&gt;Street&lt;/Author&gt;&lt;Year&gt;2010&lt;/Year&gt;&lt;RecNum&gt;10402&lt;/RecNum&gt;&lt;DisplayText&gt;(Street 2010)&lt;/DisplayText&gt;&lt;record&gt;&lt;rec-number&gt;10402&lt;/rec-number&gt;&lt;foreign-keys&gt;&lt;key app="EN" db-id="ex22zdet2d5vf6eda0bp5sd1xtwspefa2rtr" timestamp="1464640801"&gt;10402&lt;/key&gt;&lt;/foreign-keys&gt;&lt;ref-type name="Journal Article"&gt;17&lt;/ref-type&gt;&lt;contributors&gt;&lt;authors&gt;&lt;author&gt;Street, Sharon&lt;/author&gt;&lt;/authors&gt;&lt;/contributors&gt;&lt;titles&gt;&lt;title&gt;What is constructivism in ethics and metaethics?&lt;/title&gt;&lt;secondary-title&gt;Philosophy Compass&lt;/secondary-title&gt;&lt;/titles&gt;&lt;periodical&gt;&lt;full-title&gt;Philosophy Compass&lt;/full-title&gt;&lt;/periodical&gt;&lt;pages&gt;363-384&lt;/pages&gt;&lt;volume&gt;5&lt;/volume&gt;&lt;number&gt;5&lt;/number&gt;&lt;dates&gt;&lt;year&gt;2010&lt;/year&gt;&lt;pub-dates&gt;&lt;date&gt;2010&lt;/date&gt;&lt;/pub-dates&gt;&lt;/dates&gt;&lt;urls&gt;&lt;/urls&gt;&lt;/record&gt;&lt;/Cite&gt;&lt;/EndNote&gt;</w:instrText>
      </w:r>
      <w:r w:rsidRPr="00E90FDE">
        <w:rPr>
          <w:rFonts w:ascii="Garamond" w:hAnsi="Garamond"/>
        </w:rPr>
        <w:fldChar w:fldCharType="separate"/>
      </w:r>
      <w:r w:rsidRPr="00E90FDE">
        <w:rPr>
          <w:rFonts w:ascii="Garamond" w:hAnsi="Garamond"/>
          <w:noProof/>
        </w:rPr>
        <w:t>(Street 2010)</w:t>
      </w:r>
      <w:r w:rsidRPr="00E90FDE">
        <w:rPr>
          <w:rFonts w:ascii="Garamond" w:hAnsi="Garamond"/>
        </w:rPr>
        <w:fldChar w:fldCharType="end"/>
      </w:r>
      <w:r w:rsidRPr="00E90FDE">
        <w:rPr>
          <w:rFonts w:ascii="Garamond" w:hAnsi="Garamond"/>
        </w:rPr>
        <w:t xml:space="preserve">.  Moreover, while Simon Blackburn’s quasi-realist theory adopts a non-realist metaphysics, it is reasonably clear that it must retain the concept of more or less justified belief, and of our </w:t>
      </w:r>
      <w:r w:rsidRPr="00E90FDE">
        <w:rPr>
          <w:rFonts w:ascii="Garamond" w:hAnsi="Garamond"/>
          <w:i/>
          <w:iCs/>
        </w:rPr>
        <w:t>tracking</w:t>
      </w:r>
      <w:r w:rsidRPr="00E90FDE">
        <w:rPr>
          <w:rFonts w:ascii="Garamond" w:hAnsi="Garamond"/>
        </w:rPr>
        <w:t xml:space="preserve"> moral truths in some sense </w:t>
      </w:r>
      <w:r w:rsidRPr="00E90FDE">
        <w:rPr>
          <w:rFonts w:ascii="Garamond" w:hAnsi="Garamond"/>
        </w:rPr>
        <w:fldChar w:fldCharType="begin"/>
      </w:r>
      <w:r>
        <w:rPr>
          <w:rFonts w:ascii="Garamond" w:hAnsi="Garamond"/>
        </w:rPr>
        <w:instrText xml:space="preserve"> ADDIN EN.CITE &lt;EndNote&gt;&lt;Cite&gt;&lt;Author&gt;Blackburn&lt;/Author&gt;&lt;Year&gt;1991&lt;/Year&gt;&lt;RecNum&gt;14746&lt;/RecNum&gt;&lt;Suffix&gt;`, though see&lt;/Suffix&gt;&lt;DisplayText&gt;(Blackburn 1991, though see; Golub 2017)&lt;/DisplayText&gt;&lt;record&gt;&lt;rec-number&gt;14746&lt;/rec-number&gt;&lt;foreign-keys&gt;&lt;key app="EN" db-id="ex22zdet2d5vf6eda0bp5sd1xtwspefa2rtr" timestamp="1464640953"&gt;14746&lt;/key&gt;&lt;/foreign-keys&gt;&lt;ref-type name="Journal Article"&gt;17&lt;/ref-type&gt;&lt;contributors&gt;&lt;authors&gt;&lt;author&gt;Blackburn, Simon&lt;/author&gt;&lt;/authors&gt;&lt;/contributors&gt;&lt;titles&gt;&lt;title&gt;Just Causes&lt;/title&gt;&lt;secondary-title&gt;Philosophical Studies&lt;/secondary-title&gt;&lt;/titles&gt;&lt;periodical&gt;&lt;full-title&gt;Philosophical Studies&lt;/full-title&gt;&lt;/periodical&gt;&lt;pages&gt;3-17&lt;/pages&gt;&lt;volume&gt;61&lt;/volume&gt;&lt;number&gt;1/2&lt;/number&gt;&lt;dates&gt;&lt;year&gt;1991&lt;/year&gt;&lt;pub-dates&gt;&lt;date&gt;1991&lt;/date&gt;&lt;/pub-dates&gt;&lt;/dates&gt;&lt;urls&gt;&lt;/urls&gt;&lt;/record&gt;&lt;/Cite&gt;&lt;Cite&gt;&lt;Author&gt;Golub&lt;/Author&gt;&lt;Year&gt;2017&lt;/Year&gt;&lt;RecNum&gt;23170&lt;/RecNum&gt;&lt;record&gt;&lt;rec-number&gt;23170&lt;/rec-number&gt;&lt;foreign-keys&gt;&lt;key app="EN" db-id="ex22zdet2d5vf6eda0bp5sd1xtwspefa2rtr" timestamp="1573613405"&gt;23170&lt;/key&gt;&lt;/foreign-keys&gt;&lt;ref-type name="Journal Article"&gt;17&lt;/ref-type&gt;&lt;contributors&gt;&lt;authors&gt;&lt;author&gt;Golub, Camil&lt;/author&gt;&lt;/authors&gt;&lt;/contributors&gt;&lt;titles&gt;&lt;title&gt;Expressivism and the Reliability Challenge&lt;/title&gt;&lt;secondary-title&gt;Ethical Theory and Moral Practice&lt;/secondary-title&gt;&lt;/titles&gt;&lt;periodical&gt;&lt;full-title&gt;Ethical Theory and Moral Practice&lt;/full-title&gt;&lt;/periodical&gt;&lt;volume&gt;20&lt;/volume&gt;&lt;number&gt;4&lt;/number&gt;&lt;dates&gt;&lt;year&gt;2017&lt;/year&gt;&lt;/dates&gt;&lt;publisher&gt;Springer Verlag&lt;/publisher&gt;&lt;urls&gt;&lt;/urls&gt;&lt;/record&gt;&lt;/Cite&gt;&lt;/EndNote&gt;</w:instrText>
      </w:r>
      <w:r w:rsidRPr="00E90FDE">
        <w:rPr>
          <w:rFonts w:ascii="Garamond" w:hAnsi="Garamond"/>
        </w:rPr>
        <w:fldChar w:fldCharType="separate"/>
      </w:r>
      <w:r>
        <w:rPr>
          <w:rFonts w:ascii="Garamond" w:hAnsi="Garamond"/>
          <w:noProof/>
        </w:rPr>
        <w:t>(Blackburn 1991, though see; Golub 2017)</w:t>
      </w:r>
      <w:r w:rsidRPr="00E90FDE">
        <w:rPr>
          <w:rFonts w:ascii="Garamond" w:hAnsi="Garamond"/>
        </w:rPr>
        <w:fldChar w:fldCharType="end"/>
      </w:r>
      <w:r w:rsidRPr="00E90FDE">
        <w:rPr>
          <w:rFonts w:ascii="Garamond" w:hAnsi="Garamond"/>
        </w:rPr>
        <w:t>.</w:t>
      </w:r>
    </w:p>
  </w:footnote>
  <w:footnote w:id="4">
    <w:p w14:paraId="2DCAD4DF" w14:textId="7913D477"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w:t>
      </w:r>
      <w:r w:rsidR="00792DF3">
        <w:rPr>
          <w:rFonts w:ascii="Garamond" w:hAnsi="Garamond"/>
        </w:rPr>
        <w:t>[REDACTED]</w:t>
      </w:r>
      <w:r w:rsidRPr="00E90FDE">
        <w:rPr>
          <w:rFonts w:ascii="Garamond" w:hAnsi="Garamond"/>
        </w:rPr>
        <w:t xml:space="preserve"> </w:t>
      </w:r>
    </w:p>
  </w:footnote>
  <w:footnote w:id="5">
    <w:p w14:paraId="7AAA576C" w14:textId="6CF36FDB"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In evolutionary theory, this shows up as the distinction between individual selection and kin-selection.</w:t>
      </w:r>
    </w:p>
  </w:footnote>
  <w:footnote w:id="6">
    <w:p w14:paraId="7AF35A58" w14:textId="3271117D"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w:t>
      </w:r>
      <w:r w:rsidR="00E6180D" w:rsidRPr="00E90FDE">
        <w:rPr>
          <w:rFonts w:ascii="Garamond" w:hAnsi="Garamond"/>
        </w:rPr>
        <w:t xml:space="preserve">William </w:t>
      </w:r>
      <w:proofErr w:type="spellStart"/>
      <w:r w:rsidRPr="00E90FDE">
        <w:rPr>
          <w:rFonts w:ascii="Garamond" w:hAnsi="Garamond"/>
        </w:rPr>
        <w:t>Frankena</w:t>
      </w:r>
      <w:proofErr w:type="spellEnd"/>
      <w:r w:rsidRPr="00E90FDE">
        <w:rPr>
          <w:rFonts w:ascii="Garamond" w:hAnsi="Garamond"/>
        </w:rPr>
        <w:t xml:space="preserve"> expressed some astonishment at such conceptions, calling them “basically nonsocial” and suggesting that they might not even count as “moralities” </w:t>
      </w:r>
      <w:r w:rsidRPr="00E90FDE">
        <w:rPr>
          <w:rFonts w:ascii="Garamond" w:hAnsi="Garamond"/>
        </w:rPr>
        <w:fldChar w:fldCharType="begin"/>
      </w:r>
      <w:r w:rsidR="0045421E" w:rsidRPr="00E90FDE">
        <w:rPr>
          <w:rFonts w:ascii="Garamond" w:hAnsi="Garamond"/>
        </w:rPr>
        <w:instrText xml:space="preserve"> ADDIN EN.CITE &lt;EndNote&gt;&lt;Cite&gt;&lt;Author&gt;Frankena&lt;/Author&gt;&lt;Year&gt;1966&lt;/Year&gt;&lt;RecNum&gt;26886&lt;/RecNum&gt;&lt;Pages&gt;692&lt;/Pages&gt;&lt;DisplayText&gt;(Frankena 1966, 692)&lt;/DisplayText&gt;&lt;record&gt;&lt;rec-number&gt;26886&lt;/rec-number&gt;&lt;foreign-keys&gt;&lt;key app="EN" db-id="ex22zdet2d5vf6eda0bp5sd1xtwspefa2rtr" timestamp="1573929136"&gt;26886&lt;/key&gt;&lt;/foreign-keys&gt;&lt;ref-type name="Journal Article"&gt;17&lt;/ref-type&gt;&lt;contributors&gt;&lt;authors&gt;&lt;author&gt;Frankena, William K&lt;/author&gt;&lt;/authors&gt;&lt;/contributors&gt;&lt;titles&gt;&lt;title&gt;The concept of morality&lt;/title&gt;&lt;secondary-title&gt;The Journal of Philosophy&lt;/secondary-title&gt;&lt;/titles&gt;&lt;periodical&gt;&lt;full-title&gt;The Journal of Philosophy&lt;/full-title&gt;&lt;/periodical&gt;&lt;pages&gt;688-696&lt;/pages&gt;&lt;volume&gt;63&lt;/volume&gt;&lt;number&gt;21&lt;/number&gt;&lt;dates&gt;&lt;year&gt;1966&lt;/year&gt;&lt;/dates&gt;&lt;isbn&gt;0022-362X&lt;/isbn&gt;&lt;urls&gt;&lt;/urls&gt;&lt;/record&gt;&lt;/Cite&gt;&lt;/EndNote&gt;</w:instrText>
      </w:r>
      <w:r w:rsidRPr="00E90FDE">
        <w:rPr>
          <w:rFonts w:ascii="Garamond" w:hAnsi="Garamond"/>
        </w:rPr>
        <w:fldChar w:fldCharType="separate"/>
      </w:r>
      <w:r w:rsidR="0045421E" w:rsidRPr="00E90FDE">
        <w:rPr>
          <w:rFonts w:ascii="Garamond" w:hAnsi="Garamond"/>
          <w:noProof/>
        </w:rPr>
        <w:t>(Frankena 1966, 692)</w:t>
      </w:r>
      <w:r w:rsidRPr="00E90FDE">
        <w:rPr>
          <w:rFonts w:ascii="Garamond" w:hAnsi="Garamond"/>
        </w:rPr>
        <w:fldChar w:fldCharType="end"/>
      </w:r>
      <w:r w:rsidRPr="00E90FDE">
        <w:rPr>
          <w:rFonts w:ascii="Garamond" w:hAnsi="Garamond"/>
        </w:rPr>
        <w:t>.  But such declarations are mainly pointless.  If theories of the best life embraced by Plato, Aristotle, Mencius and Augustine do not count as “moral”, then we may simply discard the term “moral” in favor of some broader term, such as the one suggested by the label meta-</w:t>
      </w:r>
      <w:r w:rsidRPr="00E90FDE">
        <w:rPr>
          <w:rFonts w:ascii="Garamond" w:hAnsi="Garamond"/>
          <w:i/>
        </w:rPr>
        <w:t>ethics</w:t>
      </w:r>
      <w:r w:rsidRPr="00E90FDE">
        <w:rPr>
          <w:rFonts w:ascii="Garamond" w:hAnsi="Garamond"/>
        </w:rPr>
        <w:t xml:space="preserve"> </w:t>
      </w:r>
      <w:r w:rsidRPr="00E90FDE">
        <w:rPr>
          <w:rFonts w:ascii="Garamond" w:hAnsi="Garamond"/>
        </w:rPr>
        <w:fldChar w:fldCharType="begin"/>
      </w:r>
      <w:r w:rsidR="0045421E" w:rsidRPr="00E90FDE">
        <w:rPr>
          <w:rFonts w:ascii="Garamond" w:hAnsi="Garamond"/>
        </w:rPr>
        <w:instrText xml:space="preserve"> ADDIN EN.CITE &lt;EndNote&gt;&lt;Cite&gt;&lt;Author&gt;Williams&lt;/Author&gt;&lt;Year&gt;1985&lt;/Year&gt;&lt;RecNum&gt;25732&lt;/RecNum&gt;&lt;DisplayText&gt;(Williams 1985)&lt;/DisplayText&gt;&lt;record&gt;&lt;rec-number&gt;25732&lt;/rec-number&gt;&lt;foreign-keys&gt;&lt;key app="EN" db-id="ex22zdet2d5vf6eda0bp5sd1xtwspefa2rtr" timestamp="1573614062"&gt;25732&lt;/key&gt;&lt;/foreign-keys&gt;&lt;ref-type name="Book"&gt;6&lt;/ref-type&gt;&lt;contributors&gt;&lt;authors&gt;&lt;author&gt;Williams, Bernard Arthur Owen&lt;/author&gt;&lt;/authors&gt;&lt;/contributors&gt;&lt;titles&gt;&lt;title&gt;Ethics and the Limits of Philosophy&lt;/title&gt;&lt;/titles&gt;&lt;volume&gt;83&lt;/volume&gt;&lt;dates&gt;&lt;year&gt;1985&lt;/year&gt;&lt;/dates&gt;&lt;publisher&gt;Harvard University Press&lt;/publisher&gt;&lt;urls&gt;&lt;/urls&gt;&lt;/record&gt;&lt;/Cite&gt;&lt;/EndNote&gt;</w:instrText>
      </w:r>
      <w:r w:rsidRPr="00E90FDE">
        <w:rPr>
          <w:rFonts w:ascii="Garamond" w:hAnsi="Garamond"/>
        </w:rPr>
        <w:fldChar w:fldCharType="separate"/>
      </w:r>
      <w:r w:rsidRPr="00E90FDE">
        <w:rPr>
          <w:rFonts w:ascii="Garamond" w:hAnsi="Garamond"/>
          <w:noProof/>
        </w:rPr>
        <w:t>(Williams 1985)</w:t>
      </w:r>
      <w:r w:rsidRPr="00E90FDE">
        <w:rPr>
          <w:rFonts w:ascii="Garamond" w:hAnsi="Garamond"/>
        </w:rPr>
        <w:fldChar w:fldCharType="end"/>
      </w:r>
      <w:r w:rsidRPr="00E90FDE">
        <w:rPr>
          <w:rFonts w:ascii="Garamond" w:hAnsi="Garamond"/>
        </w:rPr>
        <w:t xml:space="preserve">.  </w:t>
      </w:r>
    </w:p>
  </w:footnote>
  <w:footnote w:id="7">
    <w:p w14:paraId="430184EF" w14:textId="15E36225"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For discussions and elaboration, see </w:t>
      </w:r>
      <w:r w:rsidRPr="00E90FDE">
        <w:rPr>
          <w:rFonts w:ascii="Garamond" w:hAnsi="Garamond"/>
        </w:rPr>
        <w:fldChar w:fldCharType="begin">
          <w:fldData xml:space="preserve">PEVuZE5vdGU+PENpdGU+PEF1dGhvcj5MZUJhcjwvQXV0aG9yPjxZZWFyPjIwMTg8L1llYXI+PFJl
Y051bT4yMDE0MjwvUmVjTnVtPjxEaXNwbGF5VGV4dD4oTGVCYXIgMjAxODsgTWNEb3dlbGwgMTk5
NTsgQW5uYXMgMTk5OTsgUnV0aGVyZm9yZCAyMDAzOyBLZW50IDIwMDEpPC9EaXNwbGF5VGV4dD48
cmVjb3JkPjxyZWMtbnVtYmVyPjIwMTQyPC9yZWMtbnVtYmVyPjxmb3JlaWduLWtleXM+PGtleSBh
cHA9IkVOIiBkYi1pZD0iZXgyMnpkZXQyZDV2ZjZlZGEwYnA1c2QxeHR3c3BlZmEycnRyIiB0aW1l
c3RhbXA9IjE1NzM1ODQ4ODEiPjIwMTQyPC9rZXk+PC9mb3JlaWduLWtleXM+PHJlZi10eXBlIG5h
bWU9IkJvb2sgU2VjdGlvbiI+NTwvcmVmLXR5cGU+PGNvbnRyaWJ1dG9ycz48YXV0aG9ycz48YXV0
aG9yPkxlQmFyLCBNYXJrPC9hdXRob3I+PC9hdXRob3JzPjwvY29udHJpYnV0b3JzPjx0aXRsZXM+
PHRpdGxlPkV1ZGFpbW9uaXNtPC90aXRsZT48c2Vjb25kYXJ5LXRpdGxlPlRoZSBPeGZvcmQgSGFu
ZGJvb2sgb2YgVmlydHVlPC9zZWNvbmRhcnktdGl0bGU+PC90aXRsZXM+PGRhdGVzPjx5ZWFyPjIw
MTg8L3llYXI+PC9kYXRlcz48dXJscz48L3VybHM+PC9yZWNvcmQ+PC9DaXRlPjxDaXRlPjxBdXRo
b3I+TWNEb3dlbGw8L0F1dGhvcj48WWVhcj4xOTk1PC9ZZWFyPjxSZWNOdW0+MTc2ODM8L1JlY051
bT48cmVjb3JkPjxyZWMtbnVtYmVyPjE3NjgzPC9yZWMtbnVtYmVyPjxmb3JlaWduLWtleXM+PGtl
eSBhcHA9IkVOIiBkYi1pZD0iZXgyMnpkZXQyZDV2ZjZlZGEwYnA1c2QxeHR3c3BlZmEycnRyIiB0
aW1lc3RhbXA9IjE0NjQ2NDEwOTYiPjE3NjgzPC9rZXk+PC9mb3JlaWduLWtleXM+PHJlZi10eXBl
IG5hbWU9IkJvb2sgU2VjdGlvbiI+NTwvcmVmLXR5cGU+PGNvbnRyaWJ1dG9ycz48YXV0aG9ycz48
YXV0aG9yPk1jRG93ZWxsLCBKb2huPC9hdXRob3I+PC9hdXRob3JzPjxzZWNvbmRhcnktYXV0aG9y
cz48YXV0aG9yPkhlaW5hbWFuLCBSb2JlcnQ8L2F1dGhvcj48L3NlY29uZGFyeS1hdXRob3JzPjwv
Y29udHJpYnV0b3JzPjx0aXRsZXM+PHRpdGxlPkV1ZGFpbW9uaXNtIGFuZCByZWFsaXNtIGluIEFy
aXN0b3RsZSZhcG9zO3MgZXRoaWNzPC90aXRsZT48c2Vjb25kYXJ5LXRpdGxlPkFyaXN0b3RsZSBh
bmQgTW9yYWwgUmVhbGlzbTwvc2Vjb25kYXJ5LXRpdGxlPjwvdGl0bGVzPjxwYWdlcz4yMDEtMjE4
PC9wYWdlcz48ZGF0ZXM+PHllYXI+MTk5NTwveWVhcj48cHViLWRhdGVzPjxkYXRlPjE5OTU8L2Rh
dGU+PC9wdWItZGF0ZXM+PC9kYXRlcz48cHVibGlzaGVyPldlc3R2aWV3IFByZXNzPC9wdWJsaXNo
ZXI+PHVybHM+PC91cmxzPjwvcmVjb3JkPjwvQ2l0ZT48Q2l0ZT48QXV0aG9yPkFubmFzPC9BdXRo
b3I+PFllYXI+MTk5OTwvWWVhcj48UmVjTnVtPjIwMTQwPC9SZWNOdW0+PHJlY29yZD48cmVjLW51
bWJlcj4yMDE0MDwvcmVjLW51bWJlcj48Zm9yZWlnbi1rZXlzPjxrZXkgYXBwPSJFTiIgZGItaWQ9
ImV4MjJ6ZGV0MmQ1dmY2ZWRhMGJwNXNkMXh0d3NwZWZhMnJ0ciIgdGltZXN0YW1wPSIxNTczNTg0
ODA3Ij4yMDE0MDwva2V5PjwvZm9yZWlnbi1rZXlzPjxyZWYtdHlwZSBuYW1lPSJCb29rIj42PC9y
ZWYtdHlwZT48Y29udHJpYnV0b3JzPjxhdXRob3JzPjxhdXRob3I+QW5uYXMsIEp1bGlhPC9hdXRo
b3I+PC9hdXRob3JzPjwvY29udHJpYnV0b3JzPjx0aXRsZXM+PHRpdGxlPlBsYXRvbmljIGV0aGlj
cywgb2xkIGFuZCBuZXc8L3RpdGxlPjwvdGl0bGVzPjx2b2x1bWU+NTc8L3ZvbHVtZT48ZGF0ZXM+
PHllYXI+MTk5OTwveWVhcj48L2RhdGVzPjxwdWJsaXNoZXI+Q29ybmVsbCBVbml2ZXJzaXR5IFBy
ZXNzPC9wdWJsaXNoZXI+PGlzYm4+MDgwMTQ4NTE3NzwvaXNibj48dXJscz48L3VybHM+PC9yZWNv
cmQ+PC9DaXRlPjxDaXRlPjxBdXRob3I+UnV0aGVyZm9yZDwvQXV0aG9yPjxZZWFyPjIwMDM8L1ll
YXI+PFJlY051bT4yMDE0MTwvUmVjTnVtPjxyZWNvcmQ+PHJlYy1udW1iZXI+MjAxNDE8L3JlYy1u
dW1iZXI+PGZvcmVpZ24ta2V5cz48a2V5IGFwcD0iRU4iIGRiLWlkPSJleDIyemRldDJkNXZmNmVk
YTBicDVzZDF4dHdzcGVmYTJydHIiIHRpbWVzdGFtcD0iMTU3MzU4NDg0MiI+MjAxNDE8L2tleT48
L2ZvcmVpZ24ta2V5cz48cmVmLXR5cGUgbmFtZT0iSm91cm5hbCBBcnRpY2xlIj4xNzwvcmVmLXR5
cGU+PGNvbnRyaWJ1dG9ycz48YXV0aG9ycz48YXV0aG9yPlJ1dGhlcmZvcmQsIERvbmFsZDwvYXV0
aG9yPjwvYXV0aG9ycz48L2NvbnRyaWJ1dG9ycz48dGl0bGVzPjx0aXRsZT5JbiBQdXJzdWl0IG9m
IEhhcHBpbmVzczogSG9iYmVz4oCZcyBOZXcgU2NpZW5jZSBvZiBFdGhpY3M8L3RpdGxlPjxzZWNv
bmRhcnktdGl0bGU+UGhpbG9zb3BoaWNhbCBUb3BpY3M8L3NlY29uZGFyeS10aXRsZT48L3RpdGxl
cz48cGVyaW9kaWNhbD48ZnVsbC10aXRsZT5QaGlsb3NvcGhpY2FsIFRvcGljczwvZnVsbC10aXRs
ZT48L3BlcmlvZGljYWw+PHBhZ2VzPjM2OS0zOTM8L3BhZ2VzPjx2b2x1bWU+MzE8L3ZvbHVtZT48
bnVtYmVyPjEvMjwvbnVtYmVyPjxkYXRlcz48eWVhcj4yMDAzPC95ZWFyPjwvZGF0ZXM+PHVybHM+
PC91cmxzPjwvcmVjb3JkPjwvQ2l0ZT48Q2l0ZT48QXV0aG9yPktlbnQ8L0F1dGhvcj48WWVhcj4y
MDAxPC9ZZWFyPjxSZWNOdW0+MjY5NjE8L1JlY051bT48cmVjb3JkPjxyZWMtbnVtYmVyPjI2OTYx
PC9yZWMtbnVtYmVyPjxmb3JlaWduLWtleXM+PGtleSBhcHA9IkVOIiBkYi1pZD0iZXgyMnpkZXQy
ZDV2ZjZlZGEwYnA1c2QxeHR3c3BlZmEycnRyIiB0aW1lc3RhbXA9IjE1NzQwNDI4NTAiPjI2OTYx
PC9rZXk+PC9mb3JlaWduLWtleXM+PHJlZi10eXBlIG5hbWU9IkpvdXJuYWwgQXJ0aWNsZSI+MTc8
L3JlZi10eXBlPjxjb250cmlidXRvcnM+PGF1dGhvcnM+PGF1dGhvcj5LZW50LCBCb25uaWU8L2F1
dGhvcj48L2F1dGhvcnM+PC9jb250cmlidXRvcnM+PHRpdGxlcz48dGl0bGU+QXVndXN0aW5l4oCZ
cyBldGhpY3M8L3RpdGxlPjxzZWNvbmRhcnktdGl0bGU+VGhlIENhbWJyaWRnZSBDb21wYW5pb24g
dG8gQXVndXN0aW5lPC9zZWNvbmRhcnktdGl0bGU+PC90aXRsZXM+PHBlcmlvZGljYWw+PGZ1bGwt
dGl0bGU+VGhlIENhbWJyaWRnZSBDb21wYW5pb24gdG8gQXVndXN0aW5lPC9mdWxsLXRpdGxlPjwv
cGVyaW9kaWNhbD48cGFnZXM+MjA1LTIzMzwvcGFnZXM+PGRhdGVzPjx5ZWFyPjIwMDE8L3llYXI+
PC9kYXRlcz48dXJscz48L3VybHM+PC9yZWNvcmQ+PC9DaXRlPjwvRW5kTm90ZT4A
</w:fldData>
        </w:fldChar>
      </w:r>
      <w:r w:rsidR="009A096B">
        <w:rPr>
          <w:rFonts w:ascii="Garamond" w:hAnsi="Garamond"/>
        </w:rPr>
        <w:instrText xml:space="preserve"> ADDIN EN.CITE </w:instrText>
      </w:r>
      <w:r w:rsidR="009A096B">
        <w:rPr>
          <w:rFonts w:ascii="Garamond" w:hAnsi="Garamond"/>
        </w:rPr>
        <w:fldChar w:fldCharType="begin">
          <w:fldData xml:space="preserve">PEVuZE5vdGU+PENpdGU+PEF1dGhvcj5MZUJhcjwvQXV0aG9yPjxZZWFyPjIwMTg8L1llYXI+PFJl
Y051bT4yMDE0MjwvUmVjTnVtPjxEaXNwbGF5VGV4dD4oTGVCYXIgMjAxODsgTWNEb3dlbGwgMTk5
NTsgQW5uYXMgMTk5OTsgUnV0aGVyZm9yZCAyMDAzOyBLZW50IDIwMDEpPC9EaXNwbGF5VGV4dD48
cmVjb3JkPjxyZWMtbnVtYmVyPjIwMTQyPC9yZWMtbnVtYmVyPjxmb3JlaWduLWtleXM+PGtleSBh
cHA9IkVOIiBkYi1pZD0iZXgyMnpkZXQyZDV2ZjZlZGEwYnA1c2QxeHR3c3BlZmEycnRyIiB0aW1l
c3RhbXA9IjE1NzM1ODQ4ODEiPjIwMTQyPC9rZXk+PC9mb3JlaWduLWtleXM+PHJlZi10eXBlIG5h
bWU9IkJvb2sgU2VjdGlvbiI+NTwvcmVmLXR5cGU+PGNvbnRyaWJ1dG9ycz48YXV0aG9ycz48YXV0
aG9yPkxlQmFyLCBNYXJrPC9hdXRob3I+PC9hdXRob3JzPjwvY29udHJpYnV0b3JzPjx0aXRsZXM+
PHRpdGxlPkV1ZGFpbW9uaXNtPC90aXRsZT48c2Vjb25kYXJ5LXRpdGxlPlRoZSBPeGZvcmQgSGFu
ZGJvb2sgb2YgVmlydHVlPC9zZWNvbmRhcnktdGl0bGU+PC90aXRsZXM+PGRhdGVzPjx5ZWFyPjIw
MTg8L3llYXI+PC9kYXRlcz48dXJscz48L3VybHM+PC9yZWNvcmQ+PC9DaXRlPjxDaXRlPjxBdXRo
b3I+TWNEb3dlbGw8L0F1dGhvcj48WWVhcj4xOTk1PC9ZZWFyPjxSZWNOdW0+MTc2ODM8L1JlY051
bT48cmVjb3JkPjxyZWMtbnVtYmVyPjE3NjgzPC9yZWMtbnVtYmVyPjxmb3JlaWduLWtleXM+PGtl
eSBhcHA9IkVOIiBkYi1pZD0iZXgyMnpkZXQyZDV2ZjZlZGEwYnA1c2QxeHR3c3BlZmEycnRyIiB0
aW1lc3RhbXA9IjE0NjQ2NDEwOTYiPjE3NjgzPC9rZXk+PC9mb3JlaWduLWtleXM+PHJlZi10eXBl
IG5hbWU9IkJvb2sgU2VjdGlvbiI+NTwvcmVmLXR5cGU+PGNvbnRyaWJ1dG9ycz48YXV0aG9ycz48
YXV0aG9yPk1jRG93ZWxsLCBKb2huPC9hdXRob3I+PC9hdXRob3JzPjxzZWNvbmRhcnktYXV0aG9y
cz48YXV0aG9yPkhlaW5hbWFuLCBSb2JlcnQ8L2F1dGhvcj48L3NlY29uZGFyeS1hdXRob3JzPjwv
Y29udHJpYnV0b3JzPjx0aXRsZXM+PHRpdGxlPkV1ZGFpbW9uaXNtIGFuZCByZWFsaXNtIGluIEFy
aXN0b3RsZSZhcG9zO3MgZXRoaWNzPC90aXRsZT48c2Vjb25kYXJ5LXRpdGxlPkFyaXN0b3RsZSBh
bmQgTW9yYWwgUmVhbGlzbTwvc2Vjb25kYXJ5LXRpdGxlPjwvdGl0bGVzPjxwYWdlcz4yMDEtMjE4
PC9wYWdlcz48ZGF0ZXM+PHllYXI+MTk5NTwveWVhcj48cHViLWRhdGVzPjxkYXRlPjE5OTU8L2Rh
dGU+PC9wdWItZGF0ZXM+PC9kYXRlcz48cHVibGlzaGVyPldlc3R2aWV3IFByZXNzPC9wdWJsaXNo
ZXI+PHVybHM+PC91cmxzPjwvcmVjb3JkPjwvQ2l0ZT48Q2l0ZT48QXV0aG9yPkFubmFzPC9BdXRo
b3I+PFllYXI+MTk5OTwvWWVhcj48UmVjTnVtPjIwMTQwPC9SZWNOdW0+PHJlY29yZD48cmVjLW51
bWJlcj4yMDE0MDwvcmVjLW51bWJlcj48Zm9yZWlnbi1rZXlzPjxrZXkgYXBwPSJFTiIgZGItaWQ9
ImV4MjJ6ZGV0MmQ1dmY2ZWRhMGJwNXNkMXh0d3NwZWZhMnJ0ciIgdGltZXN0YW1wPSIxNTczNTg0
ODA3Ij4yMDE0MDwva2V5PjwvZm9yZWlnbi1rZXlzPjxyZWYtdHlwZSBuYW1lPSJCb29rIj42PC9y
ZWYtdHlwZT48Y29udHJpYnV0b3JzPjxhdXRob3JzPjxhdXRob3I+QW5uYXMsIEp1bGlhPC9hdXRo
b3I+PC9hdXRob3JzPjwvY29udHJpYnV0b3JzPjx0aXRsZXM+PHRpdGxlPlBsYXRvbmljIGV0aGlj
cywgb2xkIGFuZCBuZXc8L3RpdGxlPjwvdGl0bGVzPjx2b2x1bWU+NTc8L3ZvbHVtZT48ZGF0ZXM+
PHllYXI+MTk5OTwveWVhcj48L2RhdGVzPjxwdWJsaXNoZXI+Q29ybmVsbCBVbml2ZXJzaXR5IFBy
ZXNzPC9wdWJsaXNoZXI+PGlzYm4+MDgwMTQ4NTE3NzwvaXNibj48dXJscz48L3VybHM+PC9yZWNv
cmQ+PC9DaXRlPjxDaXRlPjxBdXRob3I+UnV0aGVyZm9yZDwvQXV0aG9yPjxZZWFyPjIwMDM8L1ll
YXI+PFJlY051bT4yMDE0MTwvUmVjTnVtPjxyZWNvcmQ+PHJlYy1udW1iZXI+MjAxNDE8L3JlYy1u
dW1iZXI+PGZvcmVpZ24ta2V5cz48a2V5IGFwcD0iRU4iIGRiLWlkPSJleDIyemRldDJkNXZmNmVk
YTBicDVzZDF4dHdzcGVmYTJydHIiIHRpbWVzdGFtcD0iMTU3MzU4NDg0MiI+MjAxNDE8L2tleT48
L2ZvcmVpZ24ta2V5cz48cmVmLXR5cGUgbmFtZT0iSm91cm5hbCBBcnRpY2xlIj4xNzwvcmVmLXR5
cGU+PGNvbnRyaWJ1dG9ycz48YXV0aG9ycz48YXV0aG9yPlJ1dGhlcmZvcmQsIERvbmFsZDwvYXV0
aG9yPjwvYXV0aG9ycz48L2NvbnRyaWJ1dG9ycz48dGl0bGVzPjx0aXRsZT5JbiBQdXJzdWl0IG9m
IEhhcHBpbmVzczogSG9iYmVz4oCZcyBOZXcgU2NpZW5jZSBvZiBFdGhpY3M8L3RpdGxlPjxzZWNv
bmRhcnktdGl0bGU+UGhpbG9zb3BoaWNhbCBUb3BpY3M8L3NlY29uZGFyeS10aXRsZT48L3RpdGxl
cz48cGVyaW9kaWNhbD48ZnVsbC10aXRsZT5QaGlsb3NvcGhpY2FsIFRvcGljczwvZnVsbC10aXRs
ZT48L3BlcmlvZGljYWw+PHBhZ2VzPjM2OS0zOTM8L3BhZ2VzPjx2b2x1bWU+MzE8L3ZvbHVtZT48
bnVtYmVyPjEvMjwvbnVtYmVyPjxkYXRlcz48eWVhcj4yMDAzPC95ZWFyPjwvZGF0ZXM+PHVybHM+
PC91cmxzPjwvcmVjb3JkPjwvQ2l0ZT48Q2l0ZT48QXV0aG9yPktlbnQ8L0F1dGhvcj48WWVhcj4y
MDAxPC9ZZWFyPjxSZWNOdW0+MjY5NjE8L1JlY051bT48cmVjb3JkPjxyZWMtbnVtYmVyPjI2OTYx
PC9yZWMtbnVtYmVyPjxmb3JlaWduLWtleXM+PGtleSBhcHA9IkVOIiBkYi1pZD0iZXgyMnpkZXQy
ZDV2ZjZlZGEwYnA1c2QxeHR3c3BlZmEycnRyIiB0aW1lc3RhbXA9IjE1NzQwNDI4NTAiPjI2OTYx
PC9rZXk+PC9mb3JlaWduLWtleXM+PHJlZi10eXBlIG5hbWU9IkpvdXJuYWwgQXJ0aWNsZSI+MTc8
L3JlZi10eXBlPjxjb250cmlidXRvcnM+PGF1dGhvcnM+PGF1dGhvcj5LZW50LCBCb25uaWU8L2F1
dGhvcj48L2F1dGhvcnM+PC9jb250cmlidXRvcnM+PHRpdGxlcz48dGl0bGU+QXVndXN0aW5l4oCZ
cyBldGhpY3M8L3RpdGxlPjxzZWNvbmRhcnktdGl0bGU+VGhlIENhbWJyaWRnZSBDb21wYW5pb24g
dG8gQXVndXN0aW5lPC9zZWNvbmRhcnktdGl0bGU+PC90aXRsZXM+PHBlcmlvZGljYWw+PGZ1bGwt
dGl0bGU+VGhlIENhbWJyaWRnZSBDb21wYW5pb24gdG8gQXVndXN0aW5lPC9mdWxsLXRpdGxlPjwv
cGVyaW9kaWNhbD48cGFnZXM+MjA1LTIzMzwvcGFnZXM+PGRhdGVzPjx5ZWFyPjIwMDE8L3llYXI+
PC9kYXRlcz48dXJscz48L3VybHM+PC9yZWNvcmQ+PC9DaXRlPjwvRW5kTm90ZT4A
</w:fldData>
        </w:fldChar>
      </w:r>
      <w:r w:rsidR="009A096B">
        <w:rPr>
          <w:rFonts w:ascii="Garamond" w:hAnsi="Garamond"/>
        </w:rPr>
        <w:instrText xml:space="preserve"> ADDIN EN.CITE.DATA </w:instrText>
      </w:r>
      <w:r w:rsidR="009A096B">
        <w:rPr>
          <w:rFonts w:ascii="Garamond" w:hAnsi="Garamond"/>
        </w:rPr>
      </w:r>
      <w:r w:rsidR="009A096B">
        <w:rPr>
          <w:rFonts w:ascii="Garamond" w:hAnsi="Garamond"/>
        </w:rPr>
        <w:fldChar w:fldCharType="end"/>
      </w:r>
      <w:r w:rsidRPr="00E90FDE">
        <w:rPr>
          <w:rFonts w:ascii="Garamond" w:hAnsi="Garamond"/>
        </w:rPr>
      </w:r>
      <w:r w:rsidRPr="00E90FDE">
        <w:rPr>
          <w:rFonts w:ascii="Garamond" w:hAnsi="Garamond"/>
        </w:rPr>
        <w:fldChar w:fldCharType="separate"/>
      </w:r>
      <w:r w:rsidR="009A096B">
        <w:rPr>
          <w:rFonts w:ascii="Garamond" w:hAnsi="Garamond"/>
          <w:noProof/>
        </w:rPr>
        <w:t>(LeBar 2018; McDowell 1995; Annas 1999; Rutherford 2003; Kent 2001)</w:t>
      </w:r>
      <w:r w:rsidRPr="00E90FDE">
        <w:rPr>
          <w:rFonts w:ascii="Garamond" w:hAnsi="Garamond"/>
        </w:rPr>
        <w:fldChar w:fldCharType="end"/>
      </w:r>
      <w:r w:rsidRPr="00E90FDE">
        <w:rPr>
          <w:rFonts w:ascii="Garamond" w:hAnsi="Garamond"/>
        </w:rPr>
        <w:t>.  On Mencius see (Huff 2015), and on Buddhism see (Flanagan 2009).</w:t>
      </w:r>
    </w:p>
  </w:footnote>
  <w:footnote w:id="8">
    <w:p w14:paraId="1E8FB676" w14:textId="78A07340" w:rsidR="008179BC" w:rsidRPr="00E90FDE" w:rsidRDefault="008179BC">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w:t>
      </w:r>
      <w:r w:rsidR="00687DA6" w:rsidRPr="00E90FDE">
        <w:rPr>
          <w:rFonts w:ascii="Garamond" w:hAnsi="Garamond"/>
        </w:rPr>
        <w:t xml:space="preserve">For example, those who conducted the Haitian slave revolts created the first nation to successfully ban slavery in human history.  But of course, they did not merely apply some reflectively endorsed impartiality to their situation and come to oppose slavery.  Rather, the etiology in question essentially involved anger and vengefulness directed at their particular situation, both as individuals and as an oppressed group </w:t>
      </w:r>
      <w:r w:rsidR="00687DA6" w:rsidRPr="00E90FDE">
        <w:rPr>
          <w:rFonts w:ascii="Garamond" w:hAnsi="Garamond"/>
        </w:rPr>
        <w:fldChar w:fldCharType="begin"/>
      </w:r>
      <w:r w:rsidR="00687DA6" w:rsidRPr="00E90FDE">
        <w:rPr>
          <w:rFonts w:ascii="Garamond" w:hAnsi="Garamond"/>
        </w:rPr>
        <w:instrText xml:space="preserve"> ADDIN EN.CITE &lt;EndNote&gt;&lt;Cite&gt;&lt;Author&gt;Louverture&lt;/Author&gt;&lt;Year&gt;1953&lt;/Year&gt;&lt;RecNum&gt;20212&lt;/RecNum&gt;&lt;DisplayText&gt;(Louverture 1953)&lt;/DisplayText&gt;&lt;record&gt;&lt;rec-number&gt;20212&lt;/rec-number&gt;&lt;foreign-keys&gt;&lt;key app="EN" db-id="ex22zdet2d5vf6eda0bp5sd1xtwspefa2rtr"&gt;20212&lt;/key&gt;&lt;/foreign-keys&gt;&lt;ref-type name="Book"&gt;6&lt;/ref-type&gt;&lt;contributors&gt;&lt;authors&gt;&lt;author&gt;Louverture, Toussaint&lt;/author&gt;&lt;/authors&gt;&lt;/contributors&gt;&lt;titles&gt;&lt;title&gt;Toussaint Louverture à travers sa correspondance, 1794-1798&lt;/title&gt;&lt;/titles&gt;&lt;dates&gt;&lt;year&gt;1953&lt;/year&gt;&lt;/dates&gt;&lt;publisher&gt;Industrias Graficas Espana&lt;/publisher&gt;&lt;urls&gt;&lt;/urls&gt;&lt;/record&gt;&lt;/Cite&gt;&lt;/EndNote&gt;</w:instrText>
      </w:r>
      <w:r w:rsidR="00687DA6" w:rsidRPr="00E90FDE">
        <w:rPr>
          <w:rFonts w:ascii="Garamond" w:hAnsi="Garamond"/>
        </w:rPr>
        <w:fldChar w:fldCharType="separate"/>
      </w:r>
      <w:r w:rsidR="00687DA6" w:rsidRPr="00E90FDE">
        <w:rPr>
          <w:rFonts w:ascii="Garamond" w:hAnsi="Garamond"/>
          <w:noProof/>
        </w:rPr>
        <w:t>(Louverture 1953)</w:t>
      </w:r>
      <w:r w:rsidR="00687DA6" w:rsidRPr="00E90FDE">
        <w:rPr>
          <w:rFonts w:ascii="Garamond" w:hAnsi="Garamond"/>
        </w:rPr>
        <w:fldChar w:fldCharType="end"/>
      </w:r>
      <w:r w:rsidR="00687DA6" w:rsidRPr="00E90FDE">
        <w:rPr>
          <w:rFonts w:ascii="Garamond" w:hAnsi="Garamond"/>
        </w:rPr>
        <w:t xml:space="preserve">.  </w:t>
      </w:r>
      <w:r w:rsidRPr="00E90FDE">
        <w:rPr>
          <w:rFonts w:ascii="Garamond" w:hAnsi="Garamond"/>
        </w:rPr>
        <w:t xml:space="preserve">As historian Samuel </w:t>
      </w:r>
      <w:proofErr w:type="spellStart"/>
      <w:r w:rsidRPr="00E90FDE">
        <w:rPr>
          <w:rFonts w:ascii="Garamond" w:hAnsi="Garamond"/>
        </w:rPr>
        <w:t>Moyn</w:t>
      </w:r>
      <w:proofErr w:type="spellEnd"/>
      <w:r w:rsidRPr="00E90FDE">
        <w:rPr>
          <w:rFonts w:ascii="Garamond" w:hAnsi="Garamond"/>
        </w:rPr>
        <w:t xml:space="preserve"> notes, virtually none of the anti-colonial movements emerging from within colonized countries in the 20</w:t>
      </w:r>
      <w:r w:rsidRPr="00E90FDE">
        <w:rPr>
          <w:rFonts w:ascii="Garamond" w:hAnsi="Garamond"/>
          <w:vertAlign w:val="superscript"/>
        </w:rPr>
        <w:t>th</w:t>
      </w:r>
      <w:r w:rsidRPr="00E90FDE">
        <w:rPr>
          <w:rFonts w:ascii="Garamond" w:hAnsi="Garamond"/>
        </w:rPr>
        <w:t xml:space="preserve"> century deployed any universalist or abstract notion of </w:t>
      </w:r>
      <w:r w:rsidRPr="00E90FDE">
        <w:rPr>
          <w:rFonts w:ascii="Garamond" w:hAnsi="Garamond"/>
          <w:i/>
        </w:rPr>
        <w:t>human</w:t>
      </w:r>
      <w:r w:rsidRPr="00E90FDE">
        <w:rPr>
          <w:rFonts w:ascii="Garamond" w:hAnsi="Garamond"/>
        </w:rPr>
        <w:t xml:space="preserve"> rights.  Rather, their rhetorical energies were directed firmly on far more Parochial notions.  They wrote and spoke and fought “in favor of their </w:t>
      </w:r>
      <w:r w:rsidRPr="00E90FDE">
        <w:rPr>
          <w:rFonts w:ascii="Garamond" w:hAnsi="Garamond"/>
          <w:i/>
        </w:rPr>
        <w:t>own</w:t>
      </w:r>
      <w:r w:rsidRPr="00E90FDE">
        <w:rPr>
          <w:rFonts w:ascii="Garamond" w:hAnsi="Garamond"/>
        </w:rPr>
        <w:t xml:space="preserve"> rights to sovereignty </w:t>
      </w:r>
      <w:r w:rsidRPr="00E90FDE">
        <w:rPr>
          <w:rFonts w:ascii="Garamond" w:hAnsi="Garamond"/>
          <w:i/>
        </w:rPr>
        <w:t>as against</w:t>
      </w:r>
      <w:r w:rsidRPr="00E90FDE">
        <w:rPr>
          <w:rFonts w:ascii="Garamond" w:hAnsi="Garamond"/>
        </w:rPr>
        <w:t xml:space="preserve"> their oppressors”  </w:t>
      </w:r>
      <w:r w:rsidRPr="00E90FDE">
        <w:rPr>
          <w:rFonts w:ascii="Garamond" w:hAnsi="Garamond"/>
        </w:rPr>
        <w:fldChar w:fldCharType="begin"/>
      </w:r>
      <w:r w:rsidR="0045421E" w:rsidRPr="00E90FDE">
        <w:rPr>
          <w:rFonts w:ascii="Garamond" w:hAnsi="Garamond"/>
        </w:rPr>
        <w:instrText xml:space="preserve"> ADDIN EN.CITE &lt;EndNote&gt;&lt;Cite&gt;&lt;Author&gt;Moyn&lt;/Author&gt;&lt;Year&gt;2012&lt;/Year&gt;&lt;RecNum&gt;20224&lt;/RecNum&gt;&lt;Pages&gt;ch 3.&lt;/Pages&gt;&lt;DisplayText&gt;(Moyn 2012, ch 3.)&lt;/DisplayText&gt;&lt;record&gt;&lt;rec-number&gt;20224&lt;/rec-number&gt;&lt;foreign-keys&gt;&lt;key app="EN" db-id="ex22zdet2d5vf6eda0bp5sd1xtwspefa2rtr"&gt;20224&lt;/key&gt;&lt;/foreign-keys&gt;&lt;ref-type name="Book"&gt;6&lt;/ref-type&gt;&lt;contributors&gt;&lt;authors&gt;&lt;author&gt;Moyn, Samuel&lt;/author&gt;&lt;/authors&gt;&lt;/contributors&gt;&lt;titles&gt;&lt;title&gt;The last utopia&lt;/title&gt;&lt;/titles&gt;&lt;dates&gt;&lt;year&gt;2012&lt;/year&gt;&lt;/dates&gt;&lt;publisher&gt;Harvard University Press&lt;/publisher&gt;&lt;isbn&gt;0674058542&lt;/isbn&gt;&lt;urls&gt;&lt;/urls&gt;&lt;/record&gt;&lt;/Cite&gt;&lt;/EndNote&gt;</w:instrText>
      </w:r>
      <w:r w:rsidRPr="00E90FDE">
        <w:rPr>
          <w:rFonts w:ascii="Garamond" w:hAnsi="Garamond"/>
        </w:rPr>
        <w:fldChar w:fldCharType="separate"/>
      </w:r>
      <w:r w:rsidR="0045421E" w:rsidRPr="00E90FDE">
        <w:rPr>
          <w:rFonts w:ascii="Garamond" w:hAnsi="Garamond"/>
          <w:noProof/>
        </w:rPr>
        <w:t>(Moyn 2012, ch 3.)</w:t>
      </w:r>
      <w:r w:rsidRPr="00E90FDE">
        <w:rPr>
          <w:rFonts w:ascii="Garamond" w:hAnsi="Garamond"/>
        </w:rPr>
        <w:fldChar w:fldCharType="end"/>
      </w:r>
      <w:r w:rsidRPr="00E90FDE">
        <w:rPr>
          <w:rFonts w:ascii="Garamond" w:hAnsi="Garamond"/>
        </w:rPr>
        <w:t xml:space="preserve">.  </w:t>
      </w:r>
    </w:p>
  </w:footnote>
  <w:footnote w:id="9">
    <w:p w14:paraId="460266CA" w14:textId="2185A909"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For</w:t>
      </w:r>
      <w:r w:rsidR="00452274" w:rsidRPr="00E90FDE">
        <w:rPr>
          <w:rFonts w:ascii="Garamond" w:hAnsi="Garamond"/>
        </w:rPr>
        <w:t xml:space="preserve"> more</w:t>
      </w:r>
      <w:r w:rsidRPr="00E90FDE">
        <w:rPr>
          <w:rFonts w:ascii="Garamond" w:hAnsi="Garamond"/>
        </w:rPr>
        <w:t xml:space="preserve"> clear cases of this tendency, see </w:t>
      </w:r>
      <w:r w:rsidRPr="00E90FDE">
        <w:rPr>
          <w:rFonts w:ascii="Garamond" w:hAnsi="Garamond"/>
        </w:rPr>
        <w:fldChar w:fldCharType="begin"/>
      </w:r>
      <w:r w:rsidR="009A096B">
        <w:rPr>
          <w:rFonts w:ascii="Garamond" w:hAnsi="Garamond"/>
        </w:rPr>
        <w:instrText xml:space="preserve"> ADDIN EN.CITE &lt;EndNote&gt;&lt;Cite&gt;&lt;Author&gt;Sinnott-Armstrong&lt;/Author&gt;&lt;Year&gt;2006&lt;/Year&gt;&lt;RecNum&gt;22497&lt;/RecNum&gt;&lt;DisplayText&gt;(Sinnott-Armstrong 2006; Nichols 2014, 733)&lt;/DisplayText&gt;&lt;record&gt;&lt;rec-number&gt;22497&lt;/rec-number&gt;&lt;foreign-keys&gt;&lt;key app="EN" db-id="ex22zdet2d5vf6eda0bp5sd1xtwspefa2rtr" timestamp="1573613405"&gt;22497&lt;/key&gt;&lt;/foreign-keys&gt;&lt;ref-type name="Book"&gt;6&lt;/ref-type&gt;&lt;contributors&gt;&lt;authors&gt;&lt;author&gt;Sinnott-Armstrong, Walter&lt;/author&gt;&lt;/authors&gt;&lt;/contributors&gt;&lt;titles&gt;&lt;title&gt;Moral Skepticisms&lt;/title&gt;&lt;/titles&gt;&lt;dates&gt;&lt;year&gt;2006&lt;/year&gt;&lt;/dates&gt;&lt;publisher&gt;Oxford University Press&lt;/publisher&gt;&lt;urls&gt;&lt;/urls&gt;&lt;/record&gt;&lt;/Cite&gt;&lt;Cite&gt;&lt;Author&gt;Nichols&lt;/Author&gt;&lt;Year&gt;2014&lt;/Year&gt;&lt;RecNum&gt;4963&lt;/RecNum&gt;&lt;Pages&gt;733&lt;/Pages&gt;&lt;record&gt;&lt;rec-number&gt;4963&lt;/rec-number&gt;&lt;foreign-keys&gt;&lt;key app="EN" db-id="ex22zdet2d5vf6eda0bp5sd1xtwspefa2rtr" timestamp="1464640690"&gt;4963&lt;/key&gt;&lt;/foreign-keys&gt;&lt;ref-type name="Journal Article"&gt;17&lt;/ref-type&gt;&lt;contributors&gt;&lt;authors&gt;&lt;author&gt;Nichols, Shaun&lt;/author&gt;&lt;/authors&gt;&lt;/contributors&gt;&lt;titles&gt;&lt;title&gt;Process Debunking and Ethics&lt;/title&gt;&lt;secondary-title&gt;Ethics&lt;/secondary-title&gt;&lt;/titles&gt;&lt;periodical&gt;&lt;full-title&gt;Ethics&lt;/full-title&gt;&lt;/periodical&gt;&lt;pages&gt;727-749&lt;/pages&gt;&lt;volume&gt;124&lt;/volume&gt;&lt;number&gt;4&lt;/number&gt;&lt;dates&gt;&lt;year&gt;2014&lt;/year&gt;&lt;pub-dates&gt;&lt;date&gt;2014&lt;/date&gt;&lt;/pub-dates&gt;&lt;/dates&gt;&lt;urls&gt;&lt;/urls&gt;&lt;/record&gt;&lt;/Cite&gt;&lt;/EndNote&gt;</w:instrText>
      </w:r>
      <w:r w:rsidRPr="00E90FDE">
        <w:rPr>
          <w:rFonts w:ascii="Garamond" w:hAnsi="Garamond"/>
        </w:rPr>
        <w:fldChar w:fldCharType="separate"/>
      </w:r>
      <w:r w:rsidR="009A096B">
        <w:rPr>
          <w:rFonts w:ascii="Garamond" w:hAnsi="Garamond"/>
          <w:noProof/>
        </w:rPr>
        <w:t>(Sinnott-Armstrong 2006; Nichols 2014, 733)</w:t>
      </w:r>
      <w:r w:rsidRPr="00E90FDE">
        <w:rPr>
          <w:rFonts w:ascii="Garamond" w:hAnsi="Garamond"/>
        </w:rPr>
        <w:fldChar w:fldCharType="end"/>
      </w:r>
      <w:r w:rsidRPr="00E90FDE">
        <w:rPr>
          <w:rFonts w:ascii="Garamond" w:hAnsi="Garamond"/>
        </w:rPr>
        <w:t xml:space="preserve">.  </w:t>
      </w:r>
    </w:p>
  </w:footnote>
  <w:footnote w:id="10">
    <w:p w14:paraId="188B31A2" w14:textId="2EC7DB9B"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w:t>
      </w:r>
      <w:r w:rsidRPr="00E90FDE">
        <w:rPr>
          <w:rFonts w:ascii="Garamond" w:eastAsia="Times New Roman" w:hAnsi="Garamond" w:cs="Arial"/>
          <w:shd w:val="clear" w:color="auto" w:fill="FFFFFF"/>
        </w:rPr>
        <w:t xml:space="preserve">Those who are as different [from Greeks] as the soul from the body or man from beast—and they are in this state if their work is the use of the body, and if this is the best that can come from them—are slaves by nature. </w:t>
      </w:r>
      <w:r w:rsidRPr="00E90FDE">
        <w:rPr>
          <w:rFonts w:ascii="Garamond" w:eastAsia="Times New Roman" w:hAnsi="Garamond" w:cs="Arial"/>
          <w:i/>
          <w:shd w:val="clear" w:color="auto" w:fill="FFFFFF"/>
        </w:rPr>
        <w:t xml:space="preserve">For them it is better </w:t>
      </w:r>
      <w:r w:rsidRPr="00E90FDE">
        <w:rPr>
          <w:rFonts w:ascii="Garamond" w:eastAsia="Times New Roman" w:hAnsi="Garamond" w:cs="Arial"/>
          <w:shd w:val="clear" w:color="auto" w:fill="FFFFFF"/>
        </w:rPr>
        <w:t>to be ruled in accordance with this sort of rule.” (</w:t>
      </w:r>
      <w:r w:rsidRPr="00E90FDE">
        <w:rPr>
          <w:rFonts w:ascii="Garamond" w:eastAsia="Times New Roman" w:hAnsi="Garamond" w:cs="Arial"/>
          <w:i/>
          <w:shd w:val="clear" w:color="auto" w:fill="FFFFFF"/>
        </w:rPr>
        <w:t xml:space="preserve">Politics </w:t>
      </w:r>
      <w:r w:rsidRPr="00E90FDE">
        <w:rPr>
          <w:rFonts w:ascii="Garamond" w:eastAsia="Times New Roman" w:hAnsi="Garamond" w:cs="Arial"/>
          <w:shd w:val="clear" w:color="auto" w:fill="FFFFFF"/>
        </w:rPr>
        <w:t>1254b16–21, italics added</w:t>
      </w:r>
      <w:r w:rsidRPr="00E90FDE">
        <w:rPr>
          <w:rFonts w:ascii="Garamond" w:eastAsia="Times New Roman" w:hAnsi="Garamond" w:cs="Arial"/>
          <w:i/>
          <w:shd w:val="clear" w:color="auto" w:fill="FFFFFF"/>
        </w:rPr>
        <w:t>)</w:t>
      </w:r>
    </w:p>
  </w:footnote>
  <w:footnote w:id="11">
    <w:p w14:paraId="5DFF1D6B" w14:textId="39C75004"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For example, many defenders of the slave trade drew upon a theological idea, namely that enslaved populations were “sons of Ham”, descendants of Noah’s rebellious son who had been cursed by God </w:t>
      </w:r>
      <w:r w:rsidRPr="00E90FDE">
        <w:rPr>
          <w:rFonts w:ascii="Garamond" w:hAnsi="Garamond"/>
        </w:rPr>
        <w:fldChar w:fldCharType="begin"/>
      </w:r>
      <w:r w:rsidR="0045421E" w:rsidRPr="00E90FDE">
        <w:rPr>
          <w:rFonts w:ascii="Garamond" w:hAnsi="Garamond"/>
        </w:rPr>
        <w:instrText xml:space="preserve"> ADDIN EN.CITE &lt;EndNote&gt;&lt;Cite&gt;&lt;Author&gt;Adhikari&lt;/Author&gt;&lt;Year&gt;1992&lt;/Year&gt;&lt;RecNum&gt;20146&lt;/RecNum&gt;&lt;DisplayText&gt;(Adhikari 1992)&lt;/DisplayText&gt;&lt;record&gt;&lt;rec-number&gt;20146&lt;/rec-number&gt;&lt;foreign-keys&gt;&lt;key app="EN" db-id="ex22zdet2d5vf6eda0bp5sd1xtwspefa2rtr" timestamp="1573587820"&gt;20146&lt;/key&gt;&lt;/foreign-keys&gt;&lt;ref-type name="Journal Article"&gt;17&lt;/ref-type&gt;&lt;contributors&gt;&lt;authors&gt;&lt;author&gt;Adhikari, Mohamed&lt;/author&gt;&lt;/authors&gt;&lt;/contributors&gt;&lt;titles&gt;&lt;title&gt;The sons of ham: slavery and the making of coloured identity&lt;/title&gt;&lt;secondary-title&gt;South African Historical Journal&lt;/secondary-title&gt;&lt;/titles&gt;&lt;periodical&gt;&lt;full-title&gt;South African Historical Journal&lt;/full-title&gt;&lt;/periodical&gt;&lt;pages&gt;95-112&lt;/pages&gt;&lt;volume&gt;27&lt;/volume&gt;&lt;number&gt;1&lt;/number&gt;&lt;dates&gt;&lt;year&gt;1992&lt;/year&gt;&lt;/dates&gt;&lt;isbn&gt;0258-2473&lt;/isbn&gt;&lt;urls&gt;&lt;/urls&gt;&lt;/record&gt;&lt;/Cite&gt;&lt;/EndNote&gt;</w:instrText>
      </w:r>
      <w:r w:rsidRPr="00E90FDE">
        <w:rPr>
          <w:rFonts w:ascii="Garamond" w:hAnsi="Garamond"/>
        </w:rPr>
        <w:fldChar w:fldCharType="separate"/>
      </w:r>
      <w:r w:rsidRPr="00E90FDE">
        <w:rPr>
          <w:rFonts w:ascii="Garamond" w:hAnsi="Garamond"/>
          <w:noProof/>
        </w:rPr>
        <w:t>(Adhikari 1992)</w:t>
      </w:r>
      <w:r w:rsidRPr="00E90FDE">
        <w:rPr>
          <w:rFonts w:ascii="Garamond" w:hAnsi="Garamond"/>
        </w:rPr>
        <w:fldChar w:fldCharType="end"/>
      </w:r>
      <w:r w:rsidRPr="00E90FDE">
        <w:rPr>
          <w:rFonts w:ascii="Garamond" w:hAnsi="Garamond"/>
        </w:rPr>
        <w:t xml:space="preserve">. Their differential status was </w:t>
      </w:r>
      <w:r w:rsidR="00953541" w:rsidRPr="00E90FDE">
        <w:rPr>
          <w:rFonts w:ascii="Garamond" w:hAnsi="Garamond"/>
        </w:rPr>
        <w:t>(</w:t>
      </w:r>
      <w:r w:rsidRPr="00E90FDE">
        <w:rPr>
          <w:rFonts w:ascii="Garamond" w:hAnsi="Garamond"/>
        </w:rPr>
        <w:t>somehow</w:t>
      </w:r>
      <w:r w:rsidR="00953541" w:rsidRPr="00E90FDE">
        <w:rPr>
          <w:rFonts w:ascii="Garamond" w:hAnsi="Garamond"/>
        </w:rPr>
        <w:t>)</w:t>
      </w:r>
      <w:r w:rsidRPr="00E90FDE">
        <w:rPr>
          <w:rFonts w:ascii="Garamond" w:hAnsi="Garamond"/>
        </w:rPr>
        <w:t xml:space="preserve"> deserved for this reason.  </w:t>
      </w:r>
    </w:p>
  </w:footnote>
  <w:footnote w:id="12">
    <w:p w14:paraId="1F42C1B5" w14:textId="1198311A"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Combatants in the </w:t>
      </w:r>
      <w:proofErr w:type="spellStart"/>
      <w:r w:rsidRPr="00E90FDE">
        <w:rPr>
          <w:rFonts w:ascii="Garamond" w:hAnsi="Garamond"/>
        </w:rPr>
        <w:t>internalism</w:t>
      </w:r>
      <w:proofErr w:type="spellEnd"/>
      <w:r w:rsidRPr="00E90FDE">
        <w:rPr>
          <w:rFonts w:ascii="Garamond" w:hAnsi="Garamond"/>
        </w:rPr>
        <w:t xml:space="preserve">/externalism wars may wonder whether agents </w:t>
      </w:r>
      <w:proofErr w:type="gramStart"/>
      <w:r w:rsidRPr="00E90FDE">
        <w:rPr>
          <w:rFonts w:ascii="Garamond" w:hAnsi="Garamond"/>
        </w:rPr>
        <w:t>have to</w:t>
      </w:r>
      <w:proofErr w:type="gramEnd"/>
      <w:r w:rsidRPr="00E90FDE">
        <w:rPr>
          <w:rFonts w:ascii="Garamond" w:hAnsi="Garamond"/>
        </w:rPr>
        <w:t xml:space="preserve"> have some kind of </w:t>
      </w:r>
      <w:r w:rsidRPr="00E90FDE">
        <w:rPr>
          <w:rFonts w:ascii="Garamond" w:hAnsi="Garamond"/>
          <w:i/>
        </w:rPr>
        <w:t>access</w:t>
      </w:r>
      <w:r w:rsidRPr="00E90FDE">
        <w:rPr>
          <w:rFonts w:ascii="Garamond" w:hAnsi="Garamond"/>
        </w:rPr>
        <w:t xml:space="preserve"> to this explanatory influence or whether its mere existence debunks their moral belief. I remain entirely neutral on this question here: my view is that either epistemological position can adopt (F</w:t>
      </w:r>
      <w:r w:rsidR="00AE116D">
        <w:rPr>
          <w:rFonts w:ascii="Garamond" w:hAnsi="Garamond"/>
        </w:rPr>
        <w:t>3</w:t>
      </w:r>
      <w:r w:rsidRPr="00E90FDE">
        <w:rPr>
          <w:rFonts w:ascii="Garamond" w:hAnsi="Garamond"/>
        </w:rPr>
        <w:t xml:space="preserve">), and that this is exactly as it should be.  </w:t>
      </w:r>
    </w:p>
  </w:footnote>
  <w:footnote w:id="13">
    <w:p w14:paraId="2BE40F69" w14:textId="4AA13F4E" w:rsidR="005B0634" w:rsidRPr="00E90FDE" w:rsidRDefault="005B0634">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w:t>
      </w:r>
      <w:proofErr w:type="gramStart"/>
      <w:r w:rsidRPr="00E90FDE">
        <w:rPr>
          <w:rFonts w:ascii="Garamond" w:hAnsi="Garamond"/>
        </w:rPr>
        <w:t>This being said, it</w:t>
      </w:r>
      <w:proofErr w:type="gramEnd"/>
      <w:r w:rsidRPr="00E90FDE">
        <w:rPr>
          <w:rFonts w:ascii="Garamond" w:hAnsi="Garamond"/>
        </w:rPr>
        <w:t xml:space="preserve"> might be the case that these beliefs will be ensnared by another epistemological filter.  While there is some debate about this, it seems reasonable to suspect that beliefs which are unjustified remain so when they are transmitted by testimony.  So, given that the acceptance of oppression by the oppressed is very often going to take the form of (subtle, culturally mediated) testimony, and given the previous result—that such beliefs in the masters are unjustified—there is still an important distorting influence on most oppressed people who accept that their oppression is good, </w:t>
      </w:r>
      <w:proofErr w:type="gramStart"/>
      <w:r w:rsidRPr="00E90FDE">
        <w:rPr>
          <w:rFonts w:ascii="Garamond" w:hAnsi="Garamond"/>
        </w:rPr>
        <w:t>right</w:t>
      </w:r>
      <w:proofErr w:type="gramEnd"/>
      <w:r w:rsidRPr="00E90FDE">
        <w:rPr>
          <w:rFonts w:ascii="Garamond" w:hAnsi="Garamond"/>
        </w:rPr>
        <w:t xml:space="preserve"> or just. For a series of discussions of this sort of filter, see </w:t>
      </w:r>
      <w:r w:rsidRPr="00E90FDE">
        <w:rPr>
          <w:rFonts w:ascii="Garamond" w:hAnsi="Garamond"/>
        </w:rPr>
        <w:fldChar w:fldCharType="begin"/>
      </w:r>
      <w:r w:rsidR="0045421E" w:rsidRPr="00E90FDE">
        <w:rPr>
          <w:rFonts w:ascii="Garamond" w:hAnsi="Garamond"/>
        </w:rPr>
        <w:instrText xml:space="preserve"> ADDIN EN.CITE &lt;EndNote&gt;&lt;Cite&gt;&lt;Author&gt;Lackey&lt;/Author&gt;&lt;Year&gt;2006&lt;/Year&gt;&lt;RecNum&gt;20138&lt;/RecNum&gt;&lt;DisplayText&gt;(Lackey and Sosa 2006)&lt;/DisplayText&gt;&lt;record&gt;&lt;rec-number&gt;20138&lt;/rec-number&gt;&lt;foreign-keys&gt;&lt;key app="EN" db-id="ex22zdet2d5vf6eda0bp5sd1xtwspefa2rtr" timestamp="1573583833"&gt;20138&lt;/key&gt;&lt;/foreign-keys&gt;&lt;ref-type name="Book"&gt;6&lt;/ref-type&gt;&lt;contributors&gt;&lt;authors&gt;&lt;author&gt;Lackey, Jennifer&lt;/author&gt;&lt;author&gt;Sosa, Ernest&lt;/author&gt;&lt;/authors&gt;&lt;/contributors&gt;&lt;titles&gt;&lt;title&gt;The epistemology of testimony&lt;/title&gt;&lt;/titles&gt;&lt;dates&gt;&lt;year&gt;2006&lt;/year&gt;&lt;/dates&gt;&lt;publisher&gt;Oxford University Press&lt;/publisher&gt;&lt;isbn&gt;0199276005&lt;/isbn&gt;&lt;urls&gt;&lt;/urls&gt;&lt;/record&gt;&lt;/Cite&gt;&lt;/EndNote&gt;</w:instrText>
      </w:r>
      <w:r w:rsidRPr="00E90FDE">
        <w:rPr>
          <w:rFonts w:ascii="Garamond" w:hAnsi="Garamond"/>
        </w:rPr>
        <w:fldChar w:fldCharType="separate"/>
      </w:r>
      <w:r w:rsidRPr="00E90FDE">
        <w:rPr>
          <w:rFonts w:ascii="Garamond" w:hAnsi="Garamond"/>
          <w:noProof/>
        </w:rPr>
        <w:t>(Lackey and Sosa 2006)</w:t>
      </w:r>
      <w:r w:rsidRPr="00E90FDE">
        <w:rPr>
          <w:rFonts w:ascii="Garamond" w:hAnsi="Garamond"/>
        </w:rPr>
        <w:fldChar w:fldCharType="end"/>
      </w:r>
      <w:r w:rsidRPr="00E90FDE">
        <w:rPr>
          <w:rFonts w:ascii="Garamond" w:hAnsi="Garamond"/>
        </w:rPr>
        <w:t>.</w:t>
      </w:r>
    </w:p>
  </w:footnote>
  <w:footnote w:id="14">
    <w:p w14:paraId="53DCDD95" w14:textId="5400CCD0" w:rsidR="007E23B5" w:rsidRPr="00E90FDE" w:rsidRDefault="007E23B5">
      <w:pPr>
        <w:pStyle w:val="FootnoteText"/>
        <w:rPr>
          <w:rFonts w:ascii="Garamond" w:hAnsi="Garamond"/>
        </w:rPr>
      </w:pPr>
      <w:r w:rsidRPr="00E90FDE">
        <w:rPr>
          <w:rStyle w:val="FootnoteReference"/>
          <w:rFonts w:ascii="Garamond" w:hAnsi="Garamond"/>
        </w:rPr>
        <w:footnoteRef/>
      </w:r>
      <w:r w:rsidRPr="00E90FDE">
        <w:rPr>
          <w:rFonts w:ascii="Garamond" w:hAnsi="Garamond"/>
        </w:rPr>
        <w:t xml:space="preserve"> Evolutionary explanations for human sociability often rely heavily on the mechanism of </w:t>
      </w:r>
      <w:r w:rsidRPr="00E90FDE">
        <w:rPr>
          <w:rFonts w:ascii="Garamond" w:hAnsi="Garamond"/>
          <w:i/>
          <w:iCs/>
        </w:rPr>
        <w:t>kin selection</w:t>
      </w:r>
      <w:r w:rsidRPr="00E90FDE">
        <w:rPr>
          <w:rFonts w:ascii="Garamond" w:hAnsi="Garamond"/>
        </w:rPr>
        <w:t>, which selects-for creatures who will offer help to their genetic relatives before offering help to non-relatives</w:t>
      </w:r>
      <w:r w:rsidR="00C10421" w:rsidRPr="00E90FDE">
        <w:rPr>
          <w:rFonts w:ascii="Garamond" w:hAnsi="Garamond"/>
        </w:rPr>
        <w:t xml:space="preserve"> </w:t>
      </w:r>
      <w:r w:rsidR="00C10421" w:rsidRPr="00E90FDE">
        <w:rPr>
          <w:rFonts w:ascii="Garamond" w:hAnsi="Garamond"/>
        </w:rPr>
        <w:fldChar w:fldCharType="begin"/>
      </w:r>
      <w:r w:rsidR="00C10421" w:rsidRPr="00E90FDE">
        <w:rPr>
          <w:rFonts w:ascii="Garamond" w:hAnsi="Garamond"/>
        </w:rPr>
        <w:instrText xml:space="preserve"> ADDIN EN.CITE &lt;EndNote&gt;&lt;Cite&gt;&lt;Author&gt;Smith&lt;/Author&gt;&lt;Year&gt;1964&lt;/Year&gt;&lt;RecNum&gt;26997&lt;/RecNum&gt;&lt;DisplayText&gt;(Smith 1964)&lt;/DisplayText&gt;&lt;record&gt;&lt;rec-number&gt;26997&lt;/rec-number&gt;&lt;foreign-keys&gt;&lt;key app="EN" db-id="ex22zdet2d5vf6eda0bp5sd1xtwspefa2rtr" timestamp="1582061251"&gt;26997&lt;/key&gt;&lt;/foreign-keys&gt;&lt;ref-type name="Journal Article"&gt;17&lt;/ref-type&gt;&lt;contributors&gt;&lt;authors&gt;&lt;author&gt;Smith, J Maynard&lt;/author&gt;&lt;/authors&gt;&lt;/contributors&gt;&lt;titles&gt;&lt;title&gt;Group selection and kin selection&lt;/title&gt;&lt;secondary-title&gt;Nature&lt;/secondary-title&gt;&lt;/titles&gt;&lt;periodical&gt;&lt;full-title&gt;Nature&lt;/full-title&gt;&lt;/periodical&gt;&lt;pages&gt;1145-1147&lt;/pages&gt;&lt;volume&gt;201&lt;/volume&gt;&lt;number&gt;4924&lt;/number&gt;&lt;dates&gt;&lt;year&gt;1964&lt;/year&gt;&lt;/dates&gt;&lt;isbn&gt;0028-0836&lt;/isbn&gt;&lt;urls&gt;&lt;/urls&gt;&lt;/record&gt;&lt;/Cite&gt;&lt;/EndNote&gt;</w:instrText>
      </w:r>
      <w:r w:rsidR="00C10421" w:rsidRPr="00E90FDE">
        <w:rPr>
          <w:rFonts w:ascii="Garamond" w:hAnsi="Garamond"/>
        </w:rPr>
        <w:fldChar w:fldCharType="separate"/>
      </w:r>
      <w:r w:rsidR="00C10421" w:rsidRPr="00E90FDE">
        <w:rPr>
          <w:rFonts w:ascii="Garamond" w:hAnsi="Garamond"/>
          <w:noProof/>
        </w:rPr>
        <w:t>(Smith 1964)</w:t>
      </w:r>
      <w:r w:rsidR="00C10421" w:rsidRPr="00E90FDE">
        <w:rPr>
          <w:rFonts w:ascii="Garamond" w:hAnsi="Garamond"/>
        </w:rPr>
        <w:fldChar w:fldCharType="end"/>
      </w:r>
      <w:r w:rsidRPr="00E90FDE">
        <w:rPr>
          <w:rFonts w:ascii="Garamond" w:hAnsi="Garamond"/>
        </w:rPr>
        <w:t xml:space="preserve">.  Moreover, the mechanism of </w:t>
      </w:r>
      <w:r w:rsidRPr="00E90FDE">
        <w:rPr>
          <w:rFonts w:ascii="Garamond" w:hAnsi="Garamond"/>
          <w:i/>
          <w:iCs/>
        </w:rPr>
        <w:t>group selection</w:t>
      </w:r>
      <w:r w:rsidRPr="00E90FDE">
        <w:rPr>
          <w:rFonts w:ascii="Garamond" w:hAnsi="Garamond"/>
        </w:rPr>
        <w:t xml:space="preserve"> selects-for those who believe that members of a perceived social grouping </w:t>
      </w:r>
      <w:r w:rsidR="000A7355" w:rsidRPr="00E90FDE">
        <w:rPr>
          <w:rFonts w:ascii="Garamond" w:hAnsi="Garamond"/>
        </w:rPr>
        <w:t>are more worthy of aid and protection</w:t>
      </w:r>
      <w:r w:rsidR="00C10421" w:rsidRPr="00E90FDE">
        <w:rPr>
          <w:rFonts w:ascii="Garamond" w:hAnsi="Garamond"/>
        </w:rPr>
        <w:t xml:space="preserve"> </w:t>
      </w:r>
      <w:r w:rsidR="00C10421" w:rsidRPr="00E90FDE">
        <w:rPr>
          <w:rFonts w:ascii="Garamond" w:hAnsi="Garamond"/>
        </w:rPr>
        <w:fldChar w:fldCharType="begin"/>
      </w:r>
      <w:r w:rsidR="00C10421" w:rsidRPr="00E90FDE">
        <w:rPr>
          <w:rFonts w:ascii="Garamond" w:hAnsi="Garamond"/>
        </w:rPr>
        <w:instrText xml:space="preserve"> ADDIN EN.CITE &lt;EndNote&gt;&lt;Cite&gt;&lt;Author&gt;Sober&lt;/Author&gt;&lt;Year&gt;1998&lt;/Year&gt;&lt;RecNum&gt;12244&lt;/RecNum&gt;&lt;DisplayText&gt;(Sober and Wilson 1998)&lt;/DisplayText&gt;&lt;record&gt;&lt;rec-number&gt;12244&lt;/rec-number&gt;&lt;foreign-keys&gt;&lt;key app="EN" db-id="ex22zdet2d5vf6eda0bp5sd1xtwspefa2rtr" timestamp="1464640858"&gt;12244&lt;/key&gt;&lt;/foreign-keys&gt;&lt;ref-type name="Book"&gt;6&lt;/ref-type&gt;&lt;contributors&gt;&lt;authors&gt;&lt;author&gt;Sober, Elliott&lt;/author&gt;&lt;author&gt;Wilson, David Sloan&lt;/author&gt;&lt;/authors&gt;&lt;/contributors&gt;&lt;titles&gt;&lt;title&gt;Unto Others: The Evolution and Psychology of Unselfish Behavior&lt;/title&gt;&lt;/titles&gt;&lt;dates&gt;&lt;year&gt;1998&lt;/year&gt;&lt;pub-dates&gt;&lt;date&gt;1998&lt;/date&gt;&lt;/pub-dates&gt;&lt;/dates&gt;&lt;publisher&gt;Harvard University Press&lt;/publisher&gt;&lt;urls&gt;&lt;/urls&gt;&lt;/record&gt;&lt;/Cite&gt;&lt;/EndNote&gt;</w:instrText>
      </w:r>
      <w:r w:rsidR="00C10421" w:rsidRPr="00E90FDE">
        <w:rPr>
          <w:rFonts w:ascii="Garamond" w:hAnsi="Garamond"/>
        </w:rPr>
        <w:fldChar w:fldCharType="separate"/>
      </w:r>
      <w:r w:rsidR="00C10421" w:rsidRPr="00E90FDE">
        <w:rPr>
          <w:rFonts w:ascii="Garamond" w:hAnsi="Garamond"/>
          <w:noProof/>
        </w:rPr>
        <w:t>(Sober and Wilson 1998)</w:t>
      </w:r>
      <w:r w:rsidR="00C10421" w:rsidRPr="00E90FDE">
        <w:rPr>
          <w:rFonts w:ascii="Garamond" w:hAnsi="Garamond"/>
        </w:rPr>
        <w:fldChar w:fldCharType="end"/>
      </w:r>
      <w:r w:rsidR="000A7355" w:rsidRPr="00E90FDE">
        <w:rPr>
          <w:rFonts w:ascii="Garamond" w:hAnsi="Garamond"/>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ADB6D" w14:textId="18BD12F9" w:rsidR="00C50F90" w:rsidRDefault="00C50F90">
    <w:pPr>
      <w:pStyle w:val="Header"/>
      <w:tabs>
        <w:tab w:val="clear" w:pos="4680"/>
        <w:tab w:val="clear" w:pos="9360"/>
      </w:tabs>
      <w:jc w:val="right"/>
      <w:rPr>
        <w:color w:val="8496B0" w:themeColor="text2" w:themeTint="99"/>
      </w:rPr>
    </w:pPr>
    <w:r>
      <w:rPr>
        <w:color w:val="8496B0" w:themeColor="text2" w:themeTint="99"/>
      </w:rPr>
      <w:fldChar w:fldCharType="begin"/>
    </w:r>
    <w:r>
      <w:rPr>
        <w:color w:val="8496B0" w:themeColor="text2" w:themeTint="99"/>
      </w:rPr>
      <w:instrText xml:space="preserve"> PAGE   \* MERGEFORMAT </w:instrText>
    </w:r>
    <w:r>
      <w:rPr>
        <w:color w:val="8496B0" w:themeColor="text2" w:themeTint="99"/>
      </w:rPr>
      <w:fldChar w:fldCharType="separate"/>
    </w:r>
    <w:r>
      <w:rPr>
        <w:noProof/>
        <w:color w:val="8496B0" w:themeColor="text2" w:themeTint="99"/>
      </w:rPr>
      <w:t>2</w:t>
    </w:r>
    <w:r>
      <w:rPr>
        <w:color w:val="8496B0" w:themeColor="text2" w:themeTint="99"/>
      </w:rPr>
      <w:fldChar w:fldCharType="end"/>
    </w:r>
  </w:p>
  <w:p w14:paraId="1FD50D06" w14:textId="77777777" w:rsidR="00C50F90" w:rsidRDefault="00C50F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25A6D"/>
    <w:multiLevelType w:val="hybridMultilevel"/>
    <w:tmpl w:val="7C7E9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A6629D"/>
    <w:multiLevelType w:val="hybridMultilevel"/>
    <w:tmpl w:val="2C7E51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C431FC"/>
    <w:multiLevelType w:val="hybridMultilevel"/>
    <w:tmpl w:val="7AA0B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E8056A"/>
    <w:multiLevelType w:val="hybridMultilevel"/>
    <w:tmpl w:val="4AB6B554"/>
    <w:lvl w:ilvl="0" w:tplc="F5B2410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A264CF"/>
    <w:multiLevelType w:val="hybridMultilevel"/>
    <w:tmpl w:val="22349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73226A"/>
    <w:multiLevelType w:val="hybridMultilevel"/>
    <w:tmpl w:val="8B0CD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344885"/>
    <w:multiLevelType w:val="hybridMultilevel"/>
    <w:tmpl w:val="9D647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28036C"/>
    <w:multiLevelType w:val="hybridMultilevel"/>
    <w:tmpl w:val="1CF06288"/>
    <w:lvl w:ilvl="0" w:tplc="EDCC66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E202A2"/>
    <w:multiLevelType w:val="hybridMultilevel"/>
    <w:tmpl w:val="871CA06A"/>
    <w:lvl w:ilvl="0" w:tplc="A82E8D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1"/>
  </w:num>
  <w:num w:numId="4">
    <w:abstractNumId w:val="5"/>
  </w:num>
  <w:num w:numId="5">
    <w:abstractNumId w:val="6"/>
  </w:num>
  <w:num w:numId="6">
    <w:abstractNumId w:val="0"/>
  </w:num>
  <w:num w:numId="7">
    <w:abstractNumId w:val="8"/>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Garamond&lt;/FontName&gt;&lt;FontSize&gt;12&lt;/FontSize&gt;&lt;ReflistTitle&gt;Work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22zdet2d5vf6eda0bp5sd1xtwspefa2rtr&quot;&gt;EndNote Library Copy 2018-2-Saved-Converted&lt;record-ids&gt;&lt;item&gt;401&lt;/item&gt;&lt;item&gt;1213&lt;/item&gt;&lt;item&gt;1572&lt;/item&gt;&lt;item&gt;1602&lt;/item&gt;&lt;item&gt;1626&lt;/item&gt;&lt;item&gt;2311&lt;/item&gt;&lt;item&gt;2911&lt;/item&gt;&lt;item&gt;3219&lt;/item&gt;&lt;item&gt;3399&lt;/item&gt;&lt;item&gt;4550&lt;/item&gt;&lt;item&gt;4674&lt;/item&gt;&lt;item&gt;4963&lt;/item&gt;&lt;item&gt;5728&lt;/item&gt;&lt;item&gt;7497&lt;/item&gt;&lt;item&gt;7855&lt;/item&gt;&lt;item&gt;7894&lt;/item&gt;&lt;item&gt;8476&lt;/item&gt;&lt;item&gt;9228&lt;/item&gt;&lt;item&gt;10402&lt;/item&gt;&lt;item&gt;10426&lt;/item&gt;&lt;item&gt;12244&lt;/item&gt;&lt;item&gt;14746&lt;/item&gt;&lt;item&gt;15270&lt;/item&gt;&lt;item&gt;15965&lt;/item&gt;&lt;item&gt;16317&lt;/item&gt;&lt;item&gt;17683&lt;/item&gt;&lt;item&gt;19360&lt;/item&gt;&lt;item&gt;19749&lt;/item&gt;&lt;item&gt;20008&lt;/item&gt;&lt;item&gt;20130&lt;/item&gt;&lt;item&gt;20132&lt;/item&gt;&lt;item&gt;20135&lt;/item&gt;&lt;item&gt;20136&lt;/item&gt;&lt;item&gt;20138&lt;/item&gt;&lt;item&gt;20140&lt;/item&gt;&lt;item&gt;20141&lt;/item&gt;&lt;item&gt;20142&lt;/item&gt;&lt;item&gt;20143&lt;/item&gt;&lt;item&gt;20144&lt;/item&gt;&lt;item&gt;20146&lt;/item&gt;&lt;item&gt;22497&lt;/item&gt;&lt;item&gt;23170&lt;/item&gt;&lt;item&gt;25732&lt;/item&gt;&lt;item&gt;26756&lt;/item&gt;&lt;item&gt;26884&lt;/item&gt;&lt;item&gt;26885&lt;/item&gt;&lt;item&gt;26886&lt;/item&gt;&lt;item&gt;26961&lt;/item&gt;&lt;item&gt;26962&lt;/item&gt;&lt;item&gt;26963&lt;/item&gt;&lt;item&gt;26966&lt;/item&gt;&lt;item&gt;26974&lt;/item&gt;&lt;item&gt;26997&lt;/item&gt;&lt;item&gt;27000&lt;/item&gt;&lt;item&gt;27079&lt;/item&gt;&lt;/record-ids&gt;&lt;/item&gt;&lt;/Libraries&gt;"/>
  </w:docVars>
  <w:rsids>
    <w:rsidRoot w:val="00DA3A12"/>
    <w:rsid w:val="000005F2"/>
    <w:rsid w:val="00000DDC"/>
    <w:rsid w:val="00001237"/>
    <w:rsid w:val="00001803"/>
    <w:rsid w:val="00002DFD"/>
    <w:rsid w:val="00003C38"/>
    <w:rsid w:val="0000470F"/>
    <w:rsid w:val="00006E0A"/>
    <w:rsid w:val="000100BE"/>
    <w:rsid w:val="00015A9E"/>
    <w:rsid w:val="00017163"/>
    <w:rsid w:val="00021727"/>
    <w:rsid w:val="00022192"/>
    <w:rsid w:val="000257B1"/>
    <w:rsid w:val="00034271"/>
    <w:rsid w:val="000360EF"/>
    <w:rsid w:val="00037DEC"/>
    <w:rsid w:val="00040941"/>
    <w:rsid w:val="00040D8A"/>
    <w:rsid w:val="00041F28"/>
    <w:rsid w:val="00042DB4"/>
    <w:rsid w:val="000434EB"/>
    <w:rsid w:val="00044E39"/>
    <w:rsid w:val="00045574"/>
    <w:rsid w:val="00050A52"/>
    <w:rsid w:val="000522F1"/>
    <w:rsid w:val="00052F86"/>
    <w:rsid w:val="00057EC4"/>
    <w:rsid w:val="00061261"/>
    <w:rsid w:val="00064499"/>
    <w:rsid w:val="00065A29"/>
    <w:rsid w:val="00066EB9"/>
    <w:rsid w:val="000676A6"/>
    <w:rsid w:val="00070600"/>
    <w:rsid w:val="0007386D"/>
    <w:rsid w:val="00073A2A"/>
    <w:rsid w:val="00074D92"/>
    <w:rsid w:val="000759FD"/>
    <w:rsid w:val="00075AC1"/>
    <w:rsid w:val="0008034B"/>
    <w:rsid w:val="000832BF"/>
    <w:rsid w:val="00083464"/>
    <w:rsid w:val="00083586"/>
    <w:rsid w:val="000835C6"/>
    <w:rsid w:val="00083723"/>
    <w:rsid w:val="00084128"/>
    <w:rsid w:val="00084C61"/>
    <w:rsid w:val="00087CA0"/>
    <w:rsid w:val="00090F5F"/>
    <w:rsid w:val="000921B4"/>
    <w:rsid w:val="00092EE8"/>
    <w:rsid w:val="00094F49"/>
    <w:rsid w:val="000A0B74"/>
    <w:rsid w:val="000A1B81"/>
    <w:rsid w:val="000A297D"/>
    <w:rsid w:val="000A3BC3"/>
    <w:rsid w:val="000A42B2"/>
    <w:rsid w:val="000A471D"/>
    <w:rsid w:val="000A5715"/>
    <w:rsid w:val="000A6176"/>
    <w:rsid w:val="000A7355"/>
    <w:rsid w:val="000B26B0"/>
    <w:rsid w:val="000B3472"/>
    <w:rsid w:val="000B48D0"/>
    <w:rsid w:val="000B5109"/>
    <w:rsid w:val="000C1A88"/>
    <w:rsid w:val="000C1CAA"/>
    <w:rsid w:val="000C2566"/>
    <w:rsid w:val="000C777B"/>
    <w:rsid w:val="000D0B95"/>
    <w:rsid w:val="000D0D85"/>
    <w:rsid w:val="000D5C07"/>
    <w:rsid w:val="000D6D47"/>
    <w:rsid w:val="000E0272"/>
    <w:rsid w:val="000E3F26"/>
    <w:rsid w:val="000E4174"/>
    <w:rsid w:val="000E4E21"/>
    <w:rsid w:val="000E6C8C"/>
    <w:rsid w:val="000F0965"/>
    <w:rsid w:val="000F49C9"/>
    <w:rsid w:val="000F4A34"/>
    <w:rsid w:val="000F5ABF"/>
    <w:rsid w:val="000F64FC"/>
    <w:rsid w:val="000F7B36"/>
    <w:rsid w:val="00106A0B"/>
    <w:rsid w:val="0011323F"/>
    <w:rsid w:val="001133AB"/>
    <w:rsid w:val="001136F5"/>
    <w:rsid w:val="0011770C"/>
    <w:rsid w:val="00122D59"/>
    <w:rsid w:val="0012721F"/>
    <w:rsid w:val="00127339"/>
    <w:rsid w:val="001275A9"/>
    <w:rsid w:val="001310DB"/>
    <w:rsid w:val="00131477"/>
    <w:rsid w:val="00131E93"/>
    <w:rsid w:val="00132331"/>
    <w:rsid w:val="001330EB"/>
    <w:rsid w:val="00133B4F"/>
    <w:rsid w:val="00135033"/>
    <w:rsid w:val="00141C4F"/>
    <w:rsid w:val="00142953"/>
    <w:rsid w:val="001429A5"/>
    <w:rsid w:val="00143625"/>
    <w:rsid w:val="00143DF2"/>
    <w:rsid w:val="0014474A"/>
    <w:rsid w:val="00146E90"/>
    <w:rsid w:val="00153386"/>
    <w:rsid w:val="00155029"/>
    <w:rsid w:val="00160479"/>
    <w:rsid w:val="00160845"/>
    <w:rsid w:val="00163601"/>
    <w:rsid w:val="00165689"/>
    <w:rsid w:val="00165C63"/>
    <w:rsid w:val="00167D77"/>
    <w:rsid w:val="00172326"/>
    <w:rsid w:val="00180AA4"/>
    <w:rsid w:val="00182003"/>
    <w:rsid w:val="00186A1B"/>
    <w:rsid w:val="0019027F"/>
    <w:rsid w:val="00190456"/>
    <w:rsid w:val="0019521A"/>
    <w:rsid w:val="001A27F0"/>
    <w:rsid w:val="001A3D17"/>
    <w:rsid w:val="001A593C"/>
    <w:rsid w:val="001A627E"/>
    <w:rsid w:val="001A68B2"/>
    <w:rsid w:val="001A761D"/>
    <w:rsid w:val="001B284D"/>
    <w:rsid w:val="001B5ABC"/>
    <w:rsid w:val="001B6C17"/>
    <w:rsid w:val="001C6EBB"/>
    <w:rsid w:val="001D02CA"/>
    <w:rsid w:val="001D03D5"/>
    <w:rsid w:val="001D0BA7"/>
    <w:rsid w:val="001D2759"/>
    <w:rsid w:val="001D5306"/>
    <w:rsid w:val="001D7607"/>
    <w:rsid w:val="001E1D56"/>
    <w:rsid w:val="001E3CA3"/>
    <w:rsid w:val="001F24CF"/>
    <w:rsid w:val="00204843"/>
    <w:rsid w:val="00205499"/>
    <w:rsid w:val="0020673E"/>
    <w:rsid w:val="002104DA"/>
    <w:rsid w:val="002113B2"/>
    <w:rsid w:val="00214E6A"/>
    <w:rsid w:val="00216100"/>
    <w:rsid w:val="00217EC6"/>
    <w:rsid w:val="002204F0"/>
    <w:rsid w:val="002217AE"/>
    <w:rsid w:val="002225CE"/>
    <w:rsid w:val="00230463"/>
    <w:rsid w:val="002325E9"/>
    <w:rsid w:val="0023556D"/>
    <w:rsid w:val="0023774A"/>
    <w:rsid w:val="00245203"/>
    <w:rsid w:val="002478A9"/>
    <w:rsid w:val="0025017F"/>
    <w:rsid w:val="00250B4B"/>
    <w:rsid w:val="00250FC8"/>
    <w:rsid w:val="002526DE"/>
    <w:rsid w:val="0025431B"/>
    <w:rsid w:val="00261D3D"/>
    <w:rsid w:val="002627E5"/>
    <w:rsid w:val="00266DB3"/>
    <w:rsid w:val="00271163"/>
    <w:rsid w:val="002714BC"/>
    <w:rsid w:val="00273CFC"/>
    <w:rsid w:val="0027643E"/>
    <w:rsid w:val="002775A9"/>
    <w:rsid w:val="00277A9F"/>
    <w:rsid w:val="00280953"/>
    <w:rsid w:val="002812C7"/>
    <w:rsid w:val="00281356"/>
    <w:rsid w:val="00281F31"/>
    <w:rsid w:val="002839AD"/>
    <w:rsid w:val="0028527C"/>
    <w:rsid w:val="00286799"/>
    <w:rsid w:val="00290C25"/>
    <w:rsid w:val="00293820"/>
    <w:rsid w:val="002966E3"/>
    <w:rsid w:val="002A24A4"/>
    <w:rsid w:val="002A687B"/>
    <w:rsid w:val="002B1EEF"/>
    <w:rsid w:val="002B3B04"/>
    <w:rsid w:val="002B5F2F"/>
    <w:rsid w:val="002B610B"/>
    <w:rsid w:val="002B6956"/>
    <w:rsid w:val="002C42B8"/>
    <w:rsid w:val="002C5C5A"/>
    <w:rsid w:val="002C60A9"/>
    <w:rsid w:val="002D3DEC"/>
    <w:rsid w:val="002D43C4"/>
    <w:rsid w:val="002E0568"/>
    <w:rsid w:val="002F1A9C"/>
    <w:rsid w:val="002F2063"/>
    <w:rsid w:val="002F282F"/>
    <w:rsid w:val="002F2C11"/>
    <w:rsid w:val="002F4F64"/>
    <w:rsid w:val="002F5215"/>
    <w:rsid w:val="002F62C7"/>
    <w:rsid w:val="002F676C"/>
    <w:rsid w:val="003058F5"/>
    <w:rsid w:val="00306544"/>
    <w:rsid w:val="0031138A"/>
    <w:rsid w:val="003119D4"/>
    <w:rsid w:val="00314372"/>
    <w:rsid w:val="00315532"/>
    <w:rsid w:val="00315619"/>
    <w:rsid w:val="00315977"/>
    <w:rsid w:val="00316C7E"/>
    <w:rsid w:val="00320A4F"/>
    <w:rsid w:val="0032152A"/>
    <w:rsid w:val="00324E77"/>
    <w:rsid w:val="00326335"/>
    <w:rsid w:val="003273CD"/>
    <w:rsid w:val="0032747F"/>
    <w:rsid w:val="00333A75"/>
    <w:rsid w:val="00335CE0"/>
    <w:rsid w:val="0033674E"/>
    <w:rsid w:val="00337A03"/>
    <w:rsid w:val="003524AD"/>
    <w:rsid w:val="003556D9"/>
    <w:rsid w:val="0035783F"/>
    <w:rsid w:val="003628D7"/>
    <w:rsid w:val="00362A18"/>
    <w:rsid w:val="00362FFE"/>
    <w:rsid w:val="00363D49"/>
    <w:rsid w:val="00367AF6"/>
    <w:rsid w:val="00370C6B"/>
    <w:rsid w:val="00374D72"/>
    <w:rsid w:val="00375663"/>
    <w:rsid w:val="003800D0"/>
    <w:rsid w:val="003809E0"/>
    <w:rsid w:val="00380CA9"/>
    <w:rsid w:val="00380D49"/>
    <w:rsid w:val="00381725"/>
    <w:rsid w:val="003828CF"/>
    <w:rsid w:val="00383079"/>
    <w:rsid w:val="003847DC"/>
    <w:rsid w:val="00393FC4"/>
    <w:rsid w:val="00394B65"/>
    <w:rsid w:val="00395C03"/>
    <w:rsid w:val="00396C43"/>
    <w:rsid w:val="003A34B1"/>
    <w:rsid w:val="003A5467"/>
    <w:rsid w:val="003B222D"/>
    <w:rsid w:val="003B244C"/>
    <w:rsid w:val="003B579A"/>
    <w:rsid w:val="003B79A3"/>
    <w:rsid w:val="003C0D8D"/>
    <w:rsid w:val="003C0E69"/>
    <w:rsid w:val="003C11E3"/>
    <w:rsid w:val="003C1339"/>
    <w:rsid w:val="003C2621"/>
    <w:rsid w:val="003C3F2E"/>
    <w:rsid w:val="003C4FFC"/>
    <w:rsid w:val="003C56E5"/>
    <w:rsid w:val="003E0CCF"/>
    <w:rsid w:val="003F015C"/>
    <w:rsid w:val="003F2288"/>
    <w:rsid w:val="003F291D"/>
    <w:rsid w:val="003F3775"/>
    <w:rsid w:val="003F4691"/>
    <w:rsid w:val="003F4EE2"/>
    <w:rsid w:val="003F6D20"/>
    <w:rsid w:val="00400094"/>
    <w:rsid w:val="004004CF"/>
    <w:rsid w:val="00401E35"/>
    <w:rsid w:val="00412726"/>
    <w:rsid w:val="00412887"/>
    <w:rsid w:val="004132F3"/>
    <w:rsid w:val="0042304E"/>
    <w:rsid w:val="004246C8"/>
    <w:rsid w:val="004247DD"/>
    <w:rsid w:val="00424AF8"/>
    <w:rsid w:val="00424C13"/>
    <w:rsid w:val="004256F9"/>
    <w:rsid w:val="00425815"/>
    <w:rsid w:val="004261E1"/>
    <w:rsid w:val="00426360"/>
    <w:rsid w:val="0042707A"/>
    <w:rsid w:val="00427487"/>
    <w:rsid w:val="00430206"/>
    <w:rsid w:val="00430E3A"/>
    <w:rsid w:val="00431DFE"/>
    <w:rsid w:val="0043386F"/>
    <w:rsid w:val="004339AD"/>
    <w:rsid w:val="004341ED"/>
    <w:rsid w:val="004346BA"/>
    <w:rsid w:val="00436FDE"/>
    <w:rsid w:val="00441554"/>
    <w:rsid w:val="0044187B"/>
    <w:rsid w:val="004418DC"/>
    <w:rsid w:val="0044310C"/>
    <w:rsid w:val="004469E0"/>
    <w:rsid w:val="00447F6B"/>
    <w:rsid w:val="00452274"/>
    <w:rsid w:val="0045421E"/>
    <w:rsid w:val="00460601"/>
    <w:rsid w:val="00462B59"/>
    <w:rsid w:val="004640BB"/>
    <w:rsid w:val="00467682"/>
    <w:rsid w:val="00470B6F"/>
    <w:rsid w:val="00470C0D"/>
    <w:rsid w:val="00471D8C"/>
    <w:rsid w:val="00472345"/>
    <w:rsid w:val="004747AA"/>
    <w:rsid w:val="00477E32"/>
    <w:rsid w:val="0048057D"/>
    <w:rsid w:val="00483E86"/>
    <w:rsid w:val="004844C6"/>
    <w:rsid w:val="0049082D"/>
    <w:rsid w:val="00491411"/>
    <w:rsid w:val="0049269F"/>
    <w:rsid w:val="004942AB"/>
    <w:rsid w:val="004962E5"/>
    <w:rsid w:val="00496E1A"/>
    <w:rsid w:val="004A1867"/>
    <w:rsid w:val="004A189E"/>
    <w:rsid w:val="004A403D"/>
    <w:rsid w:val="004A42BB"/>
    <w:rsid w:val="004A6AB7"/>
    <w:rsid w:val="004A730F"/>
    <w:rsid w:val="004A78DB"/>
    <w:rsid w:val="004B0B2E"/>
    <w:rsid w:val="004B3B32"/>
    <w:rsid w:val="004B5350"/>
    <w:rsid w:val="004C41CF"/>
    <w:rsid w:val="004C4860"/>
    <w:rsid w:val="004C5F07"/>
    <w:rsid w:val="004C66A5"/>
    <w:rsid w:val="004C7B71"/>
    <w:rsid w:val="004D078A"/>
    <w:rsid w:val="004D0B50"/>
    <w:rsid w:val="004D2159"/>
    <w:rsid w:val="004D3F56"/>
    <w:rsid w:val="004D5A89"/>
    <w:rsid w:val="004D6E1A"/>
    <w:rsid w:val="004D7CDC"/>
    <w:rsid w:val="004E0E45"/>
    <w:rsid w:val="004E1326"/>
    <w:rsid w:val="004E24BD"/>
    <w:rsid w:val="004E2B2B"/>
    <w:rsid w:val="004E3008"/>
    <w:rsid w:val="00501FF1"/>
    <w:rsid w:val="00502694"/>
    <w:rsid w:val="00502B98"/>
    <w:rsid w:val="0050356B"/>
    <w:rsid w:val="00506523"/>
    <w:rsid w:val="00510993"/>
    <w:rsid w:val="00510FC4"/>
    <w:rsid w:val="00511E04"/>
    <w:rsid w:val="0051295D"/>
    <w:rsid w:val="00515E09"/>
    <w:rsid w:val="00520E06"/>
    <w:rsid w:val="00525A04"/>
    <w:rsid w:val="00526D1D"/>
    <w:rsid w:val="005332D5"/>
    <w:rsid w:val="005357EF"/>
    <w:rsid w:val="00535964"/>
    <w:rsid w:val="00535A8A"/>
    <w:rsid w:val="0053788E"/>
    <w:rsid w:val="00540EC0"/>
    <w:rsid w:val="0054253B"/>
    <w:rsid w:val="00543DDD"/>
    <w:rsid w:val="005443CC"/>
    <w:rsid w:val="00550B0A"/>
    <w:rsid w:val="00550E06"/>
    <w:rsid w:val="005519DF"/>
    <w:rsid w:val="00552F07"/>
    <w:rsid w:val="00554D92"/>
    <w:rsid w:val="00554EFC"/>
    <w:rsid w:val="00555B34"/>
    <w:rsid w:val="00556FED"/>
    <w:rsid w:val="0055799B"/>
    <w:rsid w:val="0056106D"/>
    <w:rsid w:val="00562920"/>
    <w:rsid w:val="005671D3"/>
    <w:rsid w:val="0056754A"/>
    <w:rsid w:val="00570470"/>
    <w:rsid w:val="00571346"/>
    <w:rsid w:val="00575DE0"/>
    <w:rsid w:val="005764BD"/>
    <w:rsid w:val="00580ED3"/>
    <w:rsid w:val="00583744"/>
    <w:rsid w:val="0059020E"/>
    <w:rsid w:val="00595A40"/>
    <w:rsid w:val="00595AA7"/>
    <w:rsid w:val="00597659"/>
    <w:rsid w:val="00597796"/>
    <w:rsid w:val="00597BA3"/>
    <w:rsid w:val="005A1F41"/>
    <w:rsid w:val="005A52FA"/>
    <w:rsid w:val="005A5676"/>
    <w:rsid w:val="005A612A"/>
    <w:rsid w:val="005A7359"/>
    <w:rsid w:val="005B0634"/>
    <w:rsid w:val="005B15C5"/>
    <w:rsid w:val="005B1738"/>
    <w:rsid w:val="005B4185"/>
    <w:rsid w:val="005B6268"/>
    <w:rsid w:val="005B67B9"/>
    <w:rsid w:val="005C177B"/>
    <w:rsid w:val="005C18E0"/>
    <w:rsid w:val="005C35C3"/>
    <w:rsid w:val="005C59B9"/>
    <w:rsid w:val="005C6661"/>
    <w:rsid w:val="005D28B9"/>
    <w:rsid w:val="005D5330"/>
    <w:rsid w:val="005D5685"/>
    <w:rsid w:val="005D6C8E"/>
    <w:rsid w:val="005D6D06"/>
    <w:rsid w:val="005D778A"/>
    <w:rsid w:val="005E1C3E"/>
    <w:rsid w:val="005E2750"/>
    <w:rsid w:val="005E3262"/>
    <w:rsid w:val="005E56DD"/>
    <w:rsid w:val="005E605E"/>
    <w:rsid w:val="005E660D"/>
    <w:rsid w:val="005E7791"/>
    <w:rsid w:val="005E7B7B"/>
    <w:rsid w:val="005F1CE1"/>
    <w:rsid w:val="005F2759"/>
    <w:rsid w:val="005F434E"/>
    <w:rsid w:val="005F741F"/>
    <w:rsid w:val="006046DF"/>
    <w:rsid w:val="00604737"/>
    <w:rsid w:val="00604F26"/>
    <w:rsid w:val="0060749E"/>
    <w:rsid w:val="00607B9C"/>
    <w:rsid w:val="00610142"/>
    <w:rsid w:val="006102A5"/>
    <w:rsid w:val="00621D56"/>
    <w:rsid w:val="006320A9"/>
    <w:rsid w:val="00635134"/>
    <w:rsid w:val="00640048"/>
    <w:rsid w:val="00641192"/>
    <w:rsid w:val="0064180E"/>
    <w:rsid w:val="00641AD7"/>
    <w:rsid w:val="00642045"/>
    <w:rsid w:val="00642FF2"/>
    <w:rsid w:val="006465BA"/>
    <w:rsid w:val="00650F89"/>
    <w:rsid w:val="0065253F"/>
    <w:rsid w:val="00653479"/>
    <w:rsid w:val="006566ED"/>
    <w:rsid w:val="00656DD5"/>
    <w:rsid w:val="00657DEB"/>
    <w:rsid w:val="00660167"/>
    <w:rsid w:val="0066201B"/>
    <w:rsid w:val="00662255"/>
    <w:rsid w:val="00663817"/>
    <w:rsid w:val="00663FFF"/>
    <w:rsid w:val="00664476"/>
    <w:rsid w:val="006704AF"/>
    <w:rsid w:val="0067052C"/>
    <w:rsid w:val="00672F86"/>
    <w:rsid w:val="0067501C"/>
    <w:rsid w:val="006778AF"/>
    <w:rsid w:val="00680A02"/>
    <w:rsid w:val="00682F05"/>
    <w:rsid w:val="00684267"/>
    <w:rsid w:val="006850F8"/>
    <w:rsid w:val="0068574B"/>
    <w:rsid w:val="00687DA6"/>
    <w:rsid w:val="00694607"/>
    <w:rsid w:val="0069566B"/>
    <w:rsid w:val="00696540"/>
    <w:rsid w:val="006A07B9"/>
    <w:rsid w:val="006A36AC"/>
    <w:rsid w:val="006A3A4C"/>
    <w:rsid w:val="006A6B77"/>
    <w:rsid w:val="006B4105"/>
    <w:rsid w:val="006C044B"/>
    <w:rsid w:val="006C4E70"/>
    <w:rsid w:val="006C5FDF"/>
    <w:rsid w:val="006D051A"/>
    <w:rsid w:val="006D08D3"/>
    <w:rsid w:val="006D1349"/>
    <w:rsid w:val="006E0A21"/>
    <w:rsid w:val="006E3E62"/>
    <w:rsid w:val="006E59BD"/>
    <w:rsid w:val="006E5E25"/>
    <w:rsid w:val="006F09B2"/>
    <w:rsid w:val="006F398B"/>
    <w:rsid w:val="006F62B8"/>
    <w:rsid w:val="006F699C"/>
    <w:rsid w:val="006F7F6D"/>
    <w:rsid w:val="0070140E"/>
    <w:rsid w:val="0070530A"/>
    <w:rsid w:val="00705D9D"/>
    <w:rsid w:val="0070630B"/>
    <w:rsid w:val="007075CD"/>
    <w:rsid w:val="00714F73"/>
    <w:rsid w:val="0071582E"/>
    <w:rsid w:val="007223AA"/>
    <w:rsid w:val="007265CC"/>
    <w:rsid w:val="0072787D"/>
    <w:rsid w:val="00731265"/>
    <w:rsid w:val="0073378A"/>
    <w:rsid w:val="00736580"/>
    <w:rsid w:val="0074230D"/>
    <w:rsid w:val="0074247A"/>
    <w:rsid w:val="00744AC1"/>
    <w:rsid w:val="007470E9"/>
    <w:rsid w:val="00752476"/>
    <w:rsid w:val="007552EC"/>
    <w:rsid w:val="00762DA2"/>
    <w:rsid w:val="007639A0"/>
    <w:rsid w:val="00764EFB"/>
    <w:rsid w:val="007667FD"/>
    <w:rsid w:val="00766DB7"/>
    <w:rsid w:val="007679E6"/>
    <w:rsid w:val="00772354"/>
    <w:rsid w:val="00773784"/>
    <w:rsid w:val="007800AC"/>
    <w:rsid w:val="00784FEA"/>
    <w:rsid w:val="00785D6C"/>
    <w:rsid w:val="0078795E"/>
    <w:rsid w:val="00792DF3"/>
    <w:rsid w:val="007A1224"/>
    <w:rsid w:val="007A79A2"/>
    <w:rsid w:val="007B3737"/>
    <w:rsid w:val="007B3BD9"/>
    <w:rsid w:val="007C1C84"/>
    <w:rsid w:val="007C3814"/>
    <w:rsid w:val="007D0233"/>
    <w:rsid w:val="007D096F"/>
    <w:rsid w:val="007D1AE9"/>
    <w:rsid w:val="007D2C69"/>
    <w:rsid w:val="007D5169"/>
    <w:rsid w:val="007D51AE"/>
    <w:rsid w:val="007D525F"/>
    <w:rsid w:val="007D5598"/>
    <w:rsid w:val="007E0F8F"/>
    <w:rsid w:val="007E23B5"/>
    <w:rsid w:val="007F1943"/>
    <w:rsid w:val="007F30FB"/>
    <w:rsid w:val="007F366D"/>
    <w:rsid w:val="007F5971"/>
    <w:rsid w:val="007F7977"/>
    <w:rsid w:val="00800647"/>
    <w:rsid w:val="008018F1"/>
    <w:rsid w:val="00801D00"/>
    <w:rsid w:val="008028DA"/>
    <w:rsid w:val="00803471"/>
    <w:rsid w:val="00804BEB"/>
    <w:rsid w:val="00805072"/>
    <w:rsid w:val="00805261"/>
    <w:rsid w:val="00806C26"/>
    <w:rsid w:val="00806E16"/>
    <w:rsid w:val="00807742"/>
    <w:rsid w:val="00811E29"/>
    <w:rsid w:val="0081280C"/>
    <w:rsid w:val="00812A80"/>
    <w:rsid w:val="008179BC"/>
    <w:rsid w:val="00821AF6"/>
    <w:rsid w:val="00824C5F"/>
    <w:rsid w:val="00831AD8"/>
    <w:rsid w:val="00832E6C"/>
    <w:rsid w:val="008363A3"/>
    <w:rsid w:val="008370D9"/>
    <w:rsid w:val="008374EB"/>
    <w:rsid w:val="0084020E"/>
    <w:rsid w:val="0084053C"/>
    <w:rsid w:val="008444AF"/>
    <w:rsid w:val="00845525"/>
    <w:rsid w:val="008534DC"/>
    <w:rsid w:val="00854FD9"/>
    <w:rsid w:val="00856E4A"/>
    <w:rsid w:val="00860219"/>
    <w:rsid w:val="008636D2"/>
    <w:rsid w:val="0086383A"/>
    <w:rsid w:val="00874905"/>
    <w:rsid w:val="008813A0"/>
    <w:rsid w:val="008869B8"/>
    <w:rsid w:val="00886F48"/>
    <w:rsid w:val="00890D2C"/>
    <w:rsid w:val="00891F57"/>
    <w:rsid w:val="00892259"/>
    <w:rsid w:val="00897644"/>
    <w:rsid w:val="00897E66"/>
    <w:rsid w:val="008A2300"/>
    <w:rsid w:val="008A4201"/>
    <w:rsid w:val="008A462F"/>
    <w:rsid w:val="008A65A0"/>
    <w:rsid w:val="008A7955"/>
    <w:rsid w:val="008B1965"/>
    <w:rsid w:val="008B20C2"/>
    <w:rsid w:val="008B419E"/>
    <w:rsid w:val="008B6A30"/>
    <w:rsid w:val="008B745C"/>
    <w:rsid w:val="008B7FF0"/>
    <w:rsid w:val="008C0401"/>
    <w:rsid w:val="008C0A61"/>
    <w:rsid w:val="008C1837"/>
    <w:rsid w:val="008C4140"/>
    <w:rsid w:val="008C5886"/>
    <w:rsid w:val="008C5C70"/>
    <w:rsid w:val="008C5E52"/>
    <w:rsid w:val="008C5F8B"/>
    <w:rsid w:val="008D1DFE"/>
    <w:rsid w:val="008D6F21"/>
    <w:rsid w:val="008E08A8"/>
    <w:rsid w:val="008E257C"/>
    <w:rsid w:val="008E46BA"/>
    <w:rsid w:val="008E5243"/>
    <w:rsid w:val="008E7748"/>
    <w:rsid w:val="008E77A3"/>
    <w:rsid w:val="008F0FB4"/>
    <w:rsid w:val="008F77A6"/>
    <w:rsid w:val="00900916"/>
    <w:rsid w:val="00903E36"/>
    <w:rsid w:val="009114AD"/>
    <w:rsid w:val="00913877"/>
    <w:rsid w:val="009152D4"/>
    <w:rsid w:val="0091724F"/>
    <w:rsid w:val="0092077A"/>
    <w:rsid w:val="00922B1A"/>
    <w:rsid w:val="009259D1"/>
    <w:rsid w:val="009276B1"/>
    <w:rsid w:val="009317A6"/>
    <w:rsid w:val="00933B76"/>
    <w:rsid w:val="009341F4"/>
    <w:rsid w:val="009344EE"/>
    <w:rsid w:val="00934A18"/>
    <w:rsid w:val="00934D2F"/>
    <w:rsid w:val="009352A9"/>
    <w:rsid w:val="00935D85"/>
    <w:rsid w:val="009408AF"/>
    <w:rsid w:val="009416B4"/>
    <w:rsid w:val="009416C6"/>
    <w:rsid w:val="00941FA5"/>
    <w:rsid w:val="009511B1"/>
    <w:rsid w:val="00953541"/>
    <w:rsid w:val="00953A6D"/>
    <w:rsid w:val="00953DB2"/>
    <w:rsid w:val="00955960"/>
    <w:rsid w:val="00964190"/>
    <w:rsid w:val="00965559"/>
    <w:rsid w:val="009664D8"/>
    <w:rsid w:val="00972B95"/>
    <w:rsid w:val="0097394F"/>
    <w:rsid w:val="009747EF"/>
    <w:rsid w:val="00975D77"/>
    <w:rsid w:val="00987D97"/>
    <w:rsid w:val="00990B23"/>
    <w:rsid w:val="00991611"/>
    <w:rsid w:val="00991ABB"/>
    <w:rsid w:val="00995F82"/>
    <w:rsid w:val="0099625D"/>
    <w:rsid w:val="00997339"/>
    <w:rsid w:val="00997F5D"/>
    <w:rsid w:val="009A096B"/>
    <w:rsid w:val="009A1701"/>
    <w:rsid w:val="009A2275"/>
    <w:rsid w:val="009A28A4"/>
    <w:rsid w:val="009A3070"/>
    <w:rsid w:val="009A3905"/>
    <w:rsid w:val="009A402F"/>
    <w:rsid w:val="009A47B3"/>
    <w:rsid w:val="009A585D"/>
    <w:rsid w:val="009A7FE1"/>
    <w:rsid w:val="009B0A93"/>
    <w:rsid w:val="009B608C"/>
    <w:rsid w:val="009B674D"/>
    <w:rsid w:val="009B68AC"/>
    <w:rsid w:val="009B77D1"/>
    <w:rsid w:val="009C0281"/>
    <w:rsid w:val="009C0ECA"/>
    <w:rsid w:val="009C420F"/>
    <w:rsid w:val="009C52A6"/>
    <w:rsid w:val="009C5506"/>
    <w:rsid w:val="009C5E19"/>
    <w:rsid w:val="009D1326"/>
    <w:rsid w:val="009D36E1"/>
    <w:rsid w:val="009D60F0"/>
    <w:rsid w:val="009E0644"/>
    <w:rsid w:val="009E0D56"/>
    <w:rsid w:val="009E4537"/>
    <w:rsid w:val="009E482A"/>
    <w:rsid w:val="009E537F"/>
    <w:rsid w:val="009F2453"/>
    <w:rsid w:val="009F28AD"/>
    <w:rsid w:val="009F6286"/>
    <w:rsid w:val="009F74BE"/>
    <w:rsid w:val="00A0042A"/>
    <w:rsid w:val="00A01798"/>
    <w:rsid w:val="00A0356F"/>
    <w:rsid w:val="00A0476D"/>
    <w:rsid w:val="00A04B9E"/>
    <w:rsid w:val="00A055F5"/>
    <w:rsid w:val="00A07146"/>
    <w:rsid w:val="00A12E92"/>
    <w:rsid w:val="00A23FCA"/>
    <w:rsid w:val="00A2746F"/>
    <w:rsid w:val="00A27F9D"/>
    <w:rsid w:val="00A30C05"/>
    <w:rsid w:val="00A32E36"/>
    <w:rsid w:val="00A3543D"/>
    <w:rsid w:val="00A368DC"/>
    <w:rsid w:val="00A36DF0"/>
    <w:rsid w:val="00A3795E"/>
    <w:rsid w:val="00A37C91"/>
    <w:rsid w:val="00A43EE9"/>
    <w:rsid w:val="00A44FA1"/>
    <w:rsid w:val="00A46929"/>
    <w:rsid w:val="00A4745A"/>
    <w:rsid w:val="00A479C3"/>
    <w:rsid w:val="00A50F79"/>
    <w:rsid w:val="00A536D2"/>
    <w:rsid w:val="00A565E5"/>
    <w:rsid w:val="00A56B62"/>
    <w:rsid w:val="00A62CBE"/>
    <w:rsid w:val="00A631F0"/>
    <w:rsid w:val="00A65AFB"/>
    <w:rsid w:val="00A662DC"/>
    <w:rsid w:val="00A665C8"/>
    <w:rsid w:val="00A7034D"/>
    <w:rsid w:val="00A763B2"/>
    <w:rsid w:val="00A81755"/>
    <w:rsid w:val="00A8340D"/>
    <w:rsid w:val="00A83EBC"/>
    <w:rsid w:val="00A87DEF"/>
    <w:rsid w:val="00A915D8"/>
    <w:rsid w:val="00A93528"/>
    <w:rsid w:val="00A96477"/>
    <w:rsid w:val="00AA4758"/>
    <w:rsid w:val="00AA62F1"/>
    <w:rsid w:val="00AA66B8"/>
    <w:rsid w:val="00AA7A5E"/>
    <w:rsid w:val="00AA7AA5"/>
    <w:rsid w:val="00AB61C3"/>
    <w:rsid w:val="00AB7B83"/>
    <w:rsid w:val="00AC04B3"/>
    <w:rsid w:val="00AC0DDD"/>
    <w:rsid w:val="00AC29F5"/>
    <w:rsid w:val="00AC31FC"/>
    <w:rsid w:val="00AC4515"/>
    <w:rsid w:val="00AD5790"/>
    <w:rsid w:val="00AE0245"/>
    <w:rsid w:val="00AE116D"/>
    <w:rsid w:val="00AE176A"/>
    <w:rsid w:val="00AE18CC"/>
    <w:rsid w:val="00AE2B41"/>
    <w:rsid w:val="00AE2F44"/>
    <w:rsid w:val="00AE48A8"/>
    <w:rsid w:val="00AF0C42"/>
    <w:rsid w:val="00AF1254"/>
    <w:rsid w:val="00AF29C7"/>
    <w:rsid w:val="00AF2A08"/>
    <w:rsid w:val="00AF54E4"/>
    <w:rsid w:val="00AF5CF5"/>
    <w:rsid w:val="00AF759A"/>
    <w:rsid w:val="00B02E36"/>
    <w:rsid w:val="00B05CFC"/>
    <w:rsid w:val="00B075DD"/>
    <w:rsid w:val="00B16D5C"/>
    <w:rsid w:val="00B21E91"/>
    <w:rsid w:val="00B22262"/>
    <w:rsid w:val="00B254AB"/>
    <w:rsid w:val="00B32134"/>
    <w:rsid w:val="00B338EC"/>
    <w:rsid w:val="00B35347"/>
    <w:rsid w:val="00B35CAC"/>
    <w:rsid w:val="00B37629"/>
    <w:rsid w:val="00B379FC"/>
    <w:rsid w:val="00B50BE2"/>
    <w:rsid w:val="00B5250D"/>
    <w:rsid w:val="00B6069D"/>
    <w:rsid w:val="00B6154D"/>
    <w:rsid w:val="00B62B11"/>
    <w:rsid w:val="00B632D4"/>
    <w:rsid w:val="00B64F77"/>
    <w:rsid w:val="00B64FEA"/>
    <w:rsid w:val="00B65C5F"/>
    <w:rsid w:val="00B71F3A"/>
    <w:rsid w:val="00B72D04"/>
    <w:rsid w:val="00B72F48"/>
    <w:rsid w:val="00B72F7E"/>
    <w:rsid w:val="00B7356A"/>
    <w:rsid w:val="00B73730"/>
    <w:rsid w:val="00B7453D"/>
    <w:rsid w:val="00B81433"/>
    <w:rsid w:val="00B8177A"/>
    <w:rsid w:val="00B82482"/>
    <w:rsid w:val="00B869F8"/>
    <w:rsid w:val="00B87051"/>
    <w:rsid w:val="00B90E16"/>
    <w:rsid w:val="00B91598"/>
    <w:rsid w:val="00B91D4E"/>
    <w:rsid w:val="00B920BD"/>
    <w:rsid w:val="00B979A8"/>
    <w:rsid w:val="00BA1C67"/>
    <w:rsid w:val="00BA535D"/>
    <w:rsid w:val="00BA74E9"/>
    <w:rsid w:val="00BB0170"/>
    <w:rsid w:val="00BC5504"/>
    <w:rsid w:val="00BC6211"/>
    <w:rsid w:val="00BC677F"/>
    <w:rsid w:val="00BC67F6"/>
    <w:rsid w:val="00BC71A6"/>
    <w:rsid w:val="00BC7DF4"/>
    <w:rsid w:val="00BD17F5"/>
    <w:rsid w:val="00BD1B62"/>
    <w:rsid w:val="00BD430A"/>
    <w:rsid w:val="00BD571A"/>
    <w:rsid w:val="00BD6580"/>
    <w:rsid w:val="00BD6C40"/>
    <w:rsid w:val="00BD6D0E"/>
    <w:rsid w:val="00BE16A9"/>
    <w:rsid w:val="00BE3390"/>
    <w:rsid w:val="00BE61D9"/>
    <w:rsid w:val="00BF1348"/>
    <w:rsid w:val="00BF1E1E"/>
    <w:rsid w:val="00BF35D0"/>
    <w:rsid w:val="00BF40F8"/>
    <w:rsid w:val="00BF584A"/>
    <w:rsid w:val="00C0275F"/>
    <w:rsid w:val="00C05D80"/>
    <w:rsid w:val="00C10421"/>
    <w:rsid w:val="00C1168C"/>
    <w:rsid w:val="00C1174A"/>
    <w:rsid w:val="00C1310B"/>
    <w:rsid w:val="00C139C8"/>
    <w:rsid w:val="00C154FB"/>
    <w:rsid w:val="00C17D02"/>
    <w:rsid w:val="00C24617"/>
    <w:rsid w:val="00C24C83"/>
    <w:rsid w:val="00C253C4"/>
    <w:rsid w:val="00C25AFD"/>
    <w:rsid w:val="00C26203"/>
    <w:rsid w:val="00C26301"/>
    <w:rsid w:val="00C34BCD"/>
    <w:rsid w:val="00C42EE5"/>
    <w:rsid w:val="00C44FF9"/>
    <w:rsid w:val="00C47075"/>
    <w:rsid w:val="00C4718B"/>
    <w:rsid w:val="00C50F90"/>
    <w:rsid w:val="00C51428"/>
    <w:rsid w:val="00C5340D"/>
    <w:rsid w:val="00C54016"/>
    <w:rsid w:val="00C54B0D"/>
    <w:rsid w:val="00C60520"/>
    <w:rsid w:val="00C633EE"/>
    <w:rsid w:val="00C6376A"/>
    <w:rsid w:val="00C63EC3"/>
    <w:rsid w:val="00C673B0"/>
    <w:rsid w:val="00C67689"/>
    <w:rsid w:val="00C67BFC"/>
    <w:rsid w:val="00C74640"/>
    <w:rsid w:val="00C74A89"/>
    <w:rsid w:val="00C74F93"/>
    <w:rsid w:val="00C76209"/>
    <w:rsid w:val="00C802E9"/>
    <w:rsid w:val="00C82217"/>
    <w:rsid w:val="00C82D8B"/>
    <w:rsid w:val="00C859CF"/>
    <w:rsid w:val="00C86E70"/>
    <w:rsid w:val="00C94F95"/>
    <w:rsid w:val="00C95490"/>
    <w:rsid w:val="00C96AA9"/>
    <w:rsid w:val="00C96D87"/>
    <w:rsid w:val="00CA1A78"/>
    <w:rsid w:val="00CA2572"/>
    <w:rsid w:val="00CA37E9"/>
    <w:rsid w:val="00CA4F19"/>
    <w:rsid w:val="00CA5A37"/>
    <w:rsid w:val="00CA6789"/>
    <w:rsid w:val="00CA7520"/>
    <w:rsid w:val="00CB2924"/>
    <w:rsid w:val="00CB3151"/>
    <w:rsid w:val="00CB61A1"/>
    <w:rsid w:val="00CB7DF4"/>
    <w:rsid w:val="00CC516E"/>
    <w:rsid w:val="00CC662D"/>
    <w:rsid w:val="00CC77CD"/>
    <w:rsid w:val="00CD2CF0"/>
    <w:rsid w:val="00CD3277"/>
    <w:rsid w:val="00CD58CC"/>
    <w:rsid w:val="00CD5BD2"/>
    <w:rsid w:val="00CD621B"/>
    <w:rsid w:val="00CD7527"/>
    <w:rsid w:val="00CE1872"/>
    <w:rsid w:val="00CE225B"/>
    <w:rsid w:val="00CE231B"/>
    <w:rsid w:val="00CE4D90"/>
    <w:rsid w:val="00CE5A39"/>
    <w:rsid w:val="00CE6C0B"/>
    <w:rsid w:val="00CE7DD7"/>
    <w:rsid w:val="00CF1E2E"/>
    <w:rsid w:val="00CF2768"/>
    <w:rsid w:val="00CF635E"/>
    <w:rsid w:val="00CF6748"/>
    <w:rsid w:val="00D01DBE"/>
    <w:rsid w:val="00D02215"/>
    <w:rsid w:val="00D041A7"/>
    <w:rsid w:val="00D13D7F"/>
    <w:rsid w:val="00D145B3"/>
    <w:rsid w:val="00D16280"/>
    <w:rsid w:val="00D207B9"/>
    <w:rsid w:val="00D22806"/>
    <w:rsid w:val="00D22C9D"/>
    <w:rsid w:val="00D24221"/>
    <w:rsid w:val="00D2478B"/>
    <w:rsid w:val="00D249B1"/>
    <w:rsid w:val="00D25390"/>
    <w:rsid w:val="00D257C7"/>
    <w:rsid w:val="00D26212"/>
    <w:rsid w:val="00D26642"/>
    <w:rsid w:val="00D2790C"/>
    <w:rsid w:val="00D27992"/>
    <w:rsid w:val="00D30D55"/>
    <w:rsid w:val="00D324F5"/>
    <w:rsid w:val="00D34E78"/>
    <w:rsid w:val="00D40DFB"/>
    <w:rsid w:val="00D454A0"/>
    <w:rsid w:val="00D475C8"/>
    <w:rsid w:val="00D50286"/>
    <w:rsid w:val="00D54236"/>
    <w:rsid w:val="00D61EA0"/>
    <w:rsid w:val="00D62AAA"/>
    <w:rsid w:val="00D71371"/>
    <w:rsid w:val="00D73DFE"/>
    <w:rsid w:val="00D81ED0"/>
    <w:rsid w:val="00D839BB"/>
    <w:rsid w:val="00D85006"/>
    <w:rsid w:val="00D87223"/>
    <w:rsid w:val="00D87D28"/>
    <w:rsid w:val="00D9078E"/>
    <w:rsid w:val="00D91936"/>
    <w:rsid w:val="00D92480"/>
    <w:rsid w:val="00D93ECC"/>
    <w:rsid w:val="00D94AFE"/>
    <w:rsid w:val="00D953CB"/>
    <w:rsid w:val="00D96B4D"/>
    <w:rsid w:val="00D97861"/>
    <w:rsid w:val="00D97E3B"/>
    <w:rsid w:val="00DA2D51"/>
    <w:rsid w:val="00DA3A12"/>
    <w:rsid w:val="00DA4C29"/>
    <w:rsid w:val="00DB0469"/>
    <w:rsid w:val="00DB11A0"/>
    <w:rsid w:val="00DB359D"/>
    <w:rsid w:val="00DB43B7"/>
    <w:rsid w:val="00DC179E"/>
    <w:rsid w:val="00DC5F4F"/>
    <w:rsid w:val="00DC6822"/>
    <w:rsid w:val="00DC79EC"/>
    <w:rsid w:val="00DD0F24"/>
    <w:rsid w:val="00DD7627"/>
    <w:rsid w:val="00DE293B"/>
    <w:rsid w:val="00DE2FB8"/>
    <w:rsid w:val="00DE40D6"/>
    <w:rsid w:val="00DE5B95"/>
    <w:rsid w:val="00DE679C"/>
    <w:rsid w:val="00DE7775"/>
    <w:rsid w:val="00DF0E29"/>
    <w:rsid w:val="00DF1A4A"/>
    <w:rsid w:val="00DF4F67"/>
    <w:rsid w:val="00DF6F95"/>
    <w:rsid w:val="00E10A7B"/>
    <w:rsid w:val="00E13710"/>
    <w:rsid w:val="00E15B01"/>
    <w:rsid w:val="00E16605"/>
    <w:rsid w:val="00E1704C"/>
    <w:rsid w:val="00E17522"/>
    <w:rsid w:val="00E20DFF"/>
    <w:rsid w:val="00E21322"/>
    <w:rsid w:val="00E21407"/>
    <w:rsid w:val="00E22649"/>
    <w:rsid w:val="00E22660"/>
    <w:rsid w:val="00E23D0D"/>
    <w:rsid w:val="00E25686"/>
    <w:rsid w:val="00E27328"/>
    <w:rsid w:val="00E305EA"/>
    <w:rsid w:val="00E30F62"/>
    <w:rsid w:val="00E33B4F"/>
    <w:rsid w:val="00E33E16"/>
    <w:rsid w:val="00E354E4"/>
    <w:rsid w:val="00E3643E"/>
    <w:rsid w:val="00E36888"/>
    <w:rsid w:val="00E40225"/>
    <w:rsid w:val="00E5585E"/>
    <w:rsid w:val="00E55E17"/>
    <w:rsid w:val="00E55F88"/>
    <w:rsid w:val="00E6180D"/>
    <w:rsid w:val="00E61E15"/>
    <w:rsid w:val="00E6244E"/>
    <w:rsid w:val="00E64555"/>
    <w:rsid w:val="00E668D9"/>
    <w:rsid w:val="00E71C30"/>
    <w:rsid w:val="00E73556"/>
    <w:rsid w:val="00E762A7"/>
    <w:rsid w:val="00E82E53"/>
    <w:rsid w:val="00E83C87"/>
    <w:rsid w:val="00E85FFB"/>
    <w:rsid w:val="00E87D0F"/>
    <w:rsid w:val="00E90FDE"/>
    <w:rsid w:val="00E91243"/>
    <w:rsid w:val="00E91709"/>
    <w:rsid w:val="00E92B8F"/>
    <w:rsid w:val="00E94B35"/>
    <w:rsid w:val="00E96177"/>
    <w:rsid w:val="00E974F5"/>
    <w:rsid w:val="00EA038E"/>
    <w:rsid w:val="00EA1718"/>
    <w:rsid w:val="00EA3600"/>
    <w:rsid w:val="00EA3898"/>
    <w:rsid w:val="00EA5ED0"/>
    <w:rsid w:val="00EB3B65"/>
    <w:rsid w:val="00EB3FD8"/>
    <w:rsid w:val="00EB5D2C"/>
    <w:rsid w:val="00EC682A"/>
    <w:rsid w:val="00EC6B4A"/>
    <w:rsid w:val="00ED01E8"/>
    <w:rsid w:val="00ED3C97"/>
    <w:rsid w:val="00ED79D5"/>
    <w:rsid w:val="00EE0BE3"/>
    <w:rsid w:val="00EE3F6A"/>
    <w:rsid w:val="00EE5A6D"/>
    <w:rsid w:val="00EF15C3"/>
    <w:rsid w:val="00EF258C"/>
    <w:rsid w:val="00EF4064"/>
    <w:rsid w:val="00EF45EE"/>
    <w:rsid w:val="00EF70C4"/>
    <w:rsid w:val="00F00A67"/>
    <w:rsid w:val="00F01202"/>
    <w:rsid w:val="00F022E4"/>
    <w:rsid w:val="00F0236A"/>
    <w:rsid w:val="00F025BA"/>
    <w:rsid w:val="00F02BE9"/>
    <w:rsid w:val="00F03FA0"/>
    <w:rsid w:val="00F05F41"/>
    <w:rsid w:val="00F06866"/>
    <w:rsid w:val="00F07A48"/>
    <w:rsid w:val="00F1388B"/>
    <w:rsid w:val="00F15112"/>
    <w:rsid w:val="00F163DA"/>
    <w:rsid w:val="00F20A7E"/>
    <w:rsid w:val="00F21FE0"/>
    <w:rsid w:val="00F23101"/>
    <w:rsid w:val="00F305FE"/>
    <w:rsid w:val="00F32692"/>
    <w:rsid w:val="00F32D2E"/>
    <w:rsid w:val="00F36221"/>
    <w:rsid w:val="00F4010E"/>
    <w:rsid w:val="00F40B71"/>
    <w:rsid w:val="00F40C80"/>
    <w:rsid w:val="00F4319B"/>
    <w:rsid w:val="00F4395B"/>
    <w:rsid w:val="00F43DE7"/>
    <w:rsid w:val="00F448CA"/>
    <w:rsid w:val="00F44C8B"/>
    <w:rsid w:val="00F44FD6"/>
    <w:rsid w:val="00F45E4D"/>
    <w:rsid w:val="00F46B4B"/>
    <w:rsid w:val="00F47CF1"/>
    <w:rsid w:val="00F65516"/>
    <w:rsid w:val="00F755EF"/>
    <w:rsid w:val="00F758D1"/>
    <w:rsid w:val="00F77535"/>
    <w:rsid w:val="00F77877"/>
    <w:rsid w:val="00F81E0D"/>
    <w:rsid w:val="00F83213"/>
    <w:rsid w:val="00F83B88"/>
    <w:rsid w:val="00F90BF2"/>
    <w:rsid w:val="00F9163C"/>
    <w:rsid w:val="00F91CF8"/>
    <w:rsid w:val="00F927B3"/>
    <w:rsid w:val="00F954F1"/>
    <w:rsid w:val="00F95EF5"/>
    <w:rsid w:val="00F96CD1"/>
    <w:rsid w:val="00F96D96"/>
    <w:rsid w:val="00FA00DD"/>
    <w:rsid w:val="00FA1022"/>
    <w:rsid w:val="00FA4067"/>
    <w:rsid w:val="00FA42BC"/>
    <w:rsid w:val="00FB067A"/>
    <w:rsid w:val="00FB21FB"/>
    <w:rsid w:val="00FB3154"/>
    <w:rsid w:val="00FB3240"/>
    <w:rsid w:val="00FB50B3"/>
    <w:rsid w:val="00FB5A1B"/>
    <w:rsid w:val="00FB6E0A"/>
    <w:rsid w:val="00FB7BA1"/>
    <w:rsid w:val="00FC3F81"/>
    <w:rsid w:val="00FC6C71"/>
    <w:rsid w:val="00FC7DE2"/>
    <w:rsid w:val="00FD061A"/>
    <w:rsid w:val="00FD3A69"/>
    <w:rsid w:val="00FD5009"/>
    <w:rsid w:val="00FD6BFE"/>
    <w:rsid w:val="00FE4A44"/>
    <w:rsid w:val="00FE6959"/>
    <w:rsid w:val="00FF17AE"/>
    <w:rsid w:val="00FF22C7"/>
    <w:rsid w:val="00FF6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EDF14"/>
  <w15:chartTrackingRefBased/>
  <w15:docId w15:val="{9122C4E3-9CEC-EC45-ADB3-B0FCC39BD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A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3A12"/>
    <w:pPr>
      <w:ind w:left="720"/>
      <w:contextualSpacing/>
    </w:pPr>
  </w:style>
  <w:style w:type="paragraph" w:styleId="FootnoteText">
    <w:name w:val="footnote text"/>
    <w:basedOn w:val="Normal"/>
    <w:link w:val="FootnoteTextChar"/>
    <w:uiPriority w:val="99"/>
    <w:semiHidden/>
    <w:unhideWhenUsed/>
    <w:rsid w:val="00084128"/>
    <w:rPr>
      <w:sz w:val="20"/>
      <w:szCs w:val="20"/>
    </w:rPr>
  </w:style>
  <w:style w:type="character" w:customStyle="1" w:styleId="FootnoteTextChar">
    <w:name w:val="Footnote Text Char"/>
    <w:basedOn w:val="DefaultParagraphFont"/>
    <w:link w:val="FootnoteText"/>
    <w:uiPriority w:val="99"/>
    <w:semiHidden/>
    <w:rsid w:val="00084128"/>
    <w:rPr>
      <w:sz w:val="20"/>
      <w:szCs w:val="20"/>
    </w:rPr>
  </w:style>
  <w:style w:type="character" w:styleId="FootnoteReference">
    <w:name w:val="footnote reference"/>
    <w:basedOn w:val="DefaultParagraphFont"/>
    <w:uiPriority w:val="99"/>
    <w:semiHidden/>
    <w:unhideWhenUsed/>
    <w:rsid w:val="00084128"/>
    <w:rPr>
      <w:vertAlign w:val="superscript"/>
    </w:rPr>
  </w:style>
  <w:style w:type="paragraph" w:customStyle="1" w:styleId="EndNoteBibliographyTitle">
    <w:name w:val="EndNote Bibliography Title"/>
    <w:basedOn w:val="Normal"/>
    <w:link w:val="EndNoteBibliographyTitleChar"/>
    <w:rsid w:val="00426360"/>
    <w:pPr>
      <w:jc w:val="center"/>
    </w:pPr>
    <w:rPr>
      <w:rFonts w:ascii="Garamond" w:hAnsi="Garamond" w:cs="Calibri"/>
    </w:rPr>
  </w:style>
  <w:style w:type="character" w:customStyle="1" w:styleId="EndNoteBibliographyTitleChar">
    <w:name w:val="EndNote Bibliography Title Char"/>
    <w:basedOn w:val="FootnoteTextChar"/>
    <w:link w:val="EndNoteBibliographyTitle"/>
    <w:rsid w:val="00426360"/>
    <w:rPr>
      <w:rFonts w:ascii="Garamond" w:hAnsi="Garamond" w:cs="Calibri"/>
      <w:sz w:val="20"/>
      <w:szCs w:val="20"/>
    </w:rPr>
  </w:style>
  <w:style w:type="paragraph" w:customStyle="1" w:styleId="EndNoteBibliography">
    <w:name w:val="EndNote Bibliography"/>
    <w:basedOn w:val="Normal"/>
    <w:link w:val="EndNoteBibliographyChar"/>
    <w:rsid w:val="00426360"/>
    <w:pPr>
      <w:jc w:val="both"/>
    </w:pPr>
    <w:rPr>
      <w:rFonts w:ascii="Garamond" w:hAnsi="Garamond" w:cs="Calibri"/>
    </w:rPr>
  </w:style>
  <w:style w:type="character" w:customStyle="1" w:styleId="EndNoteBibliographyChar">
    <w:name w:val="EndNote Bibliography Char"/>
    <w:basedOn w:val="FootnoteTextChar"/>
    <w:link w:val="EndNoteBibliography"/>
    <w:rsid w:val="00426360"/>
    <w:rPr>
      <w:rFonts w:ascii="Garamond" w:hAnsi="Garamond" w:cs="Calibri"/>
      <w:sz w:val="20"/>
      <w:szCs w:val="20"/>
    </w:rPr>
  </w:style>
  <w:style w:type="character" w:styleId="Hyperlink">
    <w:name w:val="Hyperlink"/>
    <w:basedOn w:val="DefaultParagraphFont"/>
    <w:uiPriority w:val="99"/>
    <w:unhideWhenUsed/>
    <w:rsid w:val="001D02CA"/>
    <w:rPr>
      <w:color w:val="0563C1" w:themeColor="hyperlink"/>
      <w:u w:val="single"/>
    </w:rPr>
  </w:style>
  <w:style w:type="character" w:styleId="UnresolvedMention">
    <w:name w:val="Unresolved Mention"/>
    <w:basedOn w:val="DefaultParagraphFont"/>
    <w:uiPriority w:val="99"/>
    <w:semiHidden/>
    <w:unhideWhenUsed/>
    <w:rsid w:val="001D02CA"/>
    <w:rPr>
      <w:color w:val="605E5C"/>
      <w:shd w:val="clear" w:color="auto" w:fill="E1DFDD"/>
    </w:rPr>
  </w:style>
  <w:style w:type="character" w:styleId="CommentReference">
    <w:name w:val="annotation reference"/>
    <w:basedOn w:val="DefaultParagraphFont"/>
    <w:uiPriority w:val="99"/>
    <w:semiHidden/>
    <w:unhideWhenUsed/>
    <w:rsid w:val="005E7791"/>
    <w:rPr>
      <w:sz w:val="16"/>
      <w:szCs w:val="16"/>
    </w:rPr>
  </w:style>
  <w:style w:type="paragraph" w:styleId="CommentText">
    <w:name w:val="annotation text"/>
    <w:basedOn w:val="Normal"/>
    <w:link w:val="CommentTextChar"/>
    <w:uiPriority w:val="99"/>
    <w:unhideWhenUsed/>
    <w:rsid w:val="005E7791"/>
    <w:rPr>
      <w:sz w:val="20"/>
      <w:szCs w:val="20"/>
    </w:rPr>
  </w:style>
  <w:style w:type="character" w:customStyle="1" w:styleId="CommentTextChar">
    <w:name w:val="Comment Text Char"/>
    <w:basedOn w:val="DefaultParagraphFont"/>
    <w:link w:val="CommentText"/>
    <w:uiPriority w:val="99"/>
    <w:rsid w:val="005E7791"/>
    <w:rPr>
      <w:sz w:val="20"/>
      <w:szCs w:val="20"/>
    </w:rPr>
  </w:style>
  <w:style w:type="paragraph" w:styleId="CommentSubject">
    <w:name w:val="annotation subject"/>
    <w:basedOn w:val="CommentText"/>
    <w:next w:val="CommentText"/>
    <w:link w:val="CommentSubjectChar"/>
    <w:uiPriority w:val="99"/>
    <w:semiHidden/>
    <w:unhideWhenUsed/>
    <w:rsid w:val="005E7791"/>
    <w:rPr>
      <w:b/>
      <w:bCs/>
    </w:rPr>
  </w:style>
  <w:style w:type="character" w:customStyle="1" w:styleId="CommentSubjectChar">
    <w:name w:val="Comment Subject Char"/>
    <w:basedOn w:val="CommentTextChar"/>
    <w:link w:val="CommentSubject"/>
    <w:uiPriority w:val="99"/>
    <w:semiHidden/>
    <w:rsid w:val="005E7791"/>
    <w:rPr>
      <w:b/>
      <w:bCs/>
      <w:sz w:val="20"/>
      <w:szCs w:val="20"/>
    </w:rPr>
  </w:style>
  <w:style w:type="paragraph" w:styleId="BalloonText">
    <w:name w:val="Balloon Text"/>
    <w:basedOn w:val="Normal"/>
    <w:link w:val="BalloonTextChar"/>
    <w:uiPriority w:val="99"/>
    <w:semiHidden/>
    <w:unhideWhenUsed/>
    <w:rsid w:val="005E77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7791"/>
    <w:rPr>
      <w:rFonts w:ascii="Times New Roman" w:hAnsi="Times New Roman" w:cs="Times New Roman"/>
      <w:sz w:val="18"/>
      <w:szCs w:val="18"/>
    </w:rPr>
  </w:style>
  <w:style w:type="paragraph" w:styleId="Header">
    <w:name w:val="header"/>
    <w:basedOn w:val="Normal"/>
    <w:link w:val="HeaderChar"/>
    <w:uiPriority w:val="99"/>
    <w:unhideWhenUsed/>
    <w:rsid w:val="00C50F90"/>
    <w:pPr>
      <w:tabs>
        <w:tab w:val="center" w:pos="4680"/>
        <w:tab w:val="right" w:pos="9360"/>
      </w:tabs>
    </w:pPr>
  </w:style>
  <w:style w:type="character" w:customStyle="1" w:styleId="HeaderChar">
    <w:name w:val="Header Char"/>
    <w:basedOn w:val="DefaultParagraphFont"/>
    <w:link w:val="Header"/>
    <w:uiPriority w:val="99"/>
    <w:rsid w:val="00C50F90"/>
  </w:style>
  <w:style w:type="paragraph" w:styleId="Footer">
    <w:name w:val="footer"/>
    <w:basedOn w:val="Normal"/>
    <w:link w:val="FooterChar"/>
    <w:uiPriority w:val="99"/>
    <w:unhideWhenUsed/>
    <w:rsid w:val="00C50F90"/>
    <w:pPr>
      <w:tabs>
        <w:tab w:val="center" w:pos="4680"/>
        <w:tab w:val="right" w:pos="9360"/>
      </w:tabs>
    </w:pPr>
  </w:style>
  <w:style w:type="character" w:customStyle="1" w:styleId="FooterChar">
    <w:name w:val="Footer Char"/>
    <w:basedOn w:val="DefaultParagraphFont"/>
    <w:link w:val="Footer"/>
    <w:uiPriority w:val="99"/>
    <w:rsid w:val="00C50F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259789">
      <w:bodyDiv w:val="1"/>
      <w:marLeft w:val="0"/>
      <w:marRight w:val="0"/>
      <w:marTop w:val="0"/>
      <w:marBottom w:val="0"/>
      <w:divBdr>
        <w:top w:val="none" w:sz="0" w:space="0" w:color="auto"/>
        <w:left w:val="none" w:sz="0" w:space="0" w:color="auto"/>
        <w:bottom w:val="none" w:sz="0" w:space="0" w:color="auto"/>
        <w:right w:val="none" w:sz="0" w:space="0" w:color="auto"/>
      </w:divBdr>
    </w:div>
    <w:div w:id="326641181">
      <w:bodyDiv w:val="1"/>
      <w:marLeft w:val="0"/>
      <w:marRight w:val="0"/>
      <w:marTop w:val="0"/>
      <w:marBottom w:val="0"/>
      <w:divBdr>
        <w:top w:val="none" w:sz="0" w:space="0" w:color="auto"/>
        <w:left w:val="none" w:sz="0" w:space="0" w:color="auto"/>
        <w:bottom w:val="none" w:sz="0" w:space="0" w:color="auto"/>
        <w:right w:val="none" w:sz="0" w:space="0" w:color="auto"/>
      </w:divBdr>
    </w:div>
    <w:div w:id="1173912333">
      <w:bodyDiv w:val="1"/>
      <w:marLeft w:val="0"/>
      <w:marRight w:val="0"/>
      <w:marTop w:val="0"/>
      <w:marBottom w:val="0"/>
      <w:divBdr>
        <w:top w:val="none" w:sz="0" w:space="0" w:color="auto"/>
        <w:left w:val="none" w:sz="0" w:space="0" w:color="auto"/>
        <w:bottom w:val="none" w:sz="0" w:space="0" w:color="auto"/>
        <w:right w:val="none" w:sz="0" w:space="0" w:color="auto"/>
      </w:divBdr>
    </w:div>
    <w:div w:id="1223559182">
      <w:bodyDiv w:val="1"/>
      <w:marLeft w:val="0"/>
      <w:marRight w:val="0"/>
      <w:marTop w:val="0"/>
      <w:marBottom w:val="0"/>
      <w:divBdr>
        <w:top w:val="none" w:sz="0" w:space="0" w:color="auto"/>
        <w:left w:val="none" w:sz="0" w:space="0" w:color="auto"/>
        <w:bottom w:val="none" w:sz="0" w:space="0" w:color="auto"/>
        <w:right w:val="none" w:sz="0" w:space="0" w:color="auto"/>
      </w:divBdr>
    </w:div>
    <w:div w:id="1231577462">
      <w:bodyDiv w:val="1"/>
      <w:marLeft w:val="0"/>
      <w:marRight w:val="0"/>
      <w:marTop w:val="0"/>
      <w:marBottom w:val="0"/>
      <w:divBdr>
        <w:top w:val="none" w:sz="0" w:space="0" w:color="auto"/>
        <w:left w:val="none" w:sz="0" w:space="0" w:color="auto"/>
        <w:bottom w:val="none" w:sz="0" w:space="0" w:color="auto"/>
        <w:right w:val="none" w:sz="0" w:space="0" w:color="auto"/>
      </w:divBdr>
    </w:div>
    <w:div w:id="1375157615">
      <w:bodyDiv w:val="1"/>
      <w:marLeft w:val="0"/>
      <w:marRight w:val="0"/>
      <w:marTop w:val="0"/>
      <w:marBottom w:val="0"/>
      <w:divBdr>
        <w:top w:val="none" w:sz="0" w:space="0" w:color="auto"/>
        <w:left w:val="none" w:sz="0" w:space="0" w:color="auto"/>
        <w:bottom w:val="none" w:sz="0" w:space="0" w:color="auto"/>
        <w:right w:val="none" w:sz="0" w:space="0" w:color="auto"/>
      </w:divBdr>
    </w:div>
    <w:div w:id="1652708772">
      <w:bodyDiv w:val="1"/>
      <w:marLeft w:val="0"/>
      <w:marRight w:val="0"/>
      <w:marTop w:val="0"/>
      <w:marBottom w:val="0"/>
      <w:divBdr>
        <w:top w:val="none" w:sz="0" w:space="0" w:color="auto"/>
        <w:left w:val="none" w:sz="0" w:space="0" w:color="auto"/>
        <w:bottom w:val="none" w:sz="0" w:space="0" w:color="auto"/>
        <w:right w:val="none" w:sz="0" w:space="0" w:color="auto"/>
      </w:divBdr>
    </w:div>
    <w:div w:id="1727073094">
      <w:bodyDiv w:val="1"/>
      <w:marLeft w:val="0"/>
      <w:marRight w:val="0"/>
      <w:marTop w:val="0"/>
      <w:marBottom w:val="0"/>
      <w:divBdr>
        <w:top w:val="none" w:sz="0" w:space="0" w:color="auto"/>
        <w:left w:val="none" w:sz="0" w:space="0" w:color="auto"/>
        <w:bottom w:val="none" w:sz="0" w:space="0" w:color="auto"/>
        <w:right w:val="none" w:sz="0" w:space="0" w:color="auto"/>
      </w:divBdr>
    </w:div>
    <w:div w:id="1739553035">
      <w:bodyDiv w:val="1"/>
      <w:marLeft w:val="0"/>
      <w:marRight w:val="0"/>
      <w:marTop w:val="0"/>
      <w:marBottom w:val="0"/>
      <w:divBdr>
        <w:top w:val="none" w:sz="0" w:space="0" w:color="auto"/>
        <w:left w:val="none" w:sz="0" w:space="0" w:color="auto"/>
        <w:bottom w:val="none" w:sz="0" w:space="0" w:color="auto"/>
        <w:right w:val="none" w:sz="0" w:space="0" w:color="auto"/>
      </w:divBdr>
    </w:div>
    <w:div w:id="1825852993">
      <w:bodyDiv w:val="1"/>
      <w:marLeft w:val="0"/>
      <w:marRight w:val="0"/>
      <w:marTop w:val="0"/>
      <w:marBottom w:val="0"/>
      <w:divBdr>
        <w:top w:val="none" w:sz="0" w:space="0" w:color="auto"/>
        <w:left w:val="none" w:sz="0" w:space="0" w:color="auto"/>
        <w:bottom w:val="none" w:sz="0" w:space="0" w:color="auto"/>
        <w:right w:val="none" w:sz="0" w:space="0" w:color="auto"/>
      </w:divBdr>
    </w:div>
    <w:div w:id="1858499128">
      <w:bodyDiv w:val="1"/>
      <w:marLeft w:val="0"/>
      <w:marRight w:val="0"/>
      <w:marTop w:val="0"/>
      <w:marBottom w:val="0"/>
      <w:divBdr>
        <w:top w:val="none" w:sz="0" w:space="0" w:color="auto"/>
        <w:left w:val="none" w:sz="0" w:space="0" w:color="auto"/>
        <w:bottom w:val="none" w:sz="0" w:space="0" w:color="auto"/>
        <w:right w:val="none" w:sz="0" w:space="0" w:color="auto"/>
      </w:divBdr>
    </w:div>
    <w:div w:id="1869445195">
      <w:bodyDiv w:val="1"/>
      <w:marLeft w:val="0"/>
      <w:marRight w:val="0"/>
      <w:marTop w:val="0"/>
      <w:marBottom w:val="0"/>
      <w:divBdr>
        <w:top w:val="none" w:sz="0" w:space="0" w:color="auto"/>
        <w:left w:val="none" w:sz="0" w:space="0" w:color="auto"/>
        <w:bottom w:val="none" w:sz="0" w:space="0" w:color="auto"/>
        <w:right w:val="none" w:sz="0" w:space="0" w:color="auto"/>
      </w:divBdr>
    </w:div>
    <w:div w:id="2003506471">
      <w:bodyDiv w:val="1"/>
      <w:marLeft w:val="0"/>
      <w:marRight w:val="0"/>
      <w:marTop w:val="0"/>
      <w:marBottom w:val="0"/>
      <w:divBdr>
        <w:top w:val="none" w:sz="0" w:space="0" w:color="auto"/>
        <w:left w:val="none" w:sz="0" w:space="0" w:color="auto"/>
        <w:bottom w:val="none" w:sz="0" w:space="0" w:color="auto"/>
        <w:right w:val="none" w:sz="0" w:space="0" w:color="auto"/>
      </w:divBdr>
    </w:div>
    <w:div w:id="2074306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64AAD-C3AB-4A30-805B-3BD031A62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0786</Words>
  <Characters>61483</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holas A. Smyth</cp:lastModifiedBy>
  <cp:revision>2</cp:revision>
  <cp:lastPrinted>2020-08-16T14:33:00Z</cp:lastPrinted>
  <dcterms:created xsi:type="dcterms:W3CDTF">2021-10-31T02:11:00Z</dcterms:created>
  <dcterms:modified xsi:type="dcterms:W3CDTF">2021-10-31T02:11:00Z</dcterms:modified>
</cp:coreProperties>
</file>